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3DCDF" w14:textId="12BA5E07" w:rsidR="004F6046" w:rsidRDefault="004F6046" w:rsidP="002921E0">
      <w:pPr>
        <w:spacing w:line="480" w:lineRule="auto"/>
        <w:rPr>
          <w:rFonts w:ascii="Times New Roman" w:hAnsi="Times New Roman" w:cs="Times New Roman"/>
          <w:b/>
          <w:bCs/>
          <w:sz w:val="28"/>
          <w:szCs w:val="28"/>
        </w:rPr>
      </w:pPr>
      <w:bookmarkStart w:id="0" w:name="_GoBack"/>
      <w:bookmarkEnd w:id="0"/>
      <w:r>
        <w:rPr>
          <w:rFonts w:ascii="Times New Roman" w:hAnsi="Times New Roman" w:cs="Times New Roman"/>
          <w:b/>
          <w:bCs/>
          <w:sz w:val="28"/>
          <w:szCs w:val="28"/>
        </w:rPr>
        <w:t>Supporting information for:</w:t>
      </w:r>
    </w:p>
    <w:p w14:paraId="269EBE5F" w14:textId="2408F504" w:rsidR="002921E0" w:rsidRPr="00EA73F0" w:rsidRDefault="002921E0" w:rsidP="00EA73F0">
      <w:pPr>
        <w:spacing w:line="480" w:lineRule="auto"/>
        <w:rPr>
          <w:rFonts w:ascii="Times New Roman" w:hAnsi="Times New Roman" w:cs="Times New Roman"/>
          <w:b/>
          <w:bCs/>
          <w:sz w:val="28"/>
          <w:szCs w:val="28"/>
        </w:rPr>
      </w:pPr>
      <w:r w:rsidRPr="005D7A0A">
        <w:rPr>
          <w:rFonts w:ascii="Times New Roman" w:hAnsi="Times New Roman" w:cs="Times New Roman"/>
          <w:b/>
          <w:bCs/>
          <w:sz w:val="28"/>
          <w:szCs w:val="28"/>
        </w:rPr>
        <w:t xml:space="preserve">The phylogeography and diversification </w:t>
      </w:r>
      <w:r w:rsidRPr="00DF69E0">
        <w:rPr>
          <w:rFonts w:ascii="Times New Roman" w:hAnsi="Times New Roman" w:cs="Times New Roman"/>
          <w:b/>
          <w:bCs/>
          <w:sz w:val="28"/>
          <w:szCs w:val="28"/>
        </w:rPr>
        <w:t xml:space="preserve">of an endemic trapdoor spider genus, </w:t>
      </w:r>
      <w:r w:rsidRPr="00DF69E0">
        <w:rPr>
          <w:rFonts w:ascii="Times New Roman" w:hAnsi="Times New Roman" w:cs="Times New Roman"/>
          <w:b/>
          <w:bCs/>
          <w:i/>
          <w:iCs/>
          <w:sz w:val="28"/>
          <w:szCs w:val="28"/>
        </w:rPr>
        <w:t xml:space="preserve">Stasimopus </w:t>
      </w:r>
      <w:r w:rsidRPr="00DF69E0">
        <w:rPr>
          <w:rFonts w:ascii="Times New Roman" w:hAnsi="Times New Roman" w:cs="Times New Roman"/>
          <w:b/>
          <w:bCs/>
          <w:sz w:val="28"/>
          <w:szCs w:val="28"/>
        </w:rPr>
        <w:t>Simon 1892 (Araneae, Mygalomorphae, Stasimopidae) in the Karoo, South Africa</w:t>
      </w:r>
    </w:p>
    <w:p w14:paraId="3CC5F7E9" w14:textId="77777777" w:rsidR="002921E0" w:rsidRDefault="002921E0" w:rsidP="00605683">
      <w:pPr>
        <w:spacing w:line="360" w:lineRule="auto"/>
        <w:rPr>
          <w:rFonts w:ascii="Arial" w:hAnsi="Arial" w:cs="Arial"/>
          <w:sz w:val="20"/>
        </w:rPr>
      </w:pPr>
    </w:p>
    <w:p w14:paraId="38FFB95E" w14:textId="77777777" w:rsidR="002921E0" w:rsidRDefault="002921E0" w:rsidP="00605683">
      <w:pPr>
        <w:spacing w:line="360" w:lineRule="auto"/>
        <w:rPr>
          <w:rFonts w:ascii="Arial" w:hAnsi="Arial" w:cs="Arial"/>
          <w:sz w:val="20"/>
        </w:rPr>
      </w:pPr>
    </w:p>
    <w:p w14:paraId="06BEB07E" w14:textId="77777777" w:rsidR="002921E0" w:rsidRDefault="002921E0" w:rsidP="00605683">
      <w:pPr>
        <w:spacing w:line="360" w:lineRule="auto"/>
        <w:rPr>
          <w:rFonts w:ascii="Arial" w:hAnsi="Arial" w:cs="Arial"/>
          <w:sz w:val="20"/>
        </w:rPr>
      </w:pPr>
    </w:p>
    <w:p w14:paraId="07D76B20" w14:textId="77777777" w:rsidR="002921E0" w:rsidRDefault="002921E0" w:rsidP="00605683">
      <w:pPr>
        <w:spacing w:line="360" w:lineRule="auto"/>
        <w:rPr>
          <w:rFonts w:ascii="Arial" w:hAnsi="Arial" w:cs="Arial"/>
          <w:sz w:val="20"/>
        </w:rPr>
      </w:pPr>
    </w:p>
    <w:p w14:paraId="11FD2AE3" w14:textId="77777777" w:rsidR="002921E0" w:rsidRDefault="002921E0" w:rsidP="00605683">
      <w:pPr>
        <w:spacing w:line="360" w:lineRule="auto"/>
        <w:rPr>
          <w:rFonts w:ascii="Arial" w:hAnsi="Arial" w:cs="Arial"/>
          <w:sz w:val="20"/>
        </w:rPr>
      </w:pPr>
    </w:p>
    <w:p w14:paraId="47356E92" w14:textId="77777777" w:rsidR="002921E0" w:rsidRDefault="002921E0" w:rsidP="00605683">
      <w:pPr>
        <w:spacing w:line="360" w:lineRule="auto"/>
        <w:rPr>
          <w:rFonts w:ascii="Arial" w:hAnsi="Arial" w:cs="Arial"/>
          <w:sz w:val="20"/>
        </w:rPr>
      </w:pPr>
    </w:p>
    <w:p w14:paraId="092A5517" w14:textId="77777777" w:rsidR="002921E0" w:rsidRDefault="002921E0" w:rsidP="00605683">
      <w:pPr>
        <w:spacing w:line="360" w:lineRule="auto"/>
        <w:rPr>
          <w:rFonts w:ascii="Arial" w:hAnsi="Arial" w:cs="Arial"/>
          <w:sz w:val="20"/>
        </w:rPr>
      </w:pPr>
    </w:p>
    <w:p w14:paraId="33636C9B" w14:textId="77777777" w:rsidR="002921E0" w:rsidRDefault="002921E0" w:rsidP="00605683">
      <w:pPr>
        <w:spacing w:line="360" w:lineRule="auto"/>
        <w:rPr>
          <w:rFonts w:ascii="Arial" w:hAnsi="Arial" w:cs="Arial"/>
          <w:sz w:val="20"/>
        </w:rPr>
      </w:pPr>
    </w:p>
    <w:p w14:paraId="21CA0354" w14:textId="77777777" w:rsidR="002921E0" w:rsidRDefault="002921E0" w:rsidP="00605683">
      <w:pPr>
        <w:spacing w:line="360" w:lineRule="auto"/>
        <w:rPr>
          <w:rFonts w:ascii="Arial" w:hAnsi="Arial" w:cs="Arial"/>
          <w:sz w:val="20"/>
        </w:rPr>
      </w:pPr>
    </w:p>
    <w:p w14:paraId="21449152" w14:textId="77777777" w:rsidR="002921E0" w:rsidRDefault="002921E0" w:rsidP="00605683">
      <w:pPr>
        <w:spacing w:line="360" w:lineRule="auto"/>
        <w:rPr>
          <w:rFonts w:ascii="Arial" w:hAnsi="Arial" w:cs="Arial"/>
          <w:sz w:val="20"/>
        </w:rPr>
      </w:pPr>
    </w:p>
    <w:p w14:paraId="190B5CCE" w14:textId="77777777" w:rsidR="002921E0" w:rsidRDefault="002921E0" w:rsidP="00605683">
      <w:pPr>
        <w:spacing w:line="360" w:lineRule="auto"/>
        <w:rPr>
          <w:rFonts w:ascii="Arial" w:hAnsi="Arial" w:cs="Arial"/>
          <w:sz w:val="20"/>
        </w:rPr>
      </w:pPr>
    </w:p>
    <w:p w14:paraId="3C34EE43" w14:textId="77777777" w:rsidR="002921E0" w:rsidRDefault="002921E0" w:rsidP="00605683">
      <w:pPr>
        <w:spacing w:line="360" w:lineRule="auto"/>
        <w:rPr>
          <w:rFonts w:ascii="Arial" w:hAnsi="Arial" w:cs="Arial"/>
          <w:sz w:val="20"/>
        </w:rPr>
      </w:pPr>
    </w:p>
    <w:p w14:paraId="454D53B1" w14:textId="77777777" w:rsidR="002921E0" w:rsidRDefault="002921E0" w:rsidP="00605683">
      <w:pPr>
        <w:spacing w:line="360" w:lineRule="auto"/>
        <w:rPr>
          <w:rFonts w:ascii="Arial" w:hAnsi="Arial" w:cs="Arial"/>
          <w:sz w:val="20"/>
        </w:rPr>
      </w:pPr>
    </w:p>
    <w:p w14:paraId="3C780EF1" w14:textId="77777777" w:rsidR="002921E0" w:rsidRDefault="002921E0" w:rsidP="00605683">
      <w:pPr>
        <w:spacing w:line="360" w:lineRule="auto"/>
        <w:rPr>
          <w:rFonts w:ascii="Arial" w:hAnsi="Arial" w:cs="Arial"/>
          <w:sz w:val="20"/>
        </w:rPr>
      </w:pPr>
    </w:p>
    <w:p w14:paraId="4ED80A9F" w14:textId="77777777" w:rsidR="002921E0" w:rsidRDefault="002921E0" w:rsidP="00605683">
      <w:pPr>
        <w:spacing w:line="360" w:lineRule="auto"/>
        <w:rPr>
          <w:rFonts w:ascii="Arial" w:hAnsi="Arial" w:cs="Arial"/>
          <w:sz w:val="20"/>
        </w:rPr>
      </w:pPr>
    </w:p>
    <w:p w14:paraId="4620D8E0" w14:textId="77777777" w:rsidR="002921E0" w:rsidRDefault="002921E0" w:rsidP="00605683">
      <w:pPr>
        <w:spacing w:line="360" w:lineRule="auto"/>
        <w:rPr>
          <w:rFonts w:ascii="Arial" w:hAnsi="Arial" w:cs="Arial"/>
          <w:sz w:val="20"/>
        </w:rPr>
      </w:pPr>
    </w:p>
    <w:p w14:paraId="57407934" w14:textId="77777777" w:rsidR="002921E0" w:rsidRDefault="002921E0" w:rsidP="00605683">
      <w:pPr>
        <w:spacing w:line="360" w:lineRule="auto"/>
        <w:rPr>
          <w:rFonts w:ascii="Arial" w:hAnsi="Arial" w:cs="Arial"/>
          <w:sz w:val="20"/>
        </w:rPr>
      </w:pPr>
    </w:p>
    <w:p w14:paraId="62EBF880" w14:textId="77777777" w:rsidR="002921E0" w:rsidRDefault="002921E0" w:rsidP="00605683">
      <w:pPr>
        <w:spacing w:line="360" w:lineRule="auto"/>
        <w:rPr>
          <w:rFonts w:ascii="Arial" w:hAnsi="Arial" w:cs="Arial"/>
          <w:sz w:val="20"/>
        </w:rPr>
      </w:pPr>
    </w:p>
    <w:p w14:paraId="208D47A4" w14:textId="77777777" w:rsidR="00EA73F0" w:rsidRDefault="00EA73F0" w:rsidP="00605683">
      <w:pPr>
        <w:spacing w:line="360" w:lineRule="auto"/>
        <w:rPr>
          <w:rFonts w:ascii="Arial" w:hAnsi="Arial" w:cs="Arial"/>
          <w:sz w:val="20"/>
        </w:rPr>
      </w:pPr>
    </w:p>
    <w:p w14:paraId="57D5A9AA" w14:textId="77777777" w:rsidR="00EA73F0" w:rsidRDefault="00EA73F0" w:rsidP="00605683">
      <w:pPr>
        <w:spacing w:line="360" w:lineRule="auto"/>
        <w:rPr>
          <w:rFonts w:ascii="Arial" w:hAnsi="Arial" w:cs="Arial"/>
          <w:sz w:val="20"/>
        </w:rPr>
      </w:pPr>
    </w:p>
    <w:p w14:paraId="760D64E9" w14:textId="77777777" w:rsidR="002921E0" w:rsidRDefault="002921E0" w:rsidP="00605683">
      <w:pPr>
        <w:spacing w:line="360" w:lineRule="auto"/>
        <w:rPr>
          <w:rFonts w:ascii="Arial" w:hAnsi="Arial" w:cs="Arial"/>
          <w:sz w:val="20"/>
        </w:rPr>
      </w:pPr>
    </w:p>
    <w:p w14:paraId="2F364AB0" w14:textId="60AA084D" w:rsidR="00605683" w:rsidRPr="002921E0" w:rsidRDefault="00605683" w:rsidP="00605683">
      <w:pPr>
        <w:spacing w:line="360" w:lineRule="auto"/>
        <w:rPr>
          <w:rFonts w:ascii="Times New Roman" w:hAnsi="Times New Roman" w:cs="Times New Roman"/>
          <w:sz w:val="20"/>
        </w:rPr>
      </w:pPr>
      <w:r w:rsidRPr="002921E0">
        <w:rPr>
          <w:rFonts w:ascii="Times New Roman" w:hAnsi="Times New Roman" w:cs="Times New Roman"/>
          <w:sz w:val="20"/>
        </w:rPr>
        <w:lastRenderedPageBreak/>
        <w:t>Table S2. Summary of primers used in this study and their corresponding gene regions.</w:t>
      </w:r>
    </w:p>
    <w:tbl>
      <w:tblPr>
        <w:tblStyle w:val="GridTable1Light"/>
        <w:tblW w:w="9356" w:type="dxa"/>
        <w:tblLook w:val="04A0" w:firstRow="1" w:lastRow="0" w:firstColumn="1" w:lastColumn="0" w:noHBand="0" w:noVBand="1"/>
      </w:tblPr>
      <w:tblGrid>
        <w:gridCol w:w="993"/>
        <w:gridCol w:w="1559"/>
        <w:gridCol w:w="4531"/>
        <w:gridCol w:w="2273"/>
      </w:tblGrid>
      <w:tr w:rsidR="00605683" w:rsidRPr="002921E0" w14:paraId="6F686DE3" w14:textId="77777777" w:rsidTr="007B6D08">
        <w:trPr>
          <w:cnfStyle w:val="100000000000" w:firstRow="1" w:lastRow="0" w:firstColumn="0" w:lastColumn="0" w:oddVBand="0" w:evenVBand="0" w:oddHBand="0"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993" w:type="dxa"/>
            <w:tcBorders>
              <w:top w:val="single" w:sz="18" w:space="0" w:color="auto"/>
              <w:left w:val="single" w:sz="18" w:space="0" w:color="auto"/>
              <w:bottom w:val="single" w:sz="12" w:space="0" w:color="auto"/>
              <w:right w:val="single" w:sz="12" w:space="0" w:color="auto"/>
            </w:tcBorders>
            <w:shd w:val="clear" w:color="auto" w:fill="BFBFBF" w:themeFill="background1" w:themeFillShade="BF"/>
            <w:vAlign w:val="center"/>
          </w:tcPr>
          <w:p w14:paraId="50DC0C7E"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val="0"/>
                <w:i/>
                <w:sz w:val="20"/>
                <w:szCs w:val="20"/>
              </w:rPr>
            </w:pPr>
            <w:r w:rsidRPr="002921E0">
              <w:rPr>
                <w:rFonts w:ascii="Times New Roman" w:hAnsi="Times New Roman" w:cs="Times New Roman"/>
                <w:sz w:val="20"/>
                <w:szCs w:val="20"/>
              </w:rPr>
              <w:t>Gene Region</w:t>
            </w:r>
          </w:p>
        </w:tc>
        <w:tc>
          <w:tcPr>
            <w:tcW w:w="1559" w:type="dxa"/>
            <w:tcBorders>
              <w:top w:val="single" w:sz="18" w:space="0" w:color="auto"/>
              <w:left w:val="single" w:sz="12" w:space="0" w:color="auto"/>
              <w:bottom w:val="single" w:sz="12" w:space="0" w:color="auto"/>
              <w:right w:val="single" w:sz="12" w:space="0" w:color="auto"/>
            </w:tcBorders>
            <w:shd w:val="clear" w:color="auto" w:fill="BFBFBF" w:themeFill="background1" w:themeFillShade="BF"/>
            <w:vAlign w:val="center"/>
          </w:tcPr>
          <w:p w14:paraId="24D80D59" w14:textId="77777777" w:rsidR="00605683" w:rsidRPr="002921E0" w:rsidRDefault="00605683" w:rsidP="007B6D08">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921E0">
              <w:rPr>
                <w:rFonts w:ascii="Times New Roman" w:hAnsi="Times New Roman" w:cs="Times New Roman"/>
                <w:sz w:val="20"/>
                <w:szCs w:val="20"/>
              </w:rPr>
              <w:t>Primer name</w:t>
            </w:r>
          </w:p>
        </w:tc>
        <w:tc>
          <w:tcPr>
            <w:tcW w:w="4531" w:type="dxa"/>
            <w:tcBorders>
              <w:top w:val="single" w:sz="18" w:space="0" w:color="auto"/>
              <w:left w:val="single" w:sz="12" w:space="0" w:color="auto"/>
              <w:bottom w:val="single" w:sz="12" w:space="0" w:color="auto"/>
              <w:right w:val="single" w:sz="12" w:space="0" w:color="auto"/>
            </w:tcBorders>
            <w:shd w:val="clear" w:color="auto" w:fill="BFBFBF" w:themeFill="background1" w:themeFillShade="BF"/>
            <w:vAlign w:val="center"/>
          </w:tcPr>
          <w:p w14:paraId="0F84E56E" w14:textId="77777777" w:rsidR="00605683" w:rsidRPr="002921E0" w:rsidRDefault="00605683" w:rsidP="007B6D08">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921E0">
              <w:rPr>
                <w:rFonts w:ascii="Times New Roman" w:hAnsi="Times New Roman" w:cs="Times New Roman"/>
                <w:sz w:val="20"/>
                <w:szCs w:val="20"/>
              </w:rPr>
              <w:t>Sequence</w:t>
            </w:r>
          </w:p>
        </w:tc>
        <w:tc>
          <w:tcPr>
            <w:tcW w:w="2273" w:type="dxa"/>
            <w:tcBorders>
              <w:top w:val="single" w:sz="18" w:space="0" w:color="auto"/>
              <w:left w:val="single" w:sz="12" w:space="0" w:color="auto"/>
              <w:bottom w:val="single" w:sz="12" w:space="0" w:color="auto"/>
              <w:right w:val="single" w:sz="18" w:space="0" w:color="auto"/>
            </w:tcBorders>
            <w:shd w:val="clear" w:color="auto" w:fill="BFBFBF" w:themeFill="background1" w:themeFillShade="BF"/>
            <w:vAlign w:val="center"/>
          </w:tcPr>
          <w:p w14:paraId="7862551F" w14:textId="77777777" w:rsidR="00605683" w:rsidRPr="002921E0" w:rsidRDefault="00605683" w:rsidP="007B6D08">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921E0">
              <w:rPr>
                <w:rFonts w:ascii="Times New Roman" w:hAnsi="Times New Roman" w:cs="Times New Roman"/>
                <w:sz w:val="20"/>
                <w:szCs w:val="20"/>
              </w:rPr>
              <w:t>Primer references</w:t>
            </w:r>
          </w:p>
        </w:tc>
      </w:tr>
      <w:tr w:rsidR="00605683" w:rsidRPr="002921E0" w14:paraId="26A9436F"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144C7F66"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sz w:val="20"/>
                <w:szCs w:val="20"/>
              </w:rPr>
            </w:pPr>
            <w:r w:rsidRPr="002921E0">
              <w:rPr>
                <w:rFonts w:ascii="Times New Roman" w:hAnsi="Times New Roman" w:cs="Times New Roman"/>
                <w:sz w:val="20"/>
                <w:szCs w:val="20"/>
              </w:rPr>
              <w:t>CO1</w:t>
            </w:r>
          </w:p>
        </w:tc>
        <w:tc>
          <w:tcPr>
            <w:tcW w:w="1559" w:type="dxa"/>
            <w:tcBorders>
              <w:top w:val="single" w:sz="12" w:space="0" w:color="auto"/>
              <w:left w:val="single" w:sz="12" w:space="0" w:color="auto"/>
              <w:right w:val="single" w:sz="12" w:space="0" w:color="auto"/>
            </w:tcBorders>
          </w:tcPr>
          <w:p w14:paraId="55C02F1D"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HCO2198</w:t>
            </w:r>
          </w:p>
        </w:tc>
        <w:tc>
          <w:tcPr>
            <w:tcW w:w="4531" w:type="dxa"/>
            <w:tcBorders>
              <w:top w:val="single" w:sz="12" w:space="0" w:color="auto"/>
              <w:left w:val="single" w:sz="12" w:space="0" w:color="auto"/>
              <w:right w:val="single" w:sz="12" w:space="0" w:color="auto"/>
            </w:tcBorders>
          </w:tcPr>
          <w:p w14:paraId="48DC5B2E"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TAA ACT TCA GGG TGA CCA AAA - 3'</w:t>
            </w:r>
          </w:p>
        </w:tc>
        <w:tc>
          <w:tcPr>
            <w:tcW w:w="2273" w:type="dxa"/>
            <w:vMerge w:val="restart"/>
            <w:tcBorders>
              <w:top w:val="single" w:sz="12" w:space="0" w:color="auto"/>
              <w:left w:val="single" w:sz="12" w:space="0" w:color="auto"/>
              <w:bottom w:val="single" w:sz="2" w:space="0" w:color="auto"/>
              <w:right w:val="single" w:sz="18" w:space="0" w:color="auto"/>
            </w:tcBorders>
          </w:tcPr>
          <w:p w14:paraId="48A2BFEA"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fldChar w:fldCharType="begin" w:fldLock="1"/>
            </w:r>
            <w:r w:rsidRPr="002921E0">
              <w:rPr>
                <w:rFonts w:ascii="Times New Roman" w:hAnsi="Times New Roman" w:cs="Times New Roman"/>
                <w:sz w:val="20"/>
                <w:szCs w:val="20"/>
              </w:rPr>
              <w:instrText>ADDIN CSL_CITATION {"citationItems":[{"id":"ITEM-1","itemData":{"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d":{"date-parts":[["1994"]]},"page":"294-299","title":"DNA primers for amplification of mitochondrial cytochrome c oxidase subunit I from diverse metazoan invertebrates","type":"article-journal","volume":"3"},"uris":["http://www.mendeley.com/documents/?uuid=302c7dff-b293-47f6-822e-37bec5177c30","http://www.mendeley.com/documents/?uuid=9f742bef-4aee-4d0f-9e14-a40b538b011d"]}],"mendeley":{"formattedCitation":"(Folmer et al., 1994)","plainTextFormattedCitation":"(Folmer et al., 1994)","previouslyFormattedCitation":"(Folmer et al., 1994)"},"properties":{"noteIndex":0},"schema":"https://github.com/citation-style-language/schema/raw/master/csl-citation.json"}</w:instrText>
            </w:r>
            <w:r w:rsidRPr="002921E0">
              <w:rPr>
                <w:rFonts w:ascii="Times New Roman" w:hAnsi="Times New Roman" w:cs="Times New Roman"/>
                <w:sz w:val="20"/>
                <w:szCs w:val="20"/>
              </w:rPr>
              <w:fldChar w:fldCharType="separate"/>
            </w:r>
            <w:r w:rsidRPr="002921E0">
              <w:rPr>
                <w:rFonts w:ascii="Times New Roman" w:hAnsi="Times New Roman" w:cs="Times New Roman"/>
                <w:noProof/>
                <w:sz w:val="20"/>
                <w:szCs w:val="20"/>
              </w:rPr>
              <w:t>(Folmer et al., 1994)</w:t>
            </w:r>
            <w:r w:rsidRPr="002921E0">
              <w:rPr>
                <w:rFonts w:ascii="Times New Roman" w:hAnsi="Times New Roman" w:cs="Times New Roman"/>
                <w:sz w:val="20"/>
                <w:szCs w:val="20"/>
              </w:rPr>
              <w:fldChar w:fldCharType="end"/>
            </w:r>
          </w:p>
        </w:tc>
      </w:tr>
      <w:tr w:rsidR="00605683" w:rsidRPr="002921E0" w14:paraId="303C0EE8"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vAlign w:val="center"/>
          </w:tcPr>
          <w:p w14:paraId="468CC17B"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sz w:val="20"/>
                <w:szCs w:val="20"/>
              </w:rPr>
            </w:pPr>
          </w:p>
        </w:tc>
        <w:tc>
          <w:tcPr>
            <w:tcW w:w="1559" w:type="dxa"/>
            <w:tcBorders>
              <w:left w:val="single" w:sz="12" w:space="0" w:color="auto"/>
              <w:right w:val="single" w:sz="12" w:space="0" w:color="auto"/>
            </w:tcBorders>
          </w:tcPr>
          <w:p w14:paraId="20E76274"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LCO1490</w:t>
            </w:r>
          </w:p>
        </w:tc>
        <w:tc>
          <w:tcPr>
            <w:tcW w:w="4531" w:type="dxa"/>
            <w:tcBorders>
              <w:left w:val="single" w:sz="12" w:space="0" w:color="auto"/>
              <w:right w:val="single" w:sz="12" w:space="0" w:color="auto"/>
            </w:tcBorders>
          </w:tcPr>
          <w:p w14:paraId="67B8BCA7"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GGT CAA CAA ATC ATA AAG ATA - 3'</w:t>
            </w:r>
          </w:p>
        </w:tc>
        <w:tc>
          <w:tcPr>
            <w:tcW w:w="2273" w:type="dxa"/>
            <w:vMerge/>
            <w:tcBorders>
              <w:top w:val="single" w:sz="2" w:space="0" w:color="auto"/>
              <w:left w:val="single" w:sz="12" w:space="0" w:color="auto"/>
              <w:bottom w:val="single" w:sz="2" w:space="0" w:color="auto"/>
              <w:right w:val="single" w:sz="18" w:space="0" w:color="auto"/>
            </w:tcBorders>
          </w:tcPr>
          <w:p w14:paraId="352A3B92"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05683" w:rsidRPr="002921E0" w14:paraId="7BEFDFFC" w14:textId="77777777" w:rsidTr="007B6D08">
        <w:trPr>
          <w:trHeight w:val="393"/>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2" w:space="0" w:color="auto"/>
              <w:right w:val="single" w:sz="12" w:space="0" w:color="auto"/>
            </w:tcBorders>
            <w:vAlign w:val="center"/>
          </w:tcPr>
          <w:p w14:paraId="0B149CF9"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sz w:val="20"/>
                <w:szCs w:val="20"/>
              </w:rPr>
            </w:pPr>
          </w:p>
        </w:tc>
        <w:tc>
          <w:tcPr>
            <w:tcW w:w="1559" w:type="dxa"/>
            <w:tcBorders>
              <w:left w:val="single" w:sz="12" w:space="0" w:color="auto"/>
              <w:bottom w:val="single" w:sz="12" w:space="0" w:color="auto"/>
              <w:right w:val="single" w:sz="12" w:space="0" w:color="auto"/>
            </w:tcBorders>
          </w:tcPr>
          <w:p w14:paraId="30D6A2E6"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C1-J-1751</w:t>
            </w:r>
          </w:p>
        </w:tc>
        <w:tc>
          <w:tcPr>
            <w:tcW w:w="4531" w:type="dxa"/>
            <w:tcBorders>
              <w:left w:val="single" w:sz="12" w:space="0" w:color="auto"/>
              <w:bottom w:val="single" w:sz="12" w:space="0" w:color="auto"/>
              <w:right w:val="single" w:sz="12" w:space="0" w:color="auto"/>
            </w:tcBorders>
          </w:tcPr>
          <w:p w14:paraId="35340C00"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GGA TCA CCT GAT ATA GCA TTC CC - 3'</w:t>
            </w:r>
          </w:p>
        </w:tc>
        <w:tc>
          <w:tcPr>
            <w:tcW w:w="2273" w:type="dxa"/>
            <w:vMerge/>
            <w:tcBorders>
              <w:top w:val="single" w:sz="2" w:space="0" w:color="auto"/>
              <w:left w:val="single" w:sz="12" w:space="0" w:color="auto"/>
              <w:bottom w:val="single" w:sz="12" w:space="0" w:color="auto"/>
              <w:right w:val="single" w:sz="18" w:space="0" w:color="auto"/>
            </w:tcBorders>
          </w:tcPr>
          <w:p w14:paraId="28BD298D"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05683" w:rsidRPr="002921E0" w14:paraId="58C0311D"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3C70B79D"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i/>
                <w:iCs/>
                <w:sz w:val="20"/>
                <w:szCs w:val="20"/>
              </w:rPr>
            </w:pPr>
            <w:r w:rsidRPr="002921E0">
              <w:rPr>
                <w:rFonts w:ascii="Times New Roman" w:hAnsi="Times New Roman" w:cs="Times New Roman"/>
                <w:sz w:val="20"/>
                <w:szCs w:val="20"/>
              </w:rPr>
              <w:t>16S</w:t>
            </w:r>
          </w:p>
        </w:tc>
        <w:tc>
          <w:tcPr>
            <w:tcW w:w="1559" w:type="dxa"/>
            <w:tcBorders>
              <w:top w:val="single" w:sz="12" w:space="0" w:color="auto"/>
              <w:left w:val="single" w:sz="12" w:space="0" w:color="auto"/>
              <w:right w:val="single" w:sz="12" w:space="0" w:color="auto"/>
            </w:tcBorders>
          </w:tcPr>
          <w:p w14:paraId="4B40DF9F"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LRN-13398</w:t>
            </w:r>
          </w:p>
        </w:tc>
        <w:tc>
          <w:tcPr>
            <w:tcW w:w="4531" w:type="dxa"/>
            <w:tcBorders>
              <w:top w:val="single" w:sz="12" w:space="0" w:color="auto"/>
              <w:left w:val="single" w:sz="12" w:space="0" w:color="auto"/>
              <w:right w:val="single" w:sz="12" w:space="0" w:color="auto"/>
            </w:tcBorders>
          </w:tcPr>
          <w:p w14:paraId="12CFAB95"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CGC CTG TTT AAC AAA AAC AT - 3'</w:t>
            </w:r>
          </w:p>
        </w:tc>
        <w:tc>
          <w:tcPr>
            <w:tcW w:w="2273" w:type="dxa"/>
            <w:tcBorders>
              <w:top w:val="single" w:sz="12" w:space="0" w:color="auto"/>
              <w:left w:val="single" w:sz="12" w:space="0" w:color="auto"/>
              <w:right w:val="single" w:sz="18" w:space="0" w:color="auto"/>
            </w:tcBorders>
          </w:tcPr>
          <w:p w14:paraId="43F63E48"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fldChar w:fldCharType="begin" w:fldLock="1"/>
            </w:r>
            <w:r w:rsidRPr="002921E0">
              <w:rPr>
                <w:rFonts w:ascii="Times New Roman" w:hAnsi="Times New Roman" w:cs="Times New Roman"/>
                <w:sz w:val="20"/>
                <w:szCs w:val="20"/>
              </w:rPr>
              <w:instrText>ADDIN CSL_CITATION {"citationItems":[{"id":"ITEM-1","itemData":{"DOI":"10.1093/aesa/87.6.651","ISSN":"1938-2901","author":[{"dropping-particle":"","family":"Simon","given":"Chris","non-dropping-particle":"","parse-names":false,"suffix":""},{"dropping-particle":"","family":"Frati","given":"Francesco","non-dropping-particle":"","parse-names":false,"suffix":""},{"dropping-particle":"","family":"Beckenbach","given":"Andrew","non-dropping-particle":"","parse-names":false,"suffix":""},{"dropping-particle":"","family":"Crespi","given":"Bernie","non-dropping-particle":"","parse-names":false,"suffix":""},{"dropping-particle":"","family":"Liu","given":"Hong","non-dropping-particle":"","parse-names":false,"suffix":""},{"dropping-particle":"","family":"Flook","given":"Paul","non-dropping-particle":"","parse-names":false,"suffix":""}],"container-title":"Annals of the Entomological Society of America","id":"ITEM-1","issue":"6","issued":{"date-parts":[["1994","11","1"]]},"page":"651-701","title":"Evolution, weighting, and phylogenetic utility of mitochondrial gene sequences and a compilation of conserved Polymerase Chain Reaction primers","type":"article-journal","volume":"87"},"uris":["http://www.mendeley.com/documents/?uuid=bb296e65-fdc3-4ec2-814d-80581b0f20c0","http://www.mendeley.com/documents/?uuid=514def91-d76f-480d-9d60-25aa79ce7c4a"]}],"mendeley":{"formattedCitation":"(Simon et al., 1994)","plainTextFormattedCitation":"(Simon et al., 1994)","previouslyFormattedCitation":"(Simon et al., 1994)"},"properties":{"noteIndex":0},"schema":"https://github.com/citation-style-language/schema/raw/master/csl-citation.json"}</w:instrText>
            </w:r>
            <w:r w:rsidRPr="002921E0">
              <w:rPr>
                <w:rFonts w:ascii="Times New Roman" w:hAnsi="Times New Roman" w:cs="Times New Roman"/>
                <w:sz w:val="20"/>
                <w:szCs w:val="20"/>
              </w:rPr>
              <w:fldChar w:fldCharType="separate"/>
            </w:r>
            <w:r w:rsidRPr="002921E0">
              <w:rPr>
                <w:rFonts w:ascii="Times New Roman" w:hAnsi="Times New Roman" w:cs="Times New Roman"/>
                <w:noProof/>
                <w:sz w:val="20"/>
                <w:szCs w:val="20"/>
              </w:rPr>
              <w:t>(Simon et al., 1994)</w:t>
            </w:r>
            <w:r w:rsidRPr="002921E0">
              <w:rPr>
                <w:rFonts w:ascii="Times New Roman" w:hAnsi="Times New Roman" w:cs="Times New Roman"/>
                <w:sz w:val="20"/>
                <w:szCs w:val="20"/>
              </w:rPr>
              <w:fldChar w:fldCharType="end"/>
            </w:r>
          </w:p>
        </w:tc>
      </w:tr>
      <w:tr w:rsidR="00605683" w:rsidRPr="002921E0" w14:paraId="4E5EEE57"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2" w:space="0" w:color="auto"/>
              <w:right w:val="single" w:sz="12" w:space="0" w:color="auto"/>
            </w:tcBorders>
            <w:vAlign w:val="center"/>
          </w:tcPr>
          <w:p w14:paraId="60290105"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sz w:val="20"/>
                <w:szCs w:val="20"/>
              </w:rPr>
            </w:pPr>
          </w:p>
        </w:tc>
        <w:tc>
          <w:tcPr>
            <w:tcW w:w="1559" w:type="dxa"/>
            <w:tcBorders>
              <w:left w:val="single" w:sz="12" w:space="0" w:color="auto"/>
              <w:bottom w:val="single" w:sz="12" w:space="0" w:color="auto"/>
              <w:right w:val="single" w:sz="12" w:space="0" w:color="auto"/>
            </w:tcBorders>
          </w:tcPr>
          <w:p w14:paraId="201914B4"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LR-J-12961</w:t>
            </w:r>
          </w:p>
        </w:tc>
        <w:tc>
          <w:tcPr>
            <w:tcW w:w="4531" w:type="dxa"/>
            <w:tcBorders>
              <w:left w:val="single" w:sz="12" w:space="0" w:color="auto"/>
              <w:bottom w:val="single" w:sz="12" w:space="0" w:color="auto"/>
              <w:right w:val="single" w:sz="12" w:space="0" w:color="auto"/>
            </w:tcBorders>
          </w:tcPr>
          <w:p w14:paraId="7D3C08D7"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TTT AAT CCA ACA TCG AGG - 3'</w:t>
            </w:r>
          </w:p>
        </w:tc>
        <w:tc>
          <w:tcPr>
            <w:tcW w:w="2273" w:type="dxa"/>
            <w:tcBorders>
              <w:left w:val="single" w:sz="12" w:space="0" w:color="auto"/>
              <w:bottom w:val="single" w:sz="12" w:space="0" w:color="auto"/>
              <w:right w:val="single" w:sz="18" w:space="0" w:color="auto"/>
            </w:tcBorders>
          </w:tcPr>
          <w:p w14:paraId="032C1CF1"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fldChar w:fldCharType="begin" w:fldLock="1"/>
            </w:r>
            <w:r w:rsidRPr="002921E0">
              <w:rPr>
                <w:rFonts w:ascii="Times New Roman" w:hAnsi="Times New Roman" w:cs="Times New Roman"/>
                <w:sz w:val="20"/>
                <w:szCs w:val="20"/>
              </w:rPr>
              <w:instrText>ADDIN CSL_CITATION {"citationItems":[{"id":"ITEM-1","itemData":{"author":[{"dropping-particle":"","family":"Cognato","given":"A. I.","non-dropping-particle":"","parse-names":false,"suffix":""},{"dropping-particle":"","family":"Vogler","given":"A. P","non-dropping-particle":"","parse-names":false,"suffix":""}],"container-title":"Systematic Biology","id":"ITEM-1","issued":{"date-parts":[["2001"]]},"page":"758-780","title":"Reconciling phylogenetic incongruence: sub-optimal nucleotide alignment and saturation in a multiple gene analysis of Ips","type":"article-journal","volume":"50"},"uris":["http://www.mendeley.com/documents/?uuid=fddfb9a7-b45f-4b5e-ba11-9debe6a794c7"]}],"mendeley":{"formattedCitation":"(Cognato and Vogler, 2001)","plainTextFormattedCitation":"(Cognato and Vogler, 2001)","previouslyFormattedCitation":"(Cognato and Vogler, 2001)"},"properties":{"noteIndex":0},"schema":"https://github.com/citation-style-language/schema/raw/master/csl-citation.json"}</w:instrText>
            </w:r>
            <w:r w:rsidRPr="002921E0">
              <w:rPr>
                <w:rFonts w:ascii="Times New Roman" w:hAnsi="Times New Roman" w:cs="Times New Roman"/>
                <w:sz w:val="20"/>
                <w:szCs w:val="20"/>
              </w:rPr>
              <w:fldChar w:fldCharType="separate"/>
            </w:r>
            <w:r w:rsidRPr="002921E0">
              <w:rPr>
                <w:rFonts w:ascii="Times New Roman" w:hAnsi="Times New Roman" w:cs="Times New Roman"/>
                <w:noProof/>
                <w:sz w:val="20"/>
                <w:szCs w:val="20"/>
              </w:rPr>
              <w:t>(Cognato and Vogler, 2001)</w:t>
            </w:r>
            <w:r w:rsidRPr="002921E0">
              <w:rPr>
                <w:rFonts w:ascii="Times New Roman" w:hAnsi="Times New Roman" w:cs="Times New Roman"/>
                <w:sz w:val="20"/>
                <w:szCs w:val="20"/>
              </w:rPr>
              <w:fldChar w:fldCharType="end"/>
            </w:r>
          </w:p>
        </w:tc>
      </w:tr>
      <w:tr w:rsidR="00605683" w:rsidRPr="002921E0" w14:paraId="751B2D04"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2AEA6091"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sz w:val="20"/>
                <w:szCs w:val="20"/>
              </w:rPr>
            </w:pPr>
            <w:r w:rsidRPr="002921E0">
              <w:rPr>
                <w:rFonts w:ascii="Times New Roman" w:hAnsi="Times New Roman" w:cs="Times New Roman"/>
                <w:sz w:val="20"/>
                <w:szCs w:val="20"/>
              </w:rPr>
              <w:t>EF-1ɣ</w:t>
            </w:r>
          </w:p>
        </w:tc>
        <w:tc>
          <w:tcPr>
            <w:tcW w:w="1559" w:type="dxa"/>
            <w:tcBorders>
              <w:top w:val="single" w:sz="12" w:space="0" w:color="auto"/>
              <w:left w:val="single" w:sz="12" w:space="0" w:color="auto"/>
              <w:right w:val="single" w:sz="12" w:space="0" w:color="auto"/>
            </w:tcBorders>
          </w:tcPr>
          <w:p w14:paraId="7C8766CD"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EF1gF78</w:t>
            </w:r>
          </w:p>
        </w:tc>
        <w:tc>
          <w:tcPr>
            <w:tcW w:w="4531" w:type="dxa"/>
            <w:tcBorders>
              <w:top w:val="single" w:sz="12" w:space="0" w:color="auto"/>
              <w:left w:val="single" w:sz="12" w:space="0" w:color="auto"/>
              <w:right w:val="single" w:sz="12" w:space="0" w:color="auto"/>
            </w:tcBorders>
          </w:tcPr>
          <w:p w14:paraId="717FB54A"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ATT GCB GCN CAG TAY AGY GG - 3’</w:t>
            </w:r>
          </w:p>
        </w:tc>
        <w:tc>
          <w:tcPr>
            <w:tcW w:w="2273" w:type="dxa"/>
            <w:vMerge w:val="restart"/>
            <w:tcBorders>
              <w:top w:val="single" w:sz="12" w:space="0" w:color="auto"/>
              <w:left w:val="single" w:sz="12" w:space="0" w:color="auto"/>
              <w:right w:val="single" w:sz="18" w:space="0" w:color="auto"/>
            </w:tcBorders>
          </w:tcPr>
          <w:p w14:paraId="4B5ACA99" w14:textId="77777777" w:rsidR="00605683" w:rsidRPr="002921E0" w:rsidRDefault="00605683" w:rsidP="007B6D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921E0">
              <w:rPr>
                <w:rFonts w:ascii="Times New Roman" w:hAnsi="Times New Roman" w:cs="Times New Roman"/>
                <w:sz w:val="20"/>
              </w:rPr>
              <w:fldChar w:fldCharType="begin" w:fldLock="1"/>
            </w:r>
            <w:r w:rsidRPr="002921E0">
              <w:rPr>
                <w:rFonts w:ascii="Times New Roman" w:hAnsi="Times New Roman" w:cs="Times New Roman"/>
                <w:sz w:val="20"/>
              </w:rPr>
              <w:instrText>ADDIN CSL_CITATION {"citationItems":[{"id":"ITEM-1","itemData":{"DOI":"10.1016/j.ympev.2006.07.018","ISSN":"10557903","author":[{"dropping-particle":"","family":"Ayoub","given":"Nadia A","non-dropping-particle":"","parse-names":false,"suffix":""},{"dropping-particle":"","family":"Garb","given":"Jessica E","non-dropping-particle":"","parse-names":false,"suffix":""},{"dropping-particle":"","family":"Hedin","given":"Marshal","non-dropping-particle":"","parse-names":false,"suffix":""},{"dropping-particle":"","family":"Hayashi","given":"Cheryl Y","non-dropping-particle":"","parse-names":false,"suffix":""}],"container-title":"Molecular Phylogenetics and Evolution","id":"ITEM-1","issue":"2","issued":{"date-parts":[["2007","2"]]},"page":"394-409","title":"Utility of the nuclear protein-coding gene, elongation factor-1 gamma (EF-1γ), for spider systematics, emphasizing family level relationships of tarantulas and their kin (Araneae: Mygalomorphae)","type":"article-journal","volume":"42"},"uris":["http://www.mendeley.com/documents/?uuid=b084649f-f8e7-4b65-98bf-31d8444d312a"]}],"mendeley":{"formattedCitation":"(Ayoub et al., 2007)","plainTextFormattedCitation":"(Ayoub et al., 2007)","previouslyFormattedCitation":"(Ayoub et al., 2007)"},"properties":{"noteIndex":0},"schema":"https://github.com/citation-style-language/schema/raw/master/csl-citation.json"}</w:instrText>
            </w:r>
            <w:r w:rsidRPr="002921E0">
              <w:rPr>
                <w:rFonts w:ascii="Times New Roman" w:hAnsi="Times New Roman" w:cs="Times New Roman"/>
                <w:sz w:val="20"/>
              </w:rPr>
              <w:fldChar w:fldCharType="separate"/>
            </w:r>
            <w:r w:rsidRPr="002921E0">
              <w:rPr>
                <w:rFonts w:ascii="Times New Roman" w:hAnsi="Times New Roman" w:cs="Times New Roman"/>
                <w:noProof/>
                <w:sz w:val="20"/>
              </w:rPr>
              <w:t>(Ayoub et al., 2007)</w:t>
            </w:r>
            <w:r w:rsidRPr="002921E0">
              <w:rPr>
                <w:rFonts w:ascii="Times New Roman" w:hAnsi="Times New Roman" w:cs="Times New Roman"/>
                <w:sz w:val="20"/>
              </w:rPr>
              <w:fldChar w:fldCharType="end"/>
            </w:r>
          </w:p>
        </w:tc>
      </w:tr>
      <w:tr w:rsidR="00605683" w:rsidRPr="002921E0" w14:paraId="6719C9E7"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tcPr>
          <w:p w14:paraId="2E9ADFB3"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sz w:val="20"/>
                <w:szCs w:val="20"/>
              </w:rPr>
            </w:pPr>
          </w:p>
        </w:tc>
        <w:tc>
          <w:tcPr>
            <w:tcW w:w="1559" w:type="dxa"/>
            <w:tcBorders>
              <w:left w:val="single" w:sz="12" w:space="0" w:color="auto"/>
              <w:right w:val="single" w:sz="12" w:space="0" w:color="auto"/>
            </w:tcBorders>
          </w:tcPr>
          <w:p w14:paraId="0684A994"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EF1gR1258</w:t>
            </w:r>
          </w:p>
        </w:tc>
        <w:tc>
          <w:tcPr>
            <w:tcW w:w="4531" w:type="dxa"/>
            <w:tcBorders>
              <w:left w:val="single" w:sz="12" w:space="0" w:color="auto"/>
              <w:right w:val="single" w:sz="12" w:space="0" w:color="auto"/>
            </w:tcBorders>
          </w:tcPr>
          <w:p w14:paraId="2A6A342F"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CCT TGR TTG AAY TTC TTT CC - 3’</w:t>
            </w:r>
          </w:p>
        </w:tc>
        <w:tc>
          <w:tcPr>
            <w:tcW w:w="2273" w:type="dxa"/>
            <w:vMerge/>
            <w:tcBorders>
              <w:left w:val="single" w:sz="12" w:space="0" w:color="auto"/>
              <w:right w:val="single" w:sz="18" w:space="0" w:color="auto"/>
            </w:tcBorders>
          </w:tcPr>
          <w:p w14:paraId="4760C95D"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05683" w:rsidRPr="002921E0" w14:paraId="039627E6"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tcPr>
          <w:p w14:paraId="636389F1"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sz w:val="20"/>
                <w:szCs w:val="20"/>
              </w:rPr>
            </w:pPr>
          </w:p>
        </w:tc>
        <w:tc>
          <w:tcPr>
            <w:tcW w:w="1559" w:type="dxa"/>
            <w:tcBorders>
              <w:left w:val="single" w:sz="12" w:space="0" w:color="auto"/>
              <w:right w:val="single" w:sz="12" w:space="0" w:color="auto"/>
            </w:tcBorders>
          </w:tcPr>
          <w:p w14:paraId="7CAFD962"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CyrtEF1L</w:t>
            </w:r>
          </w:p>
        </w:tc>
        <w:tc>
          <w:tcPr>
            <w:tcW w:w="4531" w:type="dxa"/>
            <w:tcBorders>
              <w:left w:val="single" w:sz="12" w:space="0" w:color="auto"/>
              <w:right w:val="single" w:sz="12" w:space="0" w:color="auto"/>
            </w:tcBorders>
          </w:tcPr>
          <w:p w14:paraId="013387F4"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CAG TTA CGC GGT ACC ACT CT - 3’</w:t>
            </w:r>
          </w:p>
        </w:tc>
        <w:tc>
          <w:tcPr>
            <w:tcW w:w="2273" w:type="dxa"/>
            <w:vMerge w:val="restart"/>
            <w:tcBorders>
              <w:left w:val="single" w:sz="12" w:space="0" w:color="auto"/>
              <w:right w:val="single" w:sz="18" w:space="0" w:color="auto"/>
            </w:tcBorders>
          </w:tcPr>
          <w:p w14:paraId="30F35F27" w14:textId="77777777" w:rsidR="00605683" w:rsidRPr="002921E0" w:rsidRDefault="00605683" w:rsidP="007B6D08">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rPr>
              <w:fldChar w:fldCharType="begin" w:fldLock="1"/>
            </w:r>
            <w:r w:rsidRPr="002921E0">
              <w:rPr>
                <w:rFonts w:ascii="Times New Roman" w:hAnsi="Times New Roman" w:cs="Times New Roman"/>
                <w:sz w:val="20"/>
              </w:rPr>
              <w:instrText>ADDIN CSL_CITATION {"citationItems":[{"id":"ITEM-1","itemData":{"DOI":"10.1016/j.ympev.2016.01.021","ISSN":"10557903","abstract":"The Aegean region, located in the Eastern Mediterranean, is an area of rich biodiversity and endemism. Its position, geographical configuration and complex geological history have shaped the diversification history of many animal taxa. Mygalomorph spiders have drawn the attention of researchers, as excellent model systems for phylogeographical investigations. However, phylogeographic studies of spiders in the Aegean region are scarce. In this study, we focused on the phylogeography of the endemic ctenizid trap-door spider Cyrtocarenum Ausserer, 1871. The genus includes two morphologically described species: C. grajum (C.L. Koch, 1836) and C. cunicularium (Olivier, 1811). We sampled 60 specimens from the distributions of both species and analyzed four mitochondrial and two nuclear markers. Cyrtocarenum served as an example to demonstrate the importance of natural history traits in the inference of phylogeographic scenarios. The mtDNA substitution rates inferred for the genus are profoundly higher compared to araneomorph spiders and other arthropods, which seems tightly associated with their biology. We evaluate published mtDNA substitution rates followed in the literature for mygalomorph spiders and discuss potential pitfalls. Following gene tree (maximum likelihood, Bayesian inference) and species tree approaches (*BEAST), we reconstructed a time-calibrated phylogeny of the genus. These results, combined with a biogeographical ancestral-area analysis, helped build a biogeographic scenario that describes how the major palaeogeographic and palaeoclimatic events of the Aegean may have affected the distribution of Cyrtocarenum lineages. The diversification of the genus seems to have begun in the Middle Miocene in the present west Aegean area, while major phylogenetic events occurred at the Miocene-Pliocene boundary for C. cunicularium, probably related to the Messinian Salinity Crisis. Our results also demonstrate the clear molecular distinction of the two morphologically described species, but possible cryptic lineages may exist within C. cunicularium.","author":[{"dropping-particle":"","family":"Kornilios","given":"P.","non-dropping-particle":"","parse-names":false,"suffix":""},{"dropping-particle":"","family":"Thanou","given":"E.","non-dropping-particle":"","parse-names":false,"suffix":""},{"dropping-particle":"","family":"Kapli","given":"P.","non-dropping-particle":"","parse-names":false,"suffix":""},{"dropping-particle":"","family":"Parmakelis","given":"A.","non-dropping-particle":"","parse-names":false,"suffix":""},{"dropping-particle":"","family":"Chatzaki","given":"M.","non-dropping-particle":"","parse-names":false,"suffix":""}],"container-title":"Molecular Phylogenetics and Evolution","id":"ITEM-1","issued":{"date-parts":[["2016","5"]]},"page":"300-313","publisher":"Elsevier Inc.","title":"Peeking through the trapdoor: Historical biogeography of the Aegean endemic spider Cyrtocarenum Ausserer, 1871 with an estimation of mtDNA substitution rates for Mygalomorphae","type":"article-journal","volume":"98"},"uris":["http://www.mendeley.com/documents/?uuid=80043f9f-a38d-448b-b1f1-931892183fa6"]}],"mendeley":{"formattedCitation":"(Kornilios et al., 2016)","plainTextFormattedCitation":"(Kornilios et al., 2016)","previouslyFormattedCitation":"(Kornilios et al., 2016)"},"properties":{"noteIndex":0},"schema":"https://github.com/citation-style-language/schema/raw/master/csl-citation.json"}</w:instrText>
            </w:r>
            <w:r w:rsidRPr="002921E0">
              <w:rPr>
                <w:rFonts w:ascii="Times New Roman" w:hAnsi="Times New Roman" w:cs="Times New Roman"/>
                <w:sz w:val="20"/>
              </w:rPr>
              <w:fldChar w:fldCharType="separate"/>
            </w:r>
            <w:r w:rsidRPr="002921E0">
              <w:rPr>
                <w:rFonts w:ascii="Times New Roman" w:hAnsi="Times New Roman" w:cs="Times New Roman"/>
                <w:noProof/>
                <w:sz w:val="20"/>
              </w:rPr>
              <w:t>(Kornilios et al., 2016)</w:t>
            </w:r>
            <w:r w:rsidRPr="002921E0">
              <w:rPr>
                <w:rFonts w:ascii="Times New Roman" w:hAnsi="Times New Roman" w:cs="Times New Roman"/>
                <w:sz w:val="20"/>
              </w:rPr>
              <w:fldChar w:fldCharType="end"/>
            </w:r>
          </w:p>
        </w:tc>
      </w:tr>
      <w:tr w:rsidR="00605683" w:rsidRPr="002921E0" w14:paraId="033F564F" w14:textId="77777777" w:rsidTr="007B6D08">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8" w:space="0" w:color="auto"/>
              <w:right w:val="single" w:sz="12" w:space="0" w:color="auto"/>
            </w:tcBorders>
          </w:tcPr>
          <w:p w14:paraId="32856188"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sz w:val="20"/>
                <w:szCs w:val="20"/>
              </w:rPr>
            </w:pPr>
          </w:p>
        </w:tc>
        <w:tc>
          <w:tcPr>
            <w:tcW w:w="1559" w:type="dxa"/>
            <w:tcBorders>
              <w:left w:val="single" w:sz="12" w:space="0" w:color="auto"/>
              <w:bottom w:val="single" w:sz="18" w:space="0" w:color="auto"/>
              <w:right w:val="single" w:sz="12" w:space="0" w:color="auto"/>
            </w:tcBorders>
          </w:tcPr>
          <w:p w14:paraId="41FB7EBA"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CyrtEF1R</w:t>
            </w:r>
          </w:p>
        </w:tc>
        <w:tc>
          <w:tcPr>
            <w:tcW w:w="4531" w:type="dxa"/>
            <w:tcBorders>
              <w:left w:val="single" w:sz="12" w:space="0" w:color="auto"/>
              <w:bottom w:val="single" w:sz="18" w:space="0" w:color="auto"/>
              <w:right w:val="single" w:sz="12" w:space="0" w:color="auto"/>
            </w:tcBorders>
          </w:tcPr>
          <w:p w14:paraId="68397F5F"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1E0">
              <w:rPr>
                <w:rFonts w:ascii="Times New Roman" w:hAnsi="Times New Roman" w:cs="Times New Roman"/>
                <w:sz w:val="20"/>
                <w:szCs w:val="20"/>
              </w:rPr>
              <w:t>5’ - CGC ATC TTG TCT AGC CTC TG - 3’</w:t>
            </w:r>
          </w:p>
        </w:tc>
        <w:tc>
          <w:tcPr>
            <w:tcW w:w="2273" w:type="dxa"/>
            <w:vMerge/>
            <w:tcBorders>
              <w:left w:val="single" w:sz="12" w:space="0" w:color="auto"/>
              <w:bottom w:val="single" w:sz="18" w:space="0" w:color="auto"/>
              <w:right w:val="single" w:sz="18" w:space="0" w:color="auto"/>
            </w:tcBorders>
          </w:tcPr>
          <w:p w14:paraId="00D840EC" w14:textId="77777777" w:rsidR="00605683" w:rsidRPr="002921E0" w:rsidRDefault="00605683" w:rsidP="007B6D08">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2FDECD7F" w14:textId="77777777" w:rsidR="00605683" w:rsidRPr="002921E0" w:rsidRDefault="00605683" w:rsidP="00605683">
      <w:pPr>
        <w:spacing w:line="360" w:lineRule="auto"/>
        <w:jc w:val="center"/>
        <w:rPr>
          <w:rFonts w:ascii="Times New Roman" w:hAnsi="Times New Roman" w:cs="Times New Roman"/>
        </w:rPr>
      </w:pPr>
    </w:p>
    <w:p w14:paraId="117E5A57" w14:textId="77777777" w:rsidR="00605683" w:rsidRPr="002921E0" w:rsidRDefault="00605683" w:rsidP="0038270E">
      <w:pPr>
        <w:spacing w:line="240" w:lineRule="auto"/>
        <w:rPr>
          <w:rFonts w:ascii="Times New Roman" w:hAnsi="Times New Roman" w:cs="Times New Roman"/>
          <w:sz w:val="20"/>
        </w:rPr>
      </w:pPr>
      <w:r w:rsidRPr="002921E0">
        <w:rPr>
          <w:rFonts w:ascii="Times New Roman" w:hAnsi="Times New Roman" w:cs="Times New Roman"/>
          <w:sz w:val="20"/>
        </w:rPr>
        <w:t>Table S3. The PCR protocol used for CO1 and 16S gene regions. The annealing temperature was adjusted if a sample did not amplify.</w:t>
      </w:r>
    </w:p>
    <w:tbl>
      <w:tblPr>
        <w:tblStyle w:val="TableGrid"/>
        <w:tblW w:w="9121" w:type="dxa"/>
        <w:tblLook w:val="04A0" w:firstRow="1" w:lastRow="0" w:firstColumn="1" w:lastColumn="0" w:noHBand="0" w:noVBand="1"/>
      </w:tblPr>
      <w:tblGrid>
        <w:gridCol w:w="2588"/>
        <w:gridCol w:w="2232"/>
        <w:gridCol w:w="2126"/>
        <w:gridCol w:w="2175"/>
      </w:tblGrid>
      <w:tr w:rsidR="00605683" w:rsidRPr="002921E0" w14:paraId="0BA7C878" w14:textId="77777777" w:rsidTr="007B6D08">
        <w:tc>
          <w:tcPr>
            <w:tcW w:w="2588" w:type="dxa"/>
            <w:tcBorders>
              <w:top w:val="single" w:sz="12" w:space="0" w:color="auto"/>
              <w:left w:val="single" w:sz="18" w:space="0" w:color="auto"/>
              <w:bottom w:val="single" w:sz="12" w:space="0" w:color="auto"/>
            </w:tcBorders>
            <w:shd w:val="clear" w:color="auto" w:fill="BFBFBF" w:themeFill="background1" w:themeFillShade="BF"/>
            <w:vAlign w:val="bottom"/>
          </w:tcPr>
          <w:p w14:paraId="375C7497"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i/>
              </w:rPr>
            </w:pPr>
            <w:r w:rsidRPr="002921E0">
              <w:rPr>
                <w:rFonts w:ascii="Times New Roman" w:hAnsi="Times New Roman" w:cs="Times New Roman"/>
                <w:b/>
              </w:rPr>
              <w:t>Phase</w:t>
            </w:r>
          </w:p>
        </w:tc>
        <w:tc>
          <w:tcPr>
            <w:tcW w:w="2232" w:type="dxa"/>
            <w:tcBorders>
              <w:top w:val="single" w:sz="12" w:space="0" w:color="auto"/>
              <w:bottom w:val="single" w:sz="12" w:space="0" w:color="auto"/>
            </w:tcBorders>
            <w:shd w:val="clear" w:color="auto" w:fill="BFBFBF" w:themeFill="background1" w:themeFillShade="BF"/>
            <w:vAlign w:val="bottom"/>
          </w:tcPr>
          <w:p w14:paraId="70F190CB"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r w:rsidRPr="002921E0">
              <w:rPr>
                <w:rFonts w:ascii="Times New Roman" w:hAnsi="Times New Roman" w:cs="Times New Roman"/>
                <w:b/>
              </w:rPr>
              <w:t>Temperature (°C)</w:t>
            </w:r>
          </w:p>
        </w:tc>
        <w:tc>
          <w:tcPr>
            <w:tcW w:w="2126" w:type="dxa"/>
            <w:tcBorders>
              <w:top w:val="single" w:sz="12" w:space="0" w:color="auto"/>
              <w:bottom w:val="single" w:sz="12" w:space="0" w:color="auto"/>
              <w:right w:val="single" w:sz="12" w:space="0" w:color="auto"/>
            </w:tcBorders>
            <w:shd w:val="clear" w:color="auto" w:fill="BFBFBF" w:themeFill="background1" w:themeFillShade="BF"/>
            <w:vAlign w:val="bottom"/>
          </w:tcPr>
          <w:p w14:paraId="7E4CAC49"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r w:rsidRPr="002921E0">
              <w:rPr>
                <w:rFonts w:ascii="Times New Roman" w:hAnsi="Times New Roman" w:cs="Times New Roman"/>
                <w:b/>
              </w:rPr>
              <w:t>Time (s)</w:t>
            </w:r>
          </w:p>
        </w:tc>
        <w:tc>
          <w:tcPr>
            <w:tcW w:w="2175" w:type="dxa"/>
            <w:vMerge w:val="restart"/>
            <w:tcBorders>
              <w:top w:val="single" w:sz="12" w:space="0" w:color="auto"/>
              <w:left w:val="single" w:sz="12" w:space="0" w:color="auto"/>
              <w:bottom w:val="single" w:sz="12" w:space="0" w:color="auto"/>
              <w:right w:val="single" w:sz="18" w:space="0" w:color="auto"/>
            </w:tcBorders>
          </w:tcPr>
          <w:p w14:paraId="5E7A6620"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p>
          <w:p w14:paraId="18ACD256"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p>
          <w:p w14:paraId="390DF89F"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r w:rsidRPr="002921E0">
              <w:rPr>
                <w:rFonts w:ascii="Times New Roman" w:hAnsi="Times New Roman" w:cs="Times New Roman"/>
                <w:b/>
                <w:noProof/>
                <w:lang w:eastAsia="en-ZA"/>
              </w:rPr>
              <mc:AlternateContent>
                <mc:Choice Requires="wps">
                  <w:drawing>
                    <wp:anchor distT="0" distB="0" distL="114300" distR="114300" simplePos="0" relativeHeight="251788288" behindDoc="0" locked="0" layoutInCell="1" allowOverlap="1" wp14:anchorId="2594C88A" wp14:editId="57DE2B1A">
                      <wp:simplePos x="0" y="0"/>
                      <wp:positionH relativeFrom="column">
                        <wp:posOffset>-17145</wp:posOffset>
                      </wp:positionH>
                      <wp:positionV relativeFrom="paragraph">
                        <wp:posOffset>72390</wp:posOffset>
                      </wp:positionV>
                      <wp:extent cx="76200" cy="666750"/>
                      <wp:effectExtent l="0" t="0" r="38100" b="19050"/>
                      <wp:wrapNone/>
                      <wp:docPr id="627" name="Right Brace 627"/>
                      <wp:cNvGraphicFramePr/>
                      <a:graphic xmlns:a="http://schemas.openxmlformats.org/drawingml/2006/main">
                        <a:graphicData uri="http://schemas.microsoft.com/office/word/2010/wordprocessingShape">
                          <wps:wsp>
                            <wps:cNvSpPr/>
                            <wps:spPr>
                              <a:xfrm>
                                <a:off x="0" y="0"/>
                                <a:ext cx="76200" cy="666750"/>
                              </a:xfrm>
                              <a:prstGeom prst="rightBrace">
                                <a:avLst/>
                              </a:prstGeom>
                              <a:ln w="190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E7F3BA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27" o:spid="_x0000_s1026" type="#_x0000_t88" style="position:absolute;margin-left:-1.35pt;margin-top:5.7pt;width:6pt;height:5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" adj="206" strokecolor="black [3200]" strokeweight="1.5pt">
                      <v:stroke joinstyle="miter"/>
                    </v:shape>
                  </w:pict>
                </mc:Fallback>
              </mc:AlternateContent>
            </w:r>
          </w:p>
          <w:p w14:paraId="6807BB42" w14:textId="77777777" w:rsidR="00605683" w:rsidRPr="002921E0" w:rsidRDefault="00605683" w:rsidP="007B6D08">
            <w:pPr>
              <w:widowControl w:val="0"/>
              <w:autoSpaceDE w:val="0"/>
              <w:autoSpaceDN w:val="0"/>
              <w:adjustRightInd w:val="0"/>
              <w:spacing w:line="360" w:lineRule="auto"/>
              <w:jc w:val="center"/>
              <w:rPr>
                <w:rFonts w:ascii="Times New Roman" w:hAnsi="Times New Roman" w:cs="Times New Roman"/>
                <w:b/>
              </w:rPr>
            </w:pPr>
            <w:r w:rsidRPr="002921E0">
              <w:rPr>
                <w:rFonts w:ascii="Times New Roman" w:hAnsi="Times New Roman" w:cs="Times New Roman"/>
                <w:b/>
              </w:rPr>
              <w:t>40 cycles</w:t>
            </w:r>
          </w:p>
        </w:tc>
      </w:tr>
      <w:tr w:rsidR="00605683" w:rsidRPr="002921E0" w14:paraId="2CF4DEF9" w14:textId="77777777" w:rsidTr="007B6D08">
        <w:tc>
          <w:tcPr>
            <w:tcW w:w="2588" w:type="dxa"/>
            <w:vMerge w:val="restart"/>
            <w:tcBorders>
              <w:top w:val="single" w:sz="12" w:space="0" w:color="auto"/>
              <w:left w:val="single" w:sz="18" w:space="0" w:color="auto"/>
            </w:tcBorders>
            <w:vAlign w:val="center"/>
          </w:tcPr>
          <w:p w14:paraId="3EC24FE0"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Denaturation</w:t>
            </w:r>
          </w:p>
        </w:tc>
        <w:tc>
          <w:tcPr>
            <w:tcW w:w="2232" w:type="dxa"/>
            <w:tcBorders>
              <w:top w:val="single" w:sz="12" w:space="0" w:color="auto"/>
            </w:tcBorders>
            <w:vAlign w:val="center"/>
          </w:tcPr>
          <w:p w14:paraId="3F7F2BA0"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94</w:t>
            </w:r>
          </w:p>
        </w:tc>
        <w:tc>
          <w:tcPr>
            <w:tcW w:w="2126" w:type="dxa"/>
            <w:tcBorders>
              <w:top w:val="single" w:sz="12" w:space="0" w:color="auto"/>
              <w:right w:val="single" w:sz="12" w:space="0" w:color="auto"/>
            </w:tcBorders>
            <w:vAlign w:val="center"/>
          </w:tcPr>
          <w:p w14:paraId="0CB97E82"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 xml:space="preserve">300 </w:t>
            </w:r>
          </w:p>
        </w:tc>
        <w:tc>
          <w:tcPr>
            <w:tcW w:w="2175" w:type="dxa"/>
            <w:vMerge/>
            <w:tcBorders>
              <w:left w:val="single" w:sz="12" w:space="0" w:color="auto"/>
              <w:bottom w:val="single" w:sz="12" w:space="0" w:color="auto"/>
              <w:right w:val="single" w:sz="18" w:space="0" w:color="auto"/>
            </w:tcBorders>
          </w:tcPr>
          <w:p w14:paraId="4336EB7C"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r>
      <w:tr w:rsidR="00605683" w:rsidRPr="002921E0" w14:paraId="518EDAD3" w14:textId="77777777" w:rsidTr="007B6D08">
        <w:tc>
          <w:tcPr>
            <w:tcW w:w="2588" w:type="dxa"/>
            <w:vMerge/>
            <w:tcBorders>
              <w:left w:val="single" w:sz="18" w:space="0" w:color="auto"/>
            </w:tcBorders>
            <w:vAlign w:val="center"/>
          </w:tcPr>
          <w:p w14:paraId="491AB1A6"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c>
          <w:tcPr>
            <w:tcW w:w="2232" w:type="dxa"/>
            <w:vAlign w:val="center"/>
          </w:tcPr>
          <w:p w14:paraId="201E1A2E"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94</w:t>
            </w:r>
          </w:p>
        </w:tc>
        <w:tc>
          <w:tcPr>
            <w:tcW w:w="2126" w:type="dxa"/>
            <w:tcBorders>
              <w:right w:val="single" w:sz="12" w:space="0" w:color="auto"/>
            </w:tcBorders>
            <w:vAlign w:val="center"/>
          </w:tcPr>
          <w:p w14:paraId="3DDF0744"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15</w:t>
            </w:r>
          </w:p>
        </w:tc>
        <w:tc>
          <w:tcPr>
            <w:tcW w:w="2175" w:type="dxa"/>
            <w:vMerge/>
            <w:tcBorders>
              <w:left w:val="single" w:sz="12" w:space="0" w:color="auto"/>
              <w:bottom w:val="single" w:sz="12" w:space="0" w:color="auto"/>
              <w:right w:val="single" w:sz="18" w:space="0" w:color="auto"/>
            </w:tcBorders>
          </w:tcPr>
          <w:p w14:paraId="30268A28"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r>
      <w:tr w:rsidR="00605683" w:rsidRPr="002921E0" w14:paraId="19FD7B58" w14:textId="77777777" w:rsidTr="007B6D08">
        <w:tc>
          <w:tcPr>
            <w:tcW w:w="2588" w:type="dxa"/>
            <w:tcBorders>
              <w:left w:val="single" w:sz="18" w:space="0" w:color="auto"/>
            </w:tcBorders>
            <w:vAlign w:val="center"/>
          </w:tcPr>
          <w:p w14:paraId="706DB6A1"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Annealing</w:t>
            </w:r>
          </w:p>
        </w:tc>
        <w:tc>
          <w:tcPr>
            <w:tcW w:w="2232" w:type="dxa"/>
            <w:vAlign w:val="center"/>
          </w:tcPr>
          <w:p w14:paraId="3C04207F"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48-52</w:t>
            </w:r>
          </w:p>
        </w:tc>
        <w:tc>
          <w:tcPr>
            <w:tcW w:w="2126" w:type="dxa"/>
            <w:tcBorders>
              <w:right w:val="single" w:sz="12" w:space="0" w:color="auto"/>
            </w:tcBorders>
            <w:vAlign w:val="center"/>
          </w:tcPr>
          <w:p w14:paraId="055F7218"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 xml:space="preserve"> 5</w:t>
            </w:r>
          </w:p>
        </w:tc>
        <w:tc>
          <w:tcPr>
            <w:tcW w:w="2175" w:type="dxa"/>
            <w:vMerge/>
            <w:tcBorders>
              <w:left w:val="single" w:sz="12" w:space="0" w:color="auto"/>
              <w:bottom w:val="single" w:sz="12" w:space="0" w:color="auto"/>
              <w:right w:val="single" w:sz="18" w:space="0" w:color="auto"/>
            </w:tcBorders>
          </w:tcPr>
          <w:p w14:paraId="39A8C0E9"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r>
      <w:tr w:rsidR="00605683" w:rsidRPr="002921E0" w14:paraId="21E6C938" w14:textId="77777777" w:rsidTr="007B6D08">
        <w:tc>
          <w:tcPr>
            <w:tcW w:w="2588" w:type="dxa"/>
            <w:vMerge w:val="restart"/>
            <w:tcBorders>
              <w:left w:val="single" w:sz="18" w:space="0" w:color="auto"/>
            </w:tcBorders>
            <w:vAlign w:val="center"/>
          </w:tcPr>
          <w:p w14:paraId="2C71AA7F"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Amplification</w:t>
            </w:r>
          </w:p>
        </w:tc>
        <w:tc>
          <w:tcPr>
            <w:tcW w:w="2232" w:type="dxa"/>
            <w:vAlign w:val="center"/>
          </w:tcPr>
          <w:p w14:paraId="1FA6A793"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72</w:t>
            </w:r>
          </w:p>
        </w:tc>
        <w:tc>
          <w:tcPr>
            <w:tcW w:w="2126" w:type="dxa"/>
            <w:tcBorders>
              <w:right w:val="single" w:sz="12" w:space="0" w:color="auto"/>
            </w:tcBorders>
            <w:vAlign w:val="center"/>
          </w:tcPr>
          <w:p w14:paraId="57777949"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15</w:t>
            </w:r>
          </w:p>
        </w:tc>
        <w:tc>
          <w:tcPr>
            <w:tcW w:w="2175" w:type="dxa"/>
            <w:vMerge/>
            <w:tcBorders>
              <w:left w:val="single" w:sz="12" w:space="0" w:color="auto"/>
              <w:bottom w:val="single" w:sz="12" w:space="0" w:color="auto"/>
              <w:right w:val="single" w:sz="18" w:space="0" w:color="auto"/>
            </w:tcBorders>
          </w:tcPr>
          <w:p w14:paraId="1D74B8EB"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r>
      <w:tr w:rsidR="00605683" w:rsidRPr="002921E0" w14:paraId="4987EAF2" w14:textId="77777777" w:rsidTr="007B6D08">
        <w:tc>
          <w:tcPr>
            <w:tcW w:w="2588" w:type="dxa"/>
            <w:vMerge/>
            <w:tcBorders>
              <w:left w:val="single" w:sz="18" w:space="0" w:color="auto"/>
              <w:bottom w:val="single" w:sz="18" w:space="0" w:color="auto"/>
            </w:tcBorders>
          </w:tcPr>
          <w:p w14:paraId="2DC22583"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c>
          <w:tcPr>
            <w:tcW w:w="2232" w:type="dxa"/>
            <w:tcBorders>
              <w:bottom w:val="single" w:sz="18" w:space="0" w:color="auto"/>
            </w:tcBorders>
            <w:vAlign w:val="center"/>
          </w:tcPr>
          <w:p w14:paraId="0C25E6F6"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72</w:t>
            </w:r>
          </w:p>
        </w:tc>
        <w:tc>
          <w:tcPr>
            <w:tcW w:w="2126" w:type="dxa"/>
            <w:tcBorders>
              <w:bottom w:val="single" w:sz="18" w:space="0" w:color="auto"/>
              <w:right w:val="single" w:sz="12" w:space="0" w:color="auto"/>
            </w:tcBorders>
            <w:vAlign w:val="center"/>
          </w:tcPr>
          <w:p w14:paraId="251A3313"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r w:rsidRPr="002921E0">
              <w:rPr>
                <w:rFonts w:ascii="Times New Roman" w:hAnsi="Times New Roman" w:cs="Times New Roman"/>
              </w:rPr>
              <w:t>420</w:t>
            </w:r>
          </w:p>
        </w:tc>
        <w:tc>
          <w:tcPr>
            <w:tcW w:w="2175" w:type="dxa"/>
            <w:vMerge/>
            <w:tcBorders>
              <w:left w:val="single" w:sz="12" w:space="0" w:color="auto"/>
              <w:bottom w:val="single" w:sz="18" w:space="0" w:color="auto"/>
              <w:right w:val="single" w:sz="18" w:space="0" w:color="auto"/>
            </w:tcBorders>
          </w:tcPr>
          <w:p w14:paraId="79263338" w14:textId="77777777" w:rsidR="00605683" w:rsidRPr="002921E0" w:rsidRDefault="00605683" w:rsidP="007B6D08">
            <w:pPr>
              <w:widowControl w:val="0"/>
              <w:autoSpaceDE w:val="0"/>
              <w:autoSpaceDN w:val="0"/>
              <w:adjustRightInd w:val="0"/>
              <w:spacing w:line="360" w:lineRule="auto"/>
              <w:rPr>
                <w:rFonts w:ascii="Times New Roman" w:hAnsi="Times New Roman" w:cs="Times New Roman"/>
              </w:rPr>
            </w:pPr>
          </w:p>
        </w:tc>
      </w:tr>
    </w:tbl>
    <w:p w14:paraId="7E4D2CA3" w14:textId="77777777" w:rsidR="00605683" w:rsidRPr="002921E0" w:rsidRDefault="00605683" w:rsidP="00605683">
      <w:pPr>
        <w:spacing w:line="360" w:lineRule="auto"/>
        <w:jc w:val="center"/>
        <w:rPr>
          <w:rFonts w:ascii="Times New Roman" w:hAnsi="Times New Roman" w:cs="Times New Roman"/>
        </w:rPr>
      </w:pPr>
    </w:p>
    <w:p w14:paraId="71B66A8A" w14:textId="77777777" w:rsidR="00605683" w:rsidRPr="002921E0" w:rsidRDefault="00605683" w:rsidP="0038270E">
      <w:pPr>
        <w:spacing w:line="240" w:lineRule="auto"/>
        <w:rPr>
          <w:rFonts w:ascii="Times New Roman" w:hAnsi="Times New Roman" w:cs="Times New Roman"/>
          <w:sz w:val="20"/>
        </w:rPr>
      </w:pPr>
      <w:r w:rsidRPr="002921E0">
        <w:rPr>
          <w:rFonts w:ascii="Times New Roman" w:hAnsi="Times New Roman" w:cs="Times New Roman"/>
          <w:sz w:val="20"/>
        </w:rPr>
        <w:t>Table S4. The PCR protocol used for EF-1ɣ gene region for both the initial and nested PCR. The initial PCR used the primers EF1g78 and EF1g1258 whereas the nested PCR used CyrtEF1L and CyrtEF1R. The annealing temperature was adjusted if a sample did not amplify.</w:t>
      </w:r>
    </w:p>
    <w:tbl>
      <w:tblPr>
        <w:tblStyle w:val="TableGrid"/>
        <w:tblW w:w="9121" w:type="dxa"/>
        <w:tblLook w:val="04A0" w:firstRow="1" w:lastRow="0" w:firstColumn="1" w:lastColumn="0" w:noHBand="0" w:noVBand="1"/>
      </w:tblPr>
      <w:tblGrid>
        <w:gridCol w:w="2588"/>
        <w:gridCol w:w="2232"/>
        <w:gridCol w:w="2126"/>
        <w:gridCol w:w="2175"/>
      </w:tblGrid>
      <w:tr w:rsidR="00605683" w:rsidRPr="002921E0" w14:paraId="7DDC450F" w14:textId="77777777" w:rsidTr="007B6D08">
        <w:tc>
          <w:tcPr>
            <w:tcW w:w="9121" w:type="dxa"/>
            <w:gridSpan w:val="4"/>
            <w:tcBorders>
              <w:top w:val="single" w:sz="12" w:space="0" w:color="FFFFFF"/>
              <w:left w:val="single" w:sz="12" w:space="0" w:color="FFFFFF"/>
              <w:bottom w:val="single" w:sz="12" w:space="0" w:color="auto"/>
              <w:right w:val="single" w:sz="12" w:space="0" w:color="FFFFFF"/>
            </w:tcBorders>
          </w:tcPr>
          <w:p w14:paraId="7E221DC0"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sz w:val="4"/>
              </w:rPr>
            </w:pPr>
          </w:p>
        </w:tc>
      </w:tr>
      <w:tr w:rsidR="00605683" w:rsidRPr="002921E0" w14:paraId="2D4B1B84" w14:textId="77777777" w:rsidTr="007B6D08">
        <w:tc>
          <w:tcPr>
            <w:tcW w:w="2588" w:type="dxa"/>
            <w:tcBorders>
              <w:top w:val="single" w:sz="12" w:space="0" w:color="auto"/>
              <w:left w:val="single" w:sz="12" w:space="0" w:color="auto"/>
              <w:bottom w:val="single" w:sz="12" w:space="0" w:color="auto"/>
            </w:tcBorders>
            <w:shd w:val="clear" w:color="auto" w:fill="BFBFBF"/>
            <w:vAlign w:val="center"/>
          </w:tcPr>
          <w:p w14:paraId="06524976"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i/>
              </w:rPr>
            </w:pPr>
            <w:r w:rsidRPr="002921E0">
              <w:rPr>
                <w:rFonts w:ascii="Times New Roman" w:eastAsia="Calibri" w:hAnsi="Times New Roman" w:cs="Times New Roman"/>
                <w:b/>
              </w:rPr>
              <w:t>Phase</w:t>
            </w:r>
          </w:p>
        </w:tc>
        <w:tc>
          <w:tcPr>
            <w:tcW w:w="2232" w:type="dxa"/>
            <w:tcBorders>
              <w:top w:val="single" w:sz="12" w:space="0" w:color="auto"/>
              <w:bottom w:val="single" w:sz="12" w:space="0" w:color="auto"/>
            </w:tcBorders>
            <w:shd w:val="clear" w:color="auto" w:fill="BFBFBF"/>
            <w:vAlign w:val="center"/>
          </w:tcPr>
          <w:p w14:paraId="1DD8F4D5"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rPr>
            </w:pPr>
            <w:r w:rsidRPr="002921E0">
              <w:rPr>
                <w:rFonts w:ascii="Times New Roman" w:eastAsia="Calibri" w:hAnsi="Times New Roman" w:cs="Times New Roman"/>
                <w:b/>
              </w:rPr>
              <w:t>Temperature (°C)</w:t>
            </w:r>
          </w:p>
        </w:tc>
        <w:tc>
          <w:tcPr>
            <w:tcW w:w="2126" w:type="dxa"/>
            <w:tcBorders>
              <w:top w:val="single" w:sz="12" w:space="0" w:color="auto"/>
              <w:bottom w:val="single" w:sz="12" w:space="0" w:color="auto"/>
            </w:tcBorders>
            <w:shd w:val="clear" w:color="auto" w:fill="BFBFBF"/>
            <w:vAlign w:val="center"/>
          </w:tcPr>
          <w:p w14:paraId="2735555D"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rPr>
            </w:pPr>
            <w:r w:rsidRPr="002921E0">
              <w:rPr>
                <w:rFonts w:ascii="Times New Roman" w:eastAsia="Calibri" w:hAnsi="Times New Roman" w:cs="Times New Roman"/>
                <w:b/>
              </w:rPr>
              <w:t>Time (s)</w:t>
            </w:r>
          </w:p>
        </w:tc>
        <w:tc>
          <w:tcPr>
            <w:tcW w:w="2175" w:type="dxa"/>
            <w:vMerge w:val="restart"/>
            <w:tcBorders>
              <w:top w:val="single" w:sz="12" w:space="0" w:color="auto"/>
              <w:bottom w:val="single" w:sz="12" w:space="0" w:color="auto"/>
              <w:right w:val="single" w:sz="12" w:space="0" w:color="auto"/>
            </w:tcBorders>
          </w:tcPr>
          <w:p w14:paraId="44189D49"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rPr>
            </w:pPr>
          </w:p>
          <w:p w14:paraId="7F56E4D0"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rPr>
            </w:pPr>
          </w:p>
          <w:p w14:paraId="439503F6"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b/>
              </w:rPr>
            </w:pPr>
            <w:r w:rsidRPr="002921E0">
              <w:rPr>
                <w:rFonts w:ascii="Times New Roman" w:hAnsi="Times New Roman" w:cs="Times New Roman"/>
                <w:b/>
                <w:noProof/>
                <w:lang w:eastAsia="en-ZA"/>
              </w:rPr>
              <mc:AlternateContent>
                <mc:Choice Requires="wps">
                  <w:drawing>
                    <wp:anchor distT="0" distB="0" distL="114300" distR="114300" simplePos="0" relativeHeight="251789312" behindDoc="0" locked="0" layoutInCell="1" allowOverlap="1" wp14:anchorId="01285D8A" wp14:editId="0499297D">
                      <wp:simplePos x="0" y="0"/>
                      <wp:positionH relativeFrom="column">
                        <wp:posOffset>-2540</wp:posOffset>
                      </wp:positionH>
                      <wp:positionV relativeFrom="paragraph">
                        <wp:posOffset>81280</wp:posOffset>
                      </wp:positionV>
                      <wp:extent cx="76200" cy="666750"/>
                      <wp:effectExtent l="0" t="0" r="38100" b="19050"/>
                      <wp:wrapNone/>
                      <wp:docPr id="657" name="Right Brace 657"/>
                      <wp:cNvGraphicFramePr/>
                      <a:graphic xmlns:a="http://schemas.openxmlformats.org/drawingml/2006/main">
                        <a:graphicData uri="http://schemas.microsoft.com/office/word/2010/wordprocessingShape">
                          <wps:wsp>
                            <wps:cNvSpPr/>
                            <wps:spPr>
                              <a:xfrm>
                                <a:off x="0" y="0"/>
                                <a:ext cx="76200" cy="666750"/>
                              </a:xfrm>
                              <a:prstGeom prst="rightBrace">
                                <a:avLst/>
                              </a:prstGeom>
                              <a:ln w="190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11891C" id="Right Brace 657" o:spid="_x0000_s1026" type="#_x0000_t88" style="position:absolute;margin-left:-.2pt;margin-top:6.4pt;width:6pt;height:5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" adj="206" strokecolor="black [3200]" strokeweight="1.5pt">
                      <v:stroke joinstyle="miter"/>
                    </v:shape>
                  </w:pict>
                </mc:Fallback>
              </mc:AlternateContent>
            </w:r>
          </w:p>
          <w:p w14:paraId="46C5CCB5" w14:textId="77777777" w:rsidR="00605683" w:rsidRPr="002921E0" w:rsidRDefault="00605683" w:rsidP="007B6D08">
            <w:pPr>
              <w:widowControl w:val="0"/>
              <w:autoSpaceDE w:val="0"/>
              <w:autoSpaceDN w:val="0"/>
              <w:adjustRightInd w:val="0"/>
              <w:spacing w:line="360" w:lineRule="auto"/>
              <w:jc w:val="center"/>
              <w:rPr>
                <w:rFonts w:ascii="Times New Roman" w:eastAsia="Calibri" w:hAnsi="Times New Roman" w:cs="Times New Roman"/>
                <w:b/>
              </w:rPr>
            </w:pPr>
            <w:r w:rsidRPr="002921E0">
              <w:rPr>
                <w:rFonts w:ascii="Times New Roman" w:eastAsia="Calibri" w:hAnsi="Times New Roman" w:cs="Times New Roman"/>
                <w:b/>
              </w:rPr>
              <w:t>35 cycles</w:t>
            </w:r>
          </w:p>
        </w:tc>
      </w:tr>
      <w:tr w:rsidR="00605683" w:rsidRPr="002921E0" w14:paraId="0C9C1835" w14:textId="77777777" w:rsidTr="007B6D08">
        <w:tc>
          <w:tcPr>
            <w:tcW w:w="2588" w:type="dxa"/>
            <w:vMerge w:val="restart"/>
            <w:tcBorders>
              <w:top w:val="single" w:sz="12" w:space="0" w:color="auto"/>
              <w:left w:val="single" w:sz="12" w:space="0" w:color="auto"/>
            </w:tcBorders>
            <w:vAlign w:val="center"/>
          </w:tcPr>
          <w:p w14:paraId="356B4FAD"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Denaturation</w:t>
            </w:r>
          </w:p>
        </w:tc>
        <w:tc>
          <w:tcPr>
            <w:tcW w:w="2232" w:type="dxa"/>
            <w:tcBorders>
              <w:top w:val="single" w:sz="12" w:space="0" w:color="auto"/>
            </w:tcBorders>
          </w:tcPr>
          <w:p w14:paraId="70DC6694"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94</w:t>
            </w:r>
          </w:p>
        </w:tc>
        <w:tc>
          <w:tcPr>
            <w:tcW w:w="2126" w:type="dxa"/>
            <w:tcBorders>
              <w:top w:val="single" w:sz="12" w:space="0" w:color="auto"/>
            </w:tcBorders>
          </w:tcPr>
          <w:p w14:paraId="52582796"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180</w:t>
            </w:r>
          </w:p>
        </w:tc>
        <w:tc>
          <w:tcPr>
            <w:tcW w:w="2175" w:type="dxa"/>
            <w:vMerge/>
            <w:tcBorders>
              <w:top w:val="single" w:sz="12" w:space="0" w:color="auto"/>
              <w:right w:val="single" w:sz="12" w:space="0" w:color="auto"/>
            </w:tcBorders>
          </w:tcPr>
          <w:p w14:paraId="1AF38E05"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r>
      <w:tr w:rsidR="00605683" w:rsidRPr="002921E0" w14:paraId="441BA5D2" w14:textId="77777777" w:rsidTr="007B6D08">
        <w:tc>
          <w:tcPr>
            <w:tcW w:w="2588" w:type="dxa"/>
            <w:vMerge/>
            <w:tcBorders>
              <w:left w:val="single" w:sz="12" w:space="0" w:color="auto"/>
            </w:tcBorders>
            <w:vAlign w:val="center"/>
          </w:tcPr>
          <w:p w14:paraId="5B595A2E"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c>
          <w:tcPr>
            <w:tcW w:w="2232" w:type="dxa"/>
          </w:tcPr>
          <w:p w14:paraId="0DE58802"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94</w:t>
            </w:r>
          </w:p>
        </w:tc>
        <w:tc>
          <w:tcPr>
            <w:tcW w:w="2126" w:type="dxa"/>
          </w:tcPr>
          <w:p w14:paraId="399F5A6B"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60</w:t>
            </w:r>
          </w:p>
        </w:tc>
        <w:tc>
          <w:tcPr>
            <w:tcW w:w="2175" w:type="dxa"/>
            <w:vMerge/>
            <w:tcBorders>
              <w:right w:val="single" w:sz="12" w:space="0" w:color="auto"/>
            </w:tcBorders>
          </w:tcPr>
          <w:p w14:paraId="315C7C5C"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r>
      <w:tr w:rsidR="00605683" w:rsidRPr="002921E0" w14:paraId="2E2DE5B6" w14:textId="77777777" w:rsidTr="007B6D08">
        <w:tc>
          <w:tcPr>
            <w:tcW w:w="2588" w:type="dxa"/>
            <w:tcBorders>
              <w:left w:val="single" w:sz="12" w:space="0" w:color="auto"/>
            </w:tcBorders>
            <w:vAlign w:val="center"/>
          </w:tcPr>
          <w:p w14:paraId="73B53F4E"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Annealing</w:t>
            </w:r>
          </w:p>
        </w:tc>
        <w:tc>
          <w:tcPr>
            <w:tcW w:w="2232" w:type="dxa"/>
          </w:tcPr>
          <w:p w14:paraId="0B4A8142"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50 / 52</w:t>
            </w:r>
          </w:p>
        </w:tc>
        <w:tc>
          <w:tcPr>
            <w:tcW w:w="2126" w:type="dxa"/>
          </w:tcPr>
          <w:p w14:paraId="444D866F"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60</w:t>
            </w:r>
          </w:p>
        </w:tc>
        <w:tc>
          <w:tcPr>
            <w:tcW w:w="2175" w:type="dxa"/>
            <w:vMerge/>
            <w:tcBorders>
              <w:right w:val="single" w:sz="12" w:space="0" w:color="auto"/>
            </w:tcBorders>
          </w:tcPr>
          <w:p w14:paraId="6D2B38C6"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r>
      <w:tr w:rsidR="00605683" w:rsidRPr="002921E0" w14:paraId="0E905BB6" w14:textId="77777777" w:rsidTr="007B6D08">
        <w:tc>
          <w:tcPr>
            <w:tcW w:w="2588" w:type="dxa"/>
            <w:vMerge w:val="restart"/>
            <w:tcBorders>
              <w:left w:val="single" w:sz="12" w:space="0" w:color="auto"/>
            </w:tcBorders>
            <w:vAlign w:val="center"/>
          </w:tcPr>
          <w:p w14:paraId="31D2529B"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Amplification</w:t>
            </w:r>
          </w:p>
        </w:tc>
        <w:tc>
          <w:tcPr>
            <w:tcW w:w="2232" w:type="dxa"/>
          </w:tcPr>
          <w:p w14:paraId="6CB7D5D4"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72</w:t>
            </w:r>
          </w:p>
        </w:tc>
        <w:tc>
          <w:tcPr>
            <w:tcW w:w="2126" w:type="dxa"/>
          </w:tcPr>
          <w:p w14:paraId="639317D4"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60</w:t>
            </w:r>
          </w:p>
        </w:tc>
        <w:tc>
          <w:tcPr>
            <w:tcW w:w="2175" w:type="dxa"/>
            <w:vMerge/>
            <w:tcBorders>
              <w:right w:val="single" w:sz="12" w:space="0" w:color="auto"/>
            </w:tcBorders>
          </w:tcPr>
          <w:p w14:paraId="1D061CEC"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r>
      <w:tr w:rsidR="00605683" w:rsidRPr="002921E0" w14:paraId="3120A6EB" w14:textId="77777777" w:rsidTr="007B6D08">
        <w:tc>
          <w:tcPr>
            <w:tcW w:w="2588" w:type="dxa"/>
            <w:vMerge/>
            <w:tcBorders>
              <w:left w:val="single" w:sz="12" w:space="0" w:color="auto"/>
              <w:bottom w:val="single" w:sz="12" w:space="0" w:color="auto"/>
            </w:tcBorders>
          </w:tcPr>
          <w:p w14:paraId="531AFDA7"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c>
          <w:tcPr>
            <w:tcW w:w="2232" w:type="dxa"/>
            <w:tcBorders>
              <w:bottom w:val="single" w:sz="12" w:space="0" w:color="auto"/>
            </w:tcBorders>
          </w:tcPr>
          <w:p w14:paraId="4D81D3C6"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72</w:t>
            </w:r>
          </w:p>
        </w:tc>
        <w:tc>
          <w:tcPr>
            <w:tcW w:w="2126" w:type="dxa"/>
            <w:tcBorders>
              <w:bottom w:val="single" w:sz="12" w:space="0" w:color="auto"/>
            </w:tcBorders>
          </w:tcPr>
          <w:p w14:paraId="08A6202F"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r w:rsidRPr="002921E0">
              <w:rPr>
                <w:rFonts w:ascii="Times New Roman" w:eastAsia="Calibri" w:hAnsi="Times New Roman" w:cs="Times New Roman"/>
              </w:rPr>
              <w:t>60</w:t>
            </w:r>
          </w:p>
        </w:tc>
        <w:tc>
          <w:tcPr>
            <w:tcW w:w="2175" w:type="dxa"/>
            <w:vMerge/>
            <w:tcBorders>
              <w:bottom w:val="single" w:sz="12" w:space="0" w:color="auto"/>
              <w:right w:val="single" w:sz="12" w:space="0" w:color="auto"/>
            </w:tcBorders>
          </w:tcPr>
          <w:p w14:paraId="682D68F6" w14:textId="77777777" w:rsidR="00605683" w:rsidRPr="002921E0" w:rsidRDefault="00605683" w:rsidP="007B6D08">
            <w:pPr>
              <w:widowControl w:val="0"/>
              <w:autoSpaceDE w:val="0"/>
              <w:autoSpaceDN w:val="0"/>
              <w:adjustRightInd w:val="0"/>
              <w:spacing w:line="360" w:lineRule="auto"/>
              <w:rPr>
                <w:rFonts w:ascii="Times New Roman" w:eastAsia="Calibri" w:hAnsi="Times New Roman" w:cs="Times New Roman"/>
              </w:rPr>
            </w:pPr>
          </w:p>
        </w:tc>
      </w:tr>
    </w:tbl>
    <w:p w14:paraId="24A4DA38" w14:textId="772A83E6" w:rsidR="007E3467" w:rsidRPr="008A53FE" w:rsidRDefault="007E3467" w:rsidP="007E3467">
      <w:pPr>
        <w:spacing w:after="120" w:line="276" w:lineRule="auto"/>
        <w:rPr>
          <w:rFonts w:ascii="Times New Roman" w:hAnsi="Times New Roman" w:cs="Times New Roman"/>
          <w:sz w:val="20"/>
          <w:szCs w:val="20"/>
        </w:rPr>
      </w:pPr>
      <w:r w:rsidRPr="008A53FE">
        <w:rPr>
          <w:rFonts w:ascii="Times New Roman" w:hAnsi="Times New Roman" w:cs="Times New Roman"/>
          <w:sz w:val="20"/>
          <w:szCs w:val="20"/>
        </w:rPr>
        <w:lastRenderedPageBreak/>
        <w:t xml:space="preserve">Table </w:t>
      </w:r>
      <w:r w:rsidR="0037243D">
        <w:rPr>
          <w:rFonts w:ascii="Times New Roman" w:hAnsi="Times New Roman" w:cs="Times New Roman"/>
          <w:sz w:val="20"/>
          <w:szCs w:val="20"/>
        </w:rPr>
        <w:t>S</w:t>
      </w:r>
      <w:r>
        <w:rPr>
          <w:rFonts w:ascii="Times New Roman" w:hAnsi="Times New Roman" w:cs="Times New Roman"/>
          <w:sz w:val="20"/>
          <w:szCs w:val="20"/>
        </w:rPr>
        <w:t>6</w:t>
      </w:r>
      <w:r w:rsidRPr="008A53FE">
        <w:rPr>
          <w:rFonts w:ascii="Times New Roman" w:hAnsi="Times New Roman" w:cs="Times New Roman"/>
          <w:sz w:val="20"/>
          <w:szCs w:val="20"/>
        </w:rPr>
        <w:t>. Model of nucleotide substitution selected for each gene region. The contribution of base pairs and samples by each gene region to the combined phylogeny is given. The Akaike Information Criterion (AIC) and the Bayesian Information Criterion (BIC) were both produced by jModelTest.</w:t>
      </w:r>
    </w:p>
    <w:tbl>
      <w:tblPr>
        <w:tblStyle w:val="TableGrid"/>
        <w:tblW w:w="892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247"/>
        <w:gridCol w:w="1020"/>
        <w:gridCol w:w="709"/>
        <w:gridCol w:w="907"/>
        <w:gridCol w:w="1361"/>
        <w:gridCol w:w="1275"/>
        <w:gridCol w:w="1276"/>
        <w:gridCol w:w="1134"/>
      </w:tblGrid>
      <w:tr w:rsidR="007E3467" w:rsidRPr="008A53FE" w14:paraId="4C0BD96F" w14:textId="77777777" w:rsidTr="00BC340F">
        <w:trPr>
          <w:trHeight w:val="690"/>
        </w:trPr>
        <w:tc>
          <w:tcPr>
            <w:tcW w:w="1247" w:type="dxa"/>
            <w:tcBorders>
              <w:top w:val="single" w:sz="18" w:space="0" w:color="auto"/>
              <w:left w:val="single" w:sz="18" w:space="0" w:color="auto"/>
              <w:bottom w:val="single" w:sz="18" w:space="0" w:color="auto"/>
              <w:right w:val="single" w:sz="4" w:space="0" w:color="auto"/>
            </w:tcBorders>
            <w:shd w:val="clear" w:color="auto" w:fill="D9D9D9" w:themeFill="background1" w:themeFillShade="D9"/>
            <w:vAlign w:val="center"/>
            <w:hideMark/>
          </w:tcPr>
          <w:p w14:paraId="6354677D"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Dataset</w:t>
            </w:r>
          </w:p>
        </w:tc>
        <w:tc>
          <w:tcPr>
            <w:tcW w:w="1020" w:type="dxa"/>
            <w:tcBorders>
              <w:top w:val="single" w:sz="18" w:space="0" w:color="auto"/>
              <w:left w:val="single" w:sz="4" w:space="0" w:color="auto"/>
              <w:bottom w:val="single" w:sz="18" w:space="0" w:color="auto"/>
              <w:right w:val="single" w:sz="4" w:space="0" w:color="auto"/>
            </w:tcBorders>
            <w:shd w:val="clear" w:color="auto" w:fill="D9D9D9" w:themeFill="background1" w:themeFillShade="D9"/>
            <w:vAlign w:val="center"/>
            <w:hideMark/>
          </w:tcPr>
          <w:p w14:paraId="38131BC0"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Gene region</w:t>
            </w:r>
          </w:p>
        </w:tc>
        <w:tc>
          <w:tcPr>
            <w:tcW w:w="709" w:type="dxa"/>
            <w:tcBorders>
              <w:top w:val="single" w:sz="18" w:space="0" w:color="auto"/>
              <w:left w:val="single" w:sz="4" w:space="0" w:color="auto"/>
              <w:bottom w:val="single" w:sz="18" w:space="0" w:color="auto"/>
              <w:right w:val="single" w:sz="4" w:space="0" w:color="auto"/>
            </w:tcBorders>
            <w:shd w:val="clear" w:color="auto" w:fill="D9D9D9" w:themeFill="background1" w:themeFillShade="D9"/>
            <w:vAlign w:val="center"/>
            <w:hideMark/>
          </w:tcPr>
          <w:p w14:paraId="501C5975"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Base pairs</w:t>
            </w:r>
          </w:p>
        </w:tc>
        <w:tc>
          <w:tcPr>
            <w:tcW w:w="907" w:type="dxa"/>
            <w:tcBorders>
              <w:top w:val="single" w:sz="18" w:space="0" w:color="auto"/>
              <w:left w:val="single" w:sz="4" w:space="0" w:color="auto"/>
              <w:bottom w:val="single" w:sz="18" w:space="0" w:color="auto"/>
              <w:right w:val="single" w:sz="4" w:space="0" w:color="auto"/>
            </w:tcBorders>
            <w:shd w:val="clear" w:color="auto" w:fill="D9D9D9" w:themeFill="background1" w:themeFillShade="D9"/>
            <w:vAlign w:val="center"/>
            <w:hideMark/>
          </w:tcPr>
          <w:p w14:paraId="6AA0CCFF" w14:textId="77777777" w:rsidR="007E3467" w:rsidRPr="008A53FE" w:rsidRDefault="007E3467" w:rsidP="00BC340F">
            <w:pPr>
              <w:jc w:val="center"/>
              <w:rPr>
                <w:rFonts w:ascii="Times New Roman" w:hAnsi="Times New Roman" w:cs="Times New Roman"/>
                <w:b/>
                <w:color w:val="FF0000"/>
                <w:sz w:val="18"/>
                <w:szCs w:val="18"/>
              </w:rPr>
            </w:pPr>
            <w:r w:rsidRPr="008A53FE">
              <w:rPr>
                <w:rFonts w:ascii="Times New Roman" w:hAnsi="Times New Roman" w:cs="Times New Roman"/>
                <w:b/>
                <w:sz w:val="18"/>
                <w:szCs w:val="18"/>
              </w:rPr>
              <w:t>Number of samples</w:t>
            </w:r>
          </w:p>
        </w:tc>
        <w:tc>
          <w:tcPr>
            <w:tcW w:w="1361" w:type="dxa"/>
            <w:tcBorders>
              <w:top w:val="single" w:sz="18" w:space="0" w:color="auto"/>
              <w:left w:val="single" w:sz="4" w:space="0" w:color="auto"/>
              <w:bottom w:val="single" w:sz="18" w:space="0" w:color="auto"/>
              <w:right w:val="single" w:sz="4" w:space="0" w:color="auto"/>
            </w:tcBorders>
            <w:shd w:val="clear" w:color="auto" w:fill="D9D9D9" w:themeFill="background1" w:themeFillShade="D9"/>
          </w:tcPr>
          <w:p w14:paraId="35E53744"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Percentage individuals included in phylogeny (%)</w:t>
            </w:r>
          </w:p>
        </w:tc>
        <w:tc>
          <w:tcPr>
            <w:tcW w:w="1275" w:type="dxa"/>
            <w:tcBorders>
              <w:top w:val="single" w:sz="18" w:space="0" w:color="auto"/>
              <w:left w:val="single" w:sz="4" w:space="0" w:color="auto"/>
              <w:bottom w:val="single" w:sz="18" w:space="0" w:color="auto"/>
              <w:right w:val="single" w:sz="4" w:space="0" w:color="auto"/>
            </w:tcBorders>
            <w:shd w:val="clear" w:color="auto" w:fill="D9D9D9" w:themeFill="background1" w:themeFillShade="D9"/>
            <w:vAlign w:val="center"/>
            <w:hideMark/>
          </w:tcPr>
          <w:p w14:paraId="3586035F"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AIC model</w:t>
            </w:r>
          </w:p>
        </w:tc>
        <w:tc>
          <w:tcPr>
            <w:tcW w:w="1276" w:type="dxa"/>
            <w:tcBorders>
              <w:top w:val="single" w:sz="18" w:space="0" w:color="auto"/>
              <w:left w:val="single" w:sz="4" w:space="0" w:color="auto"/>
              <w:bottom w:val="single" w:sz="18" w:space="0" w:color="auto"/>
              <w:right w:val="single" w:sz="4" w:space="0" w:color="auto"/>
            </w:tcBorders>
            <w:shd w:val="clear" w:color="auto" w:fill="D9D9D9" w:themeFill="background1" w:themeFillShade="D9"/>
            <w:vAlign w:val="center"/>
            <w:hideMark/>
          </w:tcPr>
          <w:p w14:paraId="713C1AEA"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BIC model</w:t>
            </w:r>
          </w:p>
        </w:tc>
        <w:tc>
          <w:tcPr>
            <w:tcW w:w="1134" w:type="dxa"/>
            <w:tcBorders>
              <w:top w:val="single" w:sz="18" w:space="0" w:color="auto"/>
              <w:left w:val="single" w:sz="4" w:space="0" w:color="auto"/>
              <w:bottom w:val="single" w:sz="18" w:space="0" w:color="auto"/>
              <w:right w:val="single" w:sz="18" w:space="0" w:color="auto"/>
            </w:tcBorders>
            <w:shd w:val="clear" w:color="auto" w:fill="D9D9D9" w:themeFill="background1" w:themeFillShade="D9"/>
            <w:vAlign w:val="center"/>
            <w:hideMark/>
          </w:tcPr>
          <w:p w14:paraId="29E1872F" w14:textId="77777777" w:rsidR="007E3467" w:rsidRPr="008A53FE" w:rsidRDefault="007E3467" w:rsidP="00BC340F">
            <w:pPr>
              <w:jc w:val="center"/>
              <w:rPr>
                <w:rFonts w:ascii="Times New Roman" w:hAnsi="Times New Roman" w:cs="Times New Roman"/>
                <w:b/>
                <w:sz w:val="18"/>
                <w:szCs w:val="18"/>
              </w:rPr>
            </w:pPr>
            <w:r w:rsidRPr="008A53FE">
              <w:rPr>
                <w:rFonts w:ascii="Times New Roman" w:hAnsi="Times New Roman" w:cs="Times New Roman"/>
                <w:b/>
                <w:sz w:val="18"/>
                <w:szCs w:val="18"/>
              </w:rPr>
              <w:t>Model selected</w:t>
            </w:r>
          </w:p>
        </w:tc>
      </w:tr>
      <w:tr w:rsidR="007E3467" w:rsidRPr="008A53FE" w14:paraId="34748B77" w14:textId="77777777" w:rsidTr="00BC340F">
        <w:trPr>
          <w:trHeight w:val="690"/>
        </w:trPr>
        <w:tc>
          <w:tcPr>
            <w:tcW w:w="1247" w:type="dxa"/>
            <w:tcBorders>
              <w:top w:val="single" w:sz="18" w:space="0" w:color="auto"/>
              <w:left w:val="single" w:sz="18" w:space="0" w:color="auto"/>
              <w:bottom w:val="single" w:sz="4" w:space="0" w:color="auto"/>
              <w:right w:val="single" w:sz="4" w:space="0" w:color="auto"/>
            </w:tcBorders>
            <w:vAlign w:val="center"/>
          </w:tcPr>
          <w:p w14:paraId="7DA15C79" w14:textId="77777777" w:rsidR="007E3467" w:rsidRPr="008A53FE" w:rsidRDefault="007E3467" w:rsidP="00BC340F">
            <w:pPr>
              <w:rPr>
                <w:rFonts w:ascii="Times New Roman" w:hAnsi="Times New Roman" w:cs="Times New Roman"/>
                <w:i/>
                <w:sz w:val="18"/>
                <w:szCs w:val="18"/>
              </w:rPr>
            </w:pPr>
            <w:r w:rsidRPr="008A53FE">
              <w:rPr>
                <w:rFonts w:ascii="Times New Roman" w:hAnsi="Times New Roman" w:cs="Times New Roman"/>
                <w:i/>
                <w:sz w:val="18"/>
                <w:szCs w:val="18"/>
              </w:rPr>
              <w:t>Stasimopus</w:t>
            </w:r>
          </w:p>
        </w:tc>
        <w:tc>
          <w:tcPr>
            <w:tcW w:w="1020" w:type="dxa"/>
            <w:tcBorders>
              <w:top w:val="single" w:sz="18" w:space="0" w:color="auto"/>
              <w:left w:val="single" w:sz="4" w:space="0" w:color="auto"/>
              <w:bottom w:val="single" w:sz="4" w:space="0" w:color="auto"/>
              <w:right w:val="single" w:sz="4" w:space="0" w:color="auto"/>
            </w:tcBorders>
            <w:vAlign w:val="center"/>
          </w:tcPr>
          <w:p w14:paraId="32659667"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CO1</w:t>
            </w:r>
          </w:p>
        </w:tc>
        <w:tc>
          <w:tcPr>
            <w:tcW w:w="709" w:type="dxa"/>
            <w:tcBorders>
              <w:top w:val="single" w:sz="18" w:space="0" w:color="auto"/>
              <w:left w:val="single" w:sz="4" w:space="0" w:color="auto"/>
              <w:bottom w:val="single" w:sz="4" w:space="0" w:color="auto"/>
              <w:right w:val="single" w:sz="4" w:space="0" w:color="auto"/>
            </w:tcBorders>
            <w:vAlign w:val="center"/>
          </w:tcPr>
          <w:p w14:paraId="7E47BE6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401</w:t>
            </w:r>
          </w:p>
        </w:tc>
        <w:tc>
          <w:tcPr>
            <w:tcW w:w="907" w:type="dxa"/>
            <w:tcBorders>
              <w:top w:val="single" w:sz="18" w:space="0" w:color="auto"/>
              <w:left w:val="single" w:sz="4" w:space="0" w:color="auto"/>
              <w:bottom w:val="single" w:sz="4" w:space="0" w:color="auto"/>
              <w:right w:val="single" w:sz="4" w:space="0" w:color="auto"/>
            </w:tcBorders>
            <w:vAlign w:val="center"/>
          </w:tcPr>
          <w:p w14:paraId="2160CFE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11</w:t>
            </w:r>
          </w:p>
        </w:tc>
        <w:tc>
          <w:tcPr>
            <w:tcW w:w="1361" w:type="dxa"/>
            <w:tcBorders>
              <w:top w:val="single" w:sz="18" w:space="0" w:color="auto"/>
              <w:left w:val="single" w:sz="4" w:space="0" w:color="auto"/>
              <w:bottom w:val="single" w:sz="4" w:space="0" w:color="auto"/>
              <w:right w:val="single" w:sz="4" w:space="0" w:color="auto"/>
            </w:tcBorders>
            <w:vAlign w:val="center"/>
          </w:tcPr>
          <w:p w14:paraId="1A14EA9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86</w:t>
            </w:r>
          </w:p>
        </w:tc>
        <w:tc>
          <w:tcPr>
            <w:tcW w:w="1275" w:type="dxa"/>
            <w:tcBorders>
              <w:top w:val="single" w:sz="18" w:space="0" w:color="auto"/>
              <w:left w:val="single" w:sz="4" w:space="0" w:color="auto"/>
              <w:bottom w:val="single" w:sz="4" w:space="0" w:color="auto"/>
              <w:right w:val="single" w:sz="4" w:space="0" w:color="auto"/>
            </w:tcBorders>
            <w:vAlign w:val="center"/>
          </w:tcPr>
          <w:p w14:paraId="2F78B7F7"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1+ I+ G (I=0.379; G=0.638)</w:t>
            </w:r>
          </w:p>
        </w:tc>
        <w:tc>
          <w:tcPr>
            <w:tcW w:w="1276" w:type="dxa"/>
            <w:tcBorders>
              <w:top w:val="single" w:sz="18" w:space="0" w:color="auto"/>
              <w:left w:val="single" w:sz="4" w:space="0" w:color="auto"/>
              <w:bottom w:val="single" w:sz="4" w:space="0" w:color="auto"/>
              <w:right w:val="single" w:sz="4" w:space="0" w:color="auto"/>
            </w:tcBorders>
            <w:vAlign w:val="center"/>
          </w:tcPr>
          <w:p w14:paraId="4536440A"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1+ I+ G (I=0.379; G=0.638)</w:t>
            </w:r>
          </w:p>
        </w:tc>
        <w:tc>
          <w:tcPr>
            <w:tcW w:w="1134" w:type="dxa"/>
            <w:tcBorders>
              <w:top w:val="single" w:sz="18" w:space="0" w:color="auto"/>
              <w:left w:val="single" w:sz="4" w:space="0" w:color="auto"/>
              <w:bottom w:val="single" w:sz="4" w:space="0" w:color="auto"/>
              <w:right w:val="single" w:sz="18" w:space="0" w:color="auto"/>
            </w:tcBorders>
            <w:vAlign w:val="center"/>
          </w:tcPr>
          <w:p w14:paraId="4DDD0E25"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GTR+ I+ G (I=0.379; G=0.638)</w:t>
            </w:r>
          </w:p>
        </w:tc>
      </w:tr>
      <w:tr w:rsidR="007E3467" w:rsidRPr="008A53FE" w14:paraId="75A6B9C5" w14:textId="77777777" w:rsidTr="00BC340F">
        <w:trPr>
          <w:trHeight w:val="690"/>
        </w:trPr>
        <w:tc>
          <w:tcPr>
            <w:tcW w:w="1247" w:type="dxa"/>
            <w:tcBorders>
              <w:top w:val="single" w:sz="4" w:space="0" w:color="auto"/>
              <w:left w:val="single" w:sz="18" w:space="0" w:color="auto"/>
              <w:bottom w:val="single" w:sz="4" w:space="0" w:color="auto"/>
              <w:right w:val="single" w:sz="4" w:space="0" w:color="auto"/>
            </w:tcBorders>
            <w:vAlign w:val="center"/>
          </w:tcPr>
          <w:p w14:paraId="76172EE4" w14:textId="77777777" w:rsidR="007E3467" w:rsidRPr="008A53FE" w:rsidRDefault="007E3467" w:rsidP="00BC340F">
            <w:pPr>
              <w:rPr>
                <w:rFonts w:ascii="Times New Roman" w:hAnsi="Times New Roman" w:cs="Times New Roman"/>
                <w:i/>
                <w:sz w:val="18"/>
                <w:szCs w:val="18"/>
              </w:rPr>
            </w:pPr>
            <w:r w:rsidRPr="008A53FE">
              <w:rPr>
                <w:rFonts w:ascii="Times New Roman" w:hAnsi="Times New Roman" w:cs="Times New Roman"/>
                <w:i/>
                <w:sz w:val="18"/>
                <w:szCs w:val="18"/>
              </w:rPr>
              <w:t>Stasimopus</w:t>
            </w:r>
          </w:p>
        </w:tc>
        <w:tc>
          <w:tcPr>
            <w:tcW w:w="1020" w:type="dxa"/>
            <w:tcBorders>
              <w:top w:val="single" w:sz="4" w:space="0" w:color="auto"/>
              <w:left w:val="single" w:sz="4" w:space="0" w:color="auto"/>
              <w:bottom w:val="single" w:sz="4" w:space="0" w:color="auto"/>
              <w:right w:val="single" w:sz="4" w:space="0" w:color="auto"/>
            </w:tcBorders>
            <w:vAlign w:val="center"/>
          </w:tcPr>
          <w:p w14:paraId="726ED8C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6S</w:t>
            </w:r>
          </w:p>
        </w:tc>
        <w:tc>
          <w:tcPr>
            <w:tcW w:w="709" w:type="dxa"/>
            <w:tcBorders>
              <w:top w:val="single" w:sz="4" w:space="0" w:color="auto"/>
              <w:left w:val="single" w:sz="4" w:space="0" w:color="auto"/>
              <w:bottom w:val="single" w:sz="4" w:space="0" w:color="auto"/>
              <w:right w:val="single" w:sz="4" w:space="0" w:color="auto"/>
            </w:tcBorders>
            <w:vAlign w:val="center"/>
          </w:tcPr>
          <w:p w14:paraId="217F8FE2"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317</w:t>
            </w:r>
          </w:p>
        </w:tc>
        <w:tc>
          <w:tcPr>
            <w:tcW w:w="907" w:type="dxa"/>
            <w:tcBorders>
              <w:top w:val="single" w:sz="4" w:space="0" w:color="auto"/>
              <w:left w:val="single" w:sz="4" w:space="0" w:color="auto"/>
              <w:bottom w:val="single" w:sz="4" w:space="0" w:color="auto"/>
              <w:right w:val="single" w:sz="4" w:space="0" w:color="auto"/>
            </w:tcBorders>
            <w:vAlign w:val="center"/>
          </w:tcPr>
          <w:p w14:paraId="35BF8421"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15</w:t>
            </w:r>
          </w:p>
        </w:tc>
        <w:tc>
          <w:tcPr>
            <w:tcW w:w="1361" w:type="dxa"/>
            <w:tcBorders>
              <w:top w:val="single" w:sz="4" w:space="0" w:color="auto"/>
              <w:left w:val="single" w:sz="4" w:space="0" w:color="auto"/>
              <w:bottom w:val="single" w:sz="4" w:space="0" w:color="auto"/>
              <w:right w:val="single" w:sz="4" w:space="0" w:color="auto"/>
            </w:tcBorders>
            <w:vAlign w:val="center"/>
          </w:tcPr>
          <w:p w14:paraId="0F3CB437"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89.15</w:t>
            </w:r>
          </w:p>
        </w:tc>
        <w:tc>
          <w:tcPr>
            <w:tcW w:w="1275" w:type="dxa"/>
            <w:tcBorders>
              <w:top w:val="single" w:sz="4" w:space="0" w:color="auto"/>
              <w:left w:val="single" w:sz="4" w:space="0" w:color="auto"/>
              <w:bottom w:val="single" w:sz="4" w:space="0" w:color="auto"/>
              <w:right w:val="single" w:sz="4" w:space="0" w:color="auto"/>
            </w:tcBorders>
            <w:vAlign w:val="center"/>
          </w:tcPr>
          <w:p w14:paraId="26DA6DBC"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3+ G (G=0.348)</w:t>
            </w:r>
          </w:p>
        </w:tc>
        <w:tc>
          <w:tcPr>
            <w:tcW w:w="1276" w:type="dxa"/>
            <w:tcBorders>
              <w:top w:val="single" w:sz="4" w:space="0" w:color="auto"/>
              <w:left w:val="single" w:sz="4" w:space="0" w:color="auto"/>
              <w:bottom w:val="single" w:sz="4" w:space="0" w:color="auto"/>
              <w:right w:val="single" w:sz="4" w:space="0" w:color="auto"/>
            </w:tcBorders>
            <w:vAlign w:val="center"/>
          </w:tcPr>
          <w:p w14:paraId="24B09147"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3+ G (G=0.348)</w:t>
            </w:r>
          </w:p>
        </w:tc>
        <w:tc>
          <w:tcPr>
            <w:tcW w:w="1134" w:type="dxa"/>
            <w:tcBorders>
              <w:top w:val="single" w:sz="4" w:space="0" w:color="auto"/>
              <w:left w:val="single" w:sz="4" w:space="0" w:color="auto"/>
              <w:bottom w:val="single" w:sz="4" w:space="0" w:color="auto"/>
              <w:right w:val="single" w:sz="18" w:space="0" w:color="auto"/>
            </w:tcBorders>
            <w:vAlign w:val="center"/>
          </w:tcPr>
          <w:p w14:paraId="24C20B50"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GTR+ G</w:t>
            </w:r>
          </w:p>
          <w:p w14:paraId="4338D095"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G=0.348)</w:t>
            </w:r>
          </w:p>
        </w:tc>
      </w:tr>
      <w:tr w:rsidR="007E3467" w:rsidRPr="008A53FE" w14:paraId="5388ED3D" w14:textId="77777777" w:rsidTr="00BC340F">
        <w:trPr>
          <w:trHeight w:val="690"/>
        </w:trPr>
        <w:tc>
          <w:tcPr>
            <w:tcW w:w="1247" w:type="dxa"/>
            <w:tcBorders>
              <w:top w:val="single" w:sz="4" w:space="0" w:color="auto"/>
              <w:left w:val="single" w:sz="18" w:space="0" w:color="auto"/>
              <w:bottom w:val="single" w:sz="4" w:space="0" w:color="auto"/>
              <w:right w:val="single" w:sz="4" w:space="0" w:color="auto"/>
            </w:tcBorders>
            <w:vAlign w:val="center"/>
          </w:tcPr>
          <w:p w14:paraId="1831AC03" w14:textId="77777777" w:rsidR="007E3467" w:rsidRPr="008A53FE" w:rsidRDefault="007E3467" w:rsidP="00BC340F">
            <w:pPr>
              <w:rPr>
                <w:rFonts w:ascii="Times New Roman" w:hAnsi="Times New Roman" w:cs="Times New Roman"/>
                <w:i/>
                <w:sz w:val="18"/>
                <w:szCs w:val="18"/>
              </w:rPr>
            </w:pPr>
            <w:r w:rsidRPr="008A53FE">
              <w:rPr>
                <w:rFonts w:ascii="Times New Roman" w:hAnsi="Times New Roman" w:cs="Times New Roman"/>
                <w:i/>
                <w:sz w:val="18"/>
                <w:szCs w:val="18"/>
              </w:rPr>
              <w:t>Stasimopus</w:t>
            </w:r>
          </w:p>
        </w:tc>
        <w:tc>
          <w:tcPr>
            <w:tcW w:w="1020" w:type="dxa"/>
            <w:tcBorders>
              <w:top w:val="single" w:sz="4" w:space="0" w:color="auto"/>
              <w:left w:val="single" w:sz="4" w:space="0" w:color="auto"/>
              <w:bottom w:val="single" w:sz="4" w:space="0" w:color="auto"/>
              <w:right w:val="single" w:sz="4" w:space="0" w:color="auto"/>
            </w:tcBorders>
            <w:vAlign w:val="center"/>
          </w:tcPr>
          <w:p w14:paraId="44A0A2DE"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CO1_16S</w:t>
            </w:r>
          </w:p>
        </w:tc>
        <w:tc>
          <w:tcPr>
            <w:tcW w:w="709" w:type="dxa"/>
            <w:tcBorders>
              <w:top w:val="single" w:sz="4" w:space="0" w:color="auto"/>
              <w:left w:val="single" w:sz="4" w:space="0" w:color="auto"/>
              <w:bottom w:val="single" w:sz="4" w:space="0" w:color="auto"/>
              <w:right w:val="single" w:sz="4" w:space="0" w:color="auto"/>
            </w:tcBorders>
            <w:vAlign w:val="center"/>
          </w:tcPr>
          <w:p w14:paraId="6194E5D4"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720</w:t>
            </w:r>
          </w:p>
        </w:tc>
        <w:tc>
          <w:tcPr>
            <w:tcW w:w="907" w:type="dxa"/>
            <w:tcBorders>
              <w:top w:val="single" w:sz="4" w:space="0" w:color="auto"/>
              <w:left w:val="single" w:sz="4" w:space="0" w:color="auto"/>
              <w:bottom w:val="single" w:sz="4" w:space="0" w:color="auto"/>
              <w:right w:val="single" w:sz="4" w:space="0" w:color="auto"/>
            </w:tcBorders>
            <w:vAlign w:val="center"/>
          </w:tcPr>
          <w:p w14:paraId="2841E54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01</w:t>
            </w:r>
          </w:p>
        </w:tc>
        <w:tc>
          <w:tcPr>
            <w:tcW w:w="1361" w:type="dxa"/>
            <w:tcBorders>
              <w:top w:val="single" w:sz="4" w:space="0" w:color="auto"/>
              <w:left w:val="single" w:sz="4" w:space="0" w:color="auto"/>
              <w:bottom w:val="single" w:sz="4" w:space="0" w:color="auto"/>
              <w:right w:val="single" w:sz="4" w:space="0" w:color="auto"/>
            </w:tcBorders>
            <w:vAlign w:val="center"/>
          </w:tcPr>
          <w:p w14:paraId="0305F13F"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w:t>
            </w:r>
          </w:p>
        </w:tc>
        <w:tc>
          <w:tcPr>
            <w:tcW w:w="1275" w:type="dxa"/>
            <w:tcBorders>
              <w:top w:val="single" w:sz="4" w:space="0" w:color="auto"/>
              <w:left w:val="single" w:sz="4" w:space="0" w:color="auto"/>
              <w:bottom w:val="single" w:sz="4" w:space="0" w:color="auto"/>
              <w:right w:val="single" w:sz="4" w:space="0" w:color="auto"/>
            </w:tcBorders>
            <w:vAlign w:val="center"/>
          </w:tcPr>
          <w:p w14:paraId="1604BB8E"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PM1uf+ I+ G (I= 0.001; G=0.299)</w:t>
            </w:r>
          </w:p>
        </w:tc>
        <w:tc>
          <w:tcPr>
            <w:tcW w:w="1276" w:type="dxa"/>
            <w:tcBorders>
              <w:top w:val="single" w:sz="4" w:space="0" w:color="auto"/>
              <w:left w:val="single" w:sz="4" w:space="0" w:color="auto"/>
              <w:bottom w:val="single" w:sz="4" w:space="0" w:color="auto"/>
              <w:right w:val="single" w:sz="4" w:space="0" w:color="auto"/>
            </w:tcBorders>
            <w:vAlign w:val="center"/>
          </w:tcPr>
          <w:p w14:paraId="4E9BFCDF"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PM1uf+ I+ G (I= 0.001; G=0.296)</w:t>
            </w:r>
          </w:p>
        </w:tc>
        <w:tc>
          <w:tcPr>
            <w:tcW w:w="1134" w:type="dxa"/>
            <w:tcBorders>
              <w:top w:val="single" w:sz="4" w:space="0" w:color="auto"/>
              <w:left w:val="single" w:sz="4" w:space="0" w:color="auto"/>
              <w:bottom w:val="single" w:sz="4" w:space="0" w:color="auto"/>
              <w:right w:val="single" w:sz="18" w:space="0" w:color="auto"/>
            </w:tcBorders>
            <w:vAlign w:val="center"/>
          </w:tcPr>
          <w:p w14:paraId="5140D007"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GTR+ G</w:t>
            </w:r>
          </w:p>
          <w:p w14:paraId="3E796E4A"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 xml:space="preserve">(G=0.299) </w:t>
            </w:r>
          </w:p>
        </w:tc>
      </w:tr>
      <w:tr w:rsidR="007E3467" w:rsidRPr="008A53FE" w14:paraId="165A5285" w14:textId="77777777" w:rsidTr="00BC340F">
        <w:trPr>
          <w:trHeight w:val="690"/>
        </w:trPr>
        <w:tc>
          <w:tcPr>
            <w:tcW w:w="1247" w:type="dxa"/>
            <w:tcBorders>
              <w:top w:val="single" w:sz="4" w:space="0" w:color="auto"/>
              <w:left w:val="single" w:sz="18" w:space="0" w:color="auto"/>
              <w:bottom w:val="single" w:sz="4" w:space="0" w:color="auto"/>
              <w:right w:val="single" w:sz="4" w:space="0" w:color="auto"/>
            </w:tcBorders>
            <w:vAlign w:val="center"/>
          </w:tcPr>
          <w:p w14:paraId="47022DA1" w14:textId="77777777" w:rsidR="007E3467" w:rsidRPr="008A53FE" w:rsidRDefault="007E3467" w:rsidP="00BC340F">
            <w:pPr>
              <w:rPr>
                <w:rFonts w:ascii="Times New Roman" w:hAnsi="Times New Roman" w:cs="Times New Roman"/>
                <w:i/>
                <w:sz w:val="18"/>
                <w:szCs w:val="18"/>
              </w:rPr>
            </w:pPr>
            <w:r w:rsidRPr="008A53FE">
              <w:rPr>
                <w:rFonts w:ascii="Times New Roman" w:hAnsi="Times New Roman" w:cs="Times New Roman"/>
                <w:i/>
                <w:sz w:val="18"/>
                <w:szCs w:val="18"/>
              </w:rPr>
              <w:t>Stasimopus</w:t>
            </w:r>
          </w:p>
        </w:tc>
        <w:tc>
          <w:tcPr>
            <w:tcW w:w="1020" w:type="dxa"/>
            <w:tcBorders>
              <w:top w:val="single" w:sz="4" w:space="0" w:color="auto"/>
              <w:left w:val="single" w:sz="4" w:space="0" w:color="auto"/>
              <w:bottom w:val="single" w:sz="4" w:space="0" w:color="auto"/>
              <w:right w:val="single" w:sz="4" w:space="0" w:color="auto"/>
            </w:tcBorders>
            <w:vAlign w:val="center"/>
          </w:tcPr>
          <w:p w14:paraId="399D459E"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EFɣ-1</w:t>
            </w:r>
          </w:p>
        </w:tc>
        <w:tc>
          <w:tcPr>
            <w:tcW w:w="709" w:type="dxa"/>
            <w:tcBorders>
              <w:top w:val="single" w:sz="4" w:space="0" w:color="auto"/>
              <w:left w:val="single" w:sz="4" w:space="0" w:color="auto"/>
              <w:bottom w:val="single" w:sz="4" w:space="0" w:color="auto"/>
              <w:right w:val="single" w:sz="4" w:space="0" w:color="auto"/>
            </w:tcBorders>
            <w:vAlign w:val="center"/>
          </w:tcPr>
          <w:p w14:paraId="618486DA"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539</w:t>
            </w:r>
          </w:p>
        </w:tc>
        <w:tc>
          <w:tcPr>
            <w:tcW w:w="907" w:type="dxa"/>
            <w:tcBorders>
              <w:top w:val="single" w:sz="4" w:space="0" w:color="auto"/>
              <w:left w:val="single" w:sz="4" w:space="0" w:color="auto"/>
              <w:bottom w:val="single" w:sz="4" w:space="0" w:color="auto"/>
              <w:right w:val="single" w:sz="4" w:space="0" w:color="auto"/>
            </w:tcBorders>
            <w:vAlign w:val="center"/>
          </w:tcPr>
          <w:p w14:paraId="34364BD6"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03</w:t>
            </w:r>
          </w:p>
        </w:tc>
        <w:tc>
          <w:tcPr>
            <w:tcW w:w="1361" w:type="dxa"/>
            <w:tcBorders>
              <w:top w:val="single" w:sz="4" w:space="0" w:color="auto"/>
              <w:left w:val="single" w:sz="4" w:space="0" w:color="auto"/>
              <w:bottom w:val="single" w:sz="4" w:space="0" w:color="auto"/>
              <w:right w:val="single" w:sz="4" w:space="0" w:color="auto"/>
            </w:tcBorders>
            <w:vAlign w:val="center"/>
          </w:tcPr>
          <w:p w14:paraId="22082723"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79.84</w:t>
            </w:r>
          </w:p>
        </w:tc>
        <w:tc>
          <w:tcPr>
            <w:tcW w:w="1275" w:type="dxa"/>
            <w:tcBorders>
              <w:top w:val="single" w:sz="4" w:space="0" w:color="auto"/>
              <w:left w:val="single" w:sz="4" w:space="0" w:color="auto"/>
              <w:bottom w:val="single" w:sz="4" w:space="0" w:color="auto"/>
              <w:right w:val="single" w:sz="4" w:space="0" w:color="auto"/>
            </w:tcBorders>
            <w:vAlign w:val="center"/>
          </w:tcPr>
          <w:p w14:paraId="2DD22DC0"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PM2uf+ I+ G (I=0.519; G=0.872)</w:t>
            </w:r>
          </w:p>
        </w:tc>
        <w:tc>
          <w:tcPr>
            <w:tcW w:w="1276" w:type="dxa"/>
            <w:tcBorders>
              <w:top w:val="single" w:sz="4" w:space="0" w:color="auto"/>
              <w:left w:val="single" w:sz="4" w:space="0" w:color="auto"/>
              <w:bottom w:val="single" w:sz="4" w:space="0" w:color="auto"/>
              <w:right w:val="single" w:sz="4" w:space="0" w:color="auto"/>
            </w:tcBorders>
            <w:vAlign w:val="center"/>
          </w:tcPr>
          <w:p w14:paraId="7331F5E4"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HKY+ G (G=0.231)</w:t>
            </w:r>
          </w:p>
        </w:tc>
        <w:tc>
          <w:tcPr>
            <w:tcW w:w="1134" w:type="dxa"/>
            <w:tcBorders>
              <w:top w:val="single" w:sz="4" w:space="0" w:color="auto"/>
              <w:left w:val="single" w:sz="4" w:space="0" w:color="auto"/>
              <w:bottom w:val="single" w:sz="4" w:space="0" w:color="auto"/>
              <w:right w:val="single" w:sz="18" w:space="0" w:color="auto"/>
            </w:tcBorders>
            <w:vAlign w:val="center"/>
          </w:tcPr>
          <w:p w14:paraId="5EB30F2E"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HKY+ G (G=0.231)</w:t>
            </w:r>
          </w:p>
        </w:tc>
      </w:tr>
      <w:tr w:rsidR="007E3467" w:rsidRPr="008A53FE" w14:paraId="3BA36F5F" w14:textId="77777777" w:rsidTr="00BC340F">
        <w:trPr>
          <w:trHeight w:val="690"/>
        </w:trPr>
        <w:tc>
          <w:tcPr>
            <w:tcW w:w="1247" w:type="dxa"/>
            <w:tcBorders>
              <w:top w:val="single" w:sz="4" w:space="0" w:color="auto"/>
              <w:left w:val="single" w:sz="18" w:space="0" w:color="auto"/>
              <w:bottom w:val="single" w:sz="18" w:space="0" w:color="auto"/>
              <w:right w:val="single" w:sz="4" w:space="0" w:color="auto"/>
            </w:tcBorders>
            <w:vAlign w:val="center"/>
          </w:tcPr>
          <w:p w14:paraId="221C86FE" w14:textId="77777777" w:rsidR="007E3467" w:rsidRPr="008A53FE" w:rsidRDefault="007E3467" w:rsidP="00BC340F">
            <w:pPr>
              <w:rPr>
                <w:rFonts w:ascii="Times New Roman" w:hAnsi="Times New Roman" w:cs="Times New Roman"/>
                <w:i/>
                <w:sz w:val="18"/>
                <w:szCs w:val="18"/>
              </w:rPr>
            </w:pPr>
            <w:r w:rsidRPr="008A53FE">
              <w:rPr>
                <w:rFonts w:ascii="Times New Roman" w:hAnsi="Times New Roman" w:cs="Times New Roman"/>
                <w:i/>
                <w:sz w:val="18"/>
                <w:szCs w:val="18"/>
              </w:rPr>
              <w:t>Stasimopus</w:t>
            </w:r>
          </w:p>
        </w:tc>
        <w:tc>
          <w:tcPr>
            <w:tcW w:w="1020" w:type="dxa"/>
            <w:tcBorders>
              <w:top w:val="single" w:sz="4" w:space="0" w:color="auto"/>
              <w:left w:val="single" w:sz="4" w:space="0" w:color="auto"/>
              <w:bottom w:val="single" w:sz="18" w:space="0" w:color="auto"/>
              <w:right w:val="single" w:sz="4" w:space="0" w:color="auto"/>
            </w:tcBorders>
            <w:vAlign w:val="center"/>
          </w:tcPr>
          <w:p w14:paraId="3B738D79"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Combined</w:t>
            </w:r>
          </w:p>
        </w:tc>
        <w:tc>
          <w:tcPr>
            <w:tcW w:w="709" w:type="dxa"/>
            <w:tcBorders>
              <w:top w:val="single" w:sz="4" w:space="0" w:color="auto"/>
              <w:left w:val="single" w:sz="4" w:space="0" w:color="auto"/>
              <w:bottom w:val="single" w:sz="18" w:space="0" w:color="auto"/>
              <w:right w:val="single" w:sz="4" w:space="0" w:color="auto"/>
            </w:tcBorders>
            <w:vAlign w:val="center"/>
          </w:tcPr>
          <w:p w14:paraId="5B073492"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257</w:t>
            </w:r>
          </w:p>
        </w:tc>
        <w:tc>
          <w:tcPr>
            <w:tcW w:w="907" w:type="dxa"/>
            <w:tcBorders>
              <w:top w:val="single" w:sz="4" w:space="0" w:color="auto"/>
              <w:left w:val="single" w:sz="4" w:space="0" w:color="auto"/>
              <w:bottom w:val="single" w:sz="18" w:space="0" w:color="auto"/>
              <w:right w:val="single" w:sz="4" w:space="0" w:color="auto"/>
            </w:tcBorders>
            <w:vAlign w:val="center"/>
          </w:tcPr>
          <w:p w14:paraId="3E78A82B"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129</w:t>
            </w:r>
          </w:p>
        </w:tc>
        <w:tc>
          <w:tcPr>
            <w:tcW w:w="1361" w:type="dxa"/>
            <w:tcBorders>
              <w:top w:val="single" w:sz="4" w:space="0" w:color="auto"/>
              <w:left w:val="single" w:sz="4" w:space="0" w:color="auto"/>
              <w:bottom w:val="single" w:sz="18" w:space="0" w:color="auto"/>
              <w:right w:val="single" w:sz="4" w:space="0" w:color="auto"/>
            </w:tcBorders>
            <w:vAlign w:val="center"/>
          </w:tcPr>
          <w:p w14:paraId="35D85F60"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w:t>
            </w:r>
          </w:p>
        </w:tc>
        <w:tc>
          <w:tcPr>
            <w:tcW w:w="1275" w:type="dxa"/>
            <w:tcBorders>
              <w:top w:val="single" w:sz="4" w:space="0" w:color="auto"/>
              <w:left w:val="single" w:sz="4" w:space="0" w:color="auto"/>
              <w:bottom w:val="single" w:sz="18" w:space="0" w:color="auto"/>
              <w:right w:val="single" w:sz="4" w:space="0" w:color="auto"/>
            </w:tcBorders>
            <w:vAlign w:val="center"/>
          </w:tcPr>
          <w:p w14:paraId="48CFB2FA"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1+ I+ G (I=0.531; G=0.640)</w:t>
            </w:r>
          </w:p>
        </w:tc>
        <w:tc>
          <w:tcPr>
            <w:tcW w:w="1276" w:type="dxa"/>
            <w:tcBorders>
              <w:top w:val="single" w:sz="4" w:space="0" w:color="auto"/>
              <w:left w:val="single" w:sz="4" w:space="0" w:color="auto"/>
              <w:bottom w:val="single" w:sz="18" w:space="0" w:color="auto"/>
              <w:right w:val="single" w:sz="4" w:space="0" w:color="auto"/>
            </w:tcBorders>
            <w:vAlign w:val="center"/>
          </w:tcPr>
          <w:p w14:paraId="6311F723" w14:textId="77777777" w:rsidR="007E3467" w:rsidRPr="008A53FE" w:rsidRDefault="007E3467" w:rsidP="00BC340F">
            <w:pPr>
              <w:rPr>
                <w:rFonts w:ascii="Times New Roman" w:hAnsi="Times New Roman" w:cs="Times New Roman"/>
                <w:sz w:val="18"/>
                <w:szCs w:val="18"/>
              </w:rPr>
            </w:pPr>
            <w:r w:rsidRPr="008A53FE">
              <w:rPr>
                <w:rFonts w:ascii="Times New Roman" w:hAnsi="Times New Roman" w:cs="Times New Roman"/>
                <w:sz w:val="18"/>
                <w:szCs w:val="18"/>
              </w:rPr>
              <w:t>TIM1+ I+ G (I=0.531, G=0.640)</w:t>
            </w:r>
          </w:p>
        </w:tc>
        <w:tc>
          <w:tcPr>
            <w:tcW w:w="1134" w:type="dxa"/>
            <w:tcBorders>
              <w:top w:val="single" w:sz="4" w:space="0" w:color="auto"/>
              <w:left w:val="single" w:sz="4" w:space="0" w:color="auto"/>
              <w:bottom w:val="single" w:sz="18" w:space="0" w:color="auto"/>
              <w:right w:val="single" w:sz="18" w:space="0" w:color="auto"/>
            </w:tcBorders>
            <w:vAlign w:val="center"/>
          </w:tcPr>
          <w:p w14:paraId="4342DD25"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GTR+ I+ G</w:t>
            </w:r>
          </w:p>
          <w:p w14:paraId="772AAFB3" w14:textId="77777777" w:rsidR="007E3467" w:rsidRPr="008A53FE" w:rsidRDefault="007E3467" w:rsidP="00BC340F">
            <w:pPr>
              <w:rPr>
                <w:rFonts w:ascii="Times New Roman" w:hAnsi="Times New Roman" w:cs="Times New Roman"/>
                <w:b/>
                <w:sz w:val="18"/>
                <w:szCs w:val="18"/>
              </w:rPr>
            </w:pPr>
            <w:r w:rsidRPr="008A53FE">
              <w:rPr>
                <w:rFonts w:ascii="Times New Roman" w:hAnsi="Times New Roman" w:cs="Times New Roman"/>
                <w:b/>
                <w:sz w:val="18"/>
                <w:szCs w:val="18"/>
              </w:rPr>
              <w:t>(I=0.531, G=0.640)</w:t>
            </w:r>
          </w:p>
        </w:tc>
      </w:tr>
    </w:tbl>
    <w:p w14:paraId="58DE3C45" w14:textId="77777777" w:rsidR="007E3467" w:rsidRDefault="007E3467" w:rsidP="0038270E">
      <w:pPr>
        <w:spacing w:line="240" w:lineRule="auto"/>
        <w:rPr>
          <w:rFonts w:ascii="Times New Roman" w:hAnsi="Times New Roman" w:cs="Times New Roman"/>
          <w:sz w:val="20"/>
        </w:rPr>
      </w:pPr>
    </w:p>
    <w:p w14:paraId="00CA1EDA" w14:textId="77777777" w:rsidR="007E3467" w:rsidRDefault="007E3467" w:rsidP="0038270E">
      <w:pPr>
        <w:spacing w:line="240" w:lineRule="auto"/>
        <w:rPr>
          <w:rFonts w:ascii="Times New Roman" w:hAnsi="Times New Roman" w:cs="Times New Roman"/>
          <w:sz w:val="20"/>
        </w:rPr>
      </w:pPr>
    </w:p>
    <w:p w14:paraId="71C8F0FF" w14:textId="77777777" w:rsidR="007E3467" w:rsidRDefault="007E3467" w:rsidP="0038270E">
      <w:pPr>
        <w:spacing w:line="240" w:lineRule="auto"/>
        <w:rPr>
          <w:rFonts w:ascii="Times New Roman" w:hAnsi="Times New Roman" w:cs="Times New Roman"/>
          <w:sz w:val="20"/>
        </w:rPr>
      </w:pPr>
    </w:p>
    <w:p w14:paraId="553089C1" w14:textId="77777777" w:rsidR="007E3467" w:rsidRDefault="007E3467" w:rsidP="0038270E">
      <w:pPr>
        <w:spacing w:line="240" w:lineRule="auto"/>
        <w:rPr>
          <w:rFonts w:ascii="Times New Roman" w:hAnsi="Times New Roman" w:cs="Times New Roman"/>
          <w:sz w:val="20"/>
        </w:rPr>
      </w:pPr>
    </w:p>
    <w:p w14:paraId="1B66A99E" w14:textId="77777777" w:rsidR="007E3467" w:rsidRDefault="007E3467" w:rsidP="0038270E">
      <w:pPr>
        <w:spacing w:line="240" w:lineRule="auto"/>
        <w:rPr>
          <w:rFonts w:ascii="Times New Roman" w:hAnsi="Times New Roman" w:cs="Times New Roman"/>
          <w:sz w:val="20"/>
        </w:rPr>
      </w:pPr>
    </w:p>
    <w:p w14:paraId="4546BA0D" w14:textId="77777777" w:rsidR="007E3467" w:rsidRDefault="007E3467" w:rsidP="0038270E">
      <w:pPr>
        <w:spacing w:line="240" w:lineRule="auto"/>
        <w:rPr>
          <w:rFonts w:ascii="Times New Roman" w:hAnsi="Times New Roman" w:cs="Times New Roman"/>
          <w:sz w:val="20"/>
        </w:rPr>
      </w:pPr>
    </w:p>
    <w:p w14:paraId="05EC11BC" w14:textId="77777777" w:rsidR="007E3467" w:rsidRDefault="007E3467" w:rsidP="0038270E">
      <w:pPr>
        <w:spacing w:line="240" w:lineRule="auto"/>
        <w:rPr>
          <w:rFonts w:ascii="Times New Roman" w:hAnsi="Times New Roman" w:cs="Times New Roman"/>
          <w:sz w:val="20"/>
        </w:rPr>
      </w:pPr>
    </w:p>
    <w:p w14:paraId="290F2D93" w14:textId="77777777" w:rsidR="007E3467" w:rsidRDefault="007E3467" w:rsidP="0038270E">
      <w:pPr>
        <w:spacing w:line="240" w:lineRule="auto"/>
        <w:rPr>
          <w:rFonts w:ascii="Times New Roman" w:hAnsi="Times New Roman" w:cs="Times New Roman"/>
          <w:sz w:val="20"/>
        </w:rPr>
      </w:pPr>
    </w:p>
    <w:p w14:paraId="28484E54" w14:textId="77777777" w:rsidR="007E3467" w:rsidRDefault="007E3467" w:rsidP="0038270E">
      <w:pPr>
        <w:spacing w:line="240" w:lineRule="auto"/>
        <w:rPr>
          <w:rFonts w:ascii="Times New Roman" w:hAnsi="Times New Roman" w:cs="Times New Roman"/>
          <w:sz w:val="20"/>
        </w:rPr>
      </w:pPr>
    </w:p>
    <w:p w14:paraId="69207E9B" w14:textId="77777777" w:rsidR="007E3467" w:rsidRDefault="007E3467" w:rsidP="0038270E">
      <w:pPr>
        <w:spacing w:line="240" w:lineRule="auto"/>
        <w:rPr>
          <w:rFonts w:ascii="Times New Roman" w:hAnsi="Times New Roman" w:cs="Times New Roman"/>
          <w:sz w:val="20"/>
        </w:rPr>
      </w:pPr>
    </w:p>
    <w:p w14:paraId="5FDC055E" w14:textId="77777777" w:rsidR="007E3467" w:rsidRDefault="007E3467" w:rsidP="0038270E">
      <w:pPr>
        <w:spacing w:line="240" w:lineRule="auto"/>
        <w:rPr>
          <w:rFonts w:ascii="Times New Roman" w:hAnsi="Times New Roman" w:cs="Times New Roman"/>
          <w:sz w:val="20"/>
        </w:rPr>
      </w:pPr>
    </w:p>
    <w:p w14:paraId="620EB9C5" w14:textId="77777777" w:rsidR="007E3467" w:rsidRDefault="007E3467" w:rsidP="0038270E">
      <w:pPr>
        <w:spacing w:line="240" w:lineRule="auto"/>
        <w:rPr>
          <w:rFonts w:ascii="Times New Roman" w:hAnsi="Times New Roman" w:cs="Times New Roman"/>
          <w:sz w:val="20"/>
        </w:rPr>
      </w:pPr>
    </w:p>
    <w:p w14:paraId="29880B62" w14:textId="77777777" w:rsidR="007E3467" w:rsidRDefault="007E3467" w:rsidP="0038270E">
      <w:pPr>
        <w:spacing w:line="240" w:lineRule="auto"/>
        <w:rPr>
          <w:rFonts w:ascii="Times New Roman" w:hAnsi="Times New Roman" w:cs="Times New Roman"/>
          <w:sz w:val="20"/>
        </w:rPr>
      </w:pPr>
    </w:p>
    <w:p w14:paraId="47A413EB" w14:textId="77777777" w:rsidR="007E3467" w:rsidRDefault="007E3467" w:rsidP="0038270E">
      <w:pPr>
        <w:spacing w:line="240" w:lineRule="auto"/>
        <w:rPr>
          <w:rFonts w:ascii="Times New Roman" w:hAnsi="Times New Roman" w:cs="Times New Roman"/>
          <w:sz w:val="20"/>
        </w:rPr>
      </w:pPr>
    </w:p>
    <w:p w14:paraId="2C278A16" w14:textId="77777777" w:rsidR="007E3467" w:rsidRDefault="007E3467" w:rsidP="0038270E">
      <w:pPr>
        <w:spacing w:line="240" w:lineRule="auto"/>
        <w:rPr>
          <w:rFonts w:ascii="Times New Roman" w:hAnsi="Times New Roman" w:cs="Times New Roman"/>
          <w:sz w:val="20"/>
        </w:rPr>
      </w:pPr>
    </w:p>
    <w:p w14:paraId="236AB69C" w14:textId="77777777" w:rsidR="007E3467" w:rsidRDefault="007E3467" w:rsidP="0038270E">
      <w:pPr>
        <w:spacing w:line="240" w:lineRule="auto"/>
        <w:rPr>
          <w:rFonts w:ascii="Times New Roman" w:hAnsi="Times New Roman" w:cs="Times New Roman"/>
          <w:sz w:val="20"/>
        </w:rPr>
      </w:pPr>
    </w:p>
    <w:p w14:paraId="371841C4" w14:textId="77777777" w:rsidR="007E3467" w:rsidRDefault="007E3467" w:rsidP="0038270E">
      <w:pPr>
        <w:spacing w:line="240" w:lineRule="auto"/>
        <w:rPr>
          <w:rFonts w:ascii="Times New Roman" w:hAnsi="Times New Roman" w:cs="Times New Roman"/>
          <w:sz w:val="20"/>
        </w:rPr>
      </w:pPr>
    </w:p>
    <w:p w14:paraId="650BCAE0" w14:textId="77777777" w:rsidR="007E3467" w:rsidRDefault="007E3467" w:rsidP="0038270E">
      <w:pPr>
        <w:spacing w:line="240" w:lineRule="auto"/>
        <w:rPr>
          <w:rFonts w:ascii="Times New Roman" w:hAnsi="Times New Roman" w:cs="Times New Roman"/>
          <w:sz w:val="20"/>
        </w:rPr>
      </w:pPr>
    </w:p>
    <w:p w14:paraId="22B2A090" w14:textId="77777777" w:rsidR="007E3467" w:rsidRDefault="007E3467" w:rsidP="0038270E">
      <w:pPr>
        <w:spacing w:line="240" w:lineRule="auto"/>
        <w:rPr>
          <w:rFonts w:ascii="Times New Roman" w:hAnsi="Times New Roman" w:cs="Times New Roman"/>
          <w:sz w:val="20"/>
        </w:rPr>
      </w:pPr>
    </w:p>
    <w:p w14:paraId="27AF7516" w14:textId="77777777" w:rsidR="007E3467" w:rsidRDefault="007E3467" w:rsidP="0038270E">
      <w:pPr>
        <w:spacing w:line="240" w:lineRule="auto"/>
        <w:rPr>
          <w:rFonts w:ascii="Times New Roman" w:hAnsi="Times New Roman" w:cs="Times New Roman"/>
          <w:sz w:val="20"/>
        </w:rPr>
      </w:pPr>
    </w:p>
    <w:p w14:paraId="67E3081B" w14:textId="6EA69FAA" w:rsidR="00605683" w:rsidRDefault="00605683" w:rsidP="0038270E">
      <w:pPr>
        <w:spacing w:line="240" w:lineRule="auto"/>
        <w:rPr>
          <w:rFonts w:ascii="Times New Roman" w:hAnsi="Times New Roman" w:cs="Times New Roman"/>
          <w:sz w:val="20"/>
        </w:rPr>
      </w:pPr>
      <w:r w:rsidRPr="002921E0">
        <w:rPr>
          <w:rFonts w:ascii="Times New Roman" w:hAnsi="Times New Roman" w:cs="Times New Roman"/>
          <w:sz w:val="20"/>
        </w:rPr>
        <w:lastRenderedPageBreak/>
        <w:t>Table S</w:t>
      </w:r>
      <w:r w:rsidR="007E3467">
        <w:rPr>
          <w:rFonts w:ascii="Times New Roman" w:hAnsi="Times New Roman" w:cs="Times New Roman"/>
          <w:sz w:val="20"/>
        </w:rPr>
        <w:t>7</w:t>
      </w:r>
      <w:r w:rsidRPr="002921E0">
        <w:rPr>
          <w:rFonts w:ascii="Times New Roman" w:hAnsi="Times New Roman" w:cs="Times New Roman"/>
          <w:sz w:val="20"/>
        </w:rPr>
        <w:t>. The locality coordinates and samples used to conduct the mantle test. The “By locality” section indicates the test that was run on 48 samples each with a unique locality to test for isolation by distance between the CO1 dataset and the geographic distances. The “By species” section indicates the subset of samples and localities tested to determine if there is a correlation between geographic distance and genetic differences across the various species.</w:t>
      </w:r>
    </w:p>
    <w:p w14:paraId="444C72CD" w14:textId="30572829" w:rsidR="00B02C34" w:rsidRDefault="00B02C34" w:rsidP="0038270E">
      <w:pPr>
        <w:spacing w:line="240" w:lineRule="auto"/>
        <w:rPr>
          <w:rFonts w:ascii="Times New Roman" w:hAnsi="Times New Roman" w:cs="Times New Roman"/>
          <w:sz w:val="20"/>
        </w:rPr>
      </w:pP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249"/>
        <w:gridCol w:w="2249"/>
        <w:gridCol w:w="2717"/>
      </w:tblGrid>
      <w:tr w:rsidR="00B02C34" w:rsidRPr="002921E0" w14:paraId="0F5D2B2D" w14:textId="77777777" w:rsidTr="00B02C34">
        <w:trPr>
          <w:trHeight w:val="345"/>
        </w:trPr>
        <w:tc>
          <w:tcPr>
            <w:tcW w:w="7215" w:type="dxa"/>
            <w:gridSpan w:val="3"/>
            <w:tcBorders>
              <w:top w:val="single" w:sz="12" w:space="0" w:color="auto"/>
              <w:bottom w:val="single" w:sz="12" w:space="0" w:color="auto"/>
            </w:tcBorders>
            <w:shd w:val="clear" w:color="auto" w:fill="BFBFBF" w:themeFill="background1" w:themeFillShade="BF"/>
          </w:tcPr>
          <w:p w14:paraId="423BE8C2"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By locality</w:t>
            </w:r>
          </w:p>
        </w:tc>
      </w:tr>
      <w:tr w:rsidR="00B02C34" w:rsidRPr="002921E0" w14:paraId="4D71F8CF" w14:textId="77777777" w:rsidTr="00B02C34">
        <w:trPr>
          <w:trHeight w:val="345"/>
        </w:trPr>
        <w:tc>
          <w:tcPr>
            <w:tcW w:w="2249" w:type="dxa"/>
            <w:tcBorders>
              <w:top w:val="single" w:sz="12" w:space="0" w:color="auto"/>
              <w:bottom w:val="single" w:sz="12" w:space="0" w:color="auto"/>
            </w:tcBorders>
            <w:shd w:val="clear" w:color="auto" w:fill="BFBFBF" w:themeFill="background1" w:themeFillShade="BF"/>
          </w:tcPr>
          <w:p w14:paraId="044E28E1"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ite number</w:t>
            </w:r>
          </w:p>
        </w:tc>
        <w:tc>
          <w:tcPr>
            <w:tcW w:w="2249" w:type="dxa"/>
            <w:tcBorders>
              <w:top w:val="single" w:sz="12" w:space="0" w:color="auto"/>
              <w:bottom w:val="single" w:sz="12" w:space="0" w:color="auto"/>
            </w:tcBorders>
            <w:shd w:val="clear" w:color="auto" w:fill="BFBFBF" w:themeFill="background1" w:themeFillShade="BF"/>
          </w:tcPr>
          <w:p w14:paraId="4582F6D0"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pecimen code</w:t>
            </w:r>
          </w:p>
        </w:tc>
        <w:tc>
          <w:tcPr>
            <w:tcW w:w="2717" w:type="dxa"/>
            <w:tcBorders>
              <w:top w:val="single" w:sz="12" w:space="0" w:color="auto"/>
              <w:bottom w:val="single" w:sz="12" w:space="0" w:color="auto"/>
            </w:tcBorders>
            <w:shd w:val="clear" w:color="auto" w:fill="BFBFBF" w:themeFill="background1" w:themeFillShade="BF"/>
          </w:tcPr>
          <w:p w14:paraId="4C435072"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pecies</w:t>
            </w:r>
          </w:p>
        </w:tc>
      </w:tr>
      <w:tr w:rsidR="00B02C34" w:rsidRPr="002921E0" w14:paraId="1EB0802F" w14:textId="77777777" w:rsidTr="00B02C34">
        <w:trPr>
          <w:trHeight w:val="345"/>
        </w:trPr>
        <w:tc>
          <w:tcPr>
            <w:tcW w:w="2249" w:type="dxa"/>
            <w:tcBorders>
              <w:top w:val="single" w:sz="12" w:space="0" w:color="auto"/>
            </w:tcBorders>
          </w:tcPr>
          <w:p w14:paraId="2862FD69"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02</w:t>
            </w:r>
          </w:p>
        </w:tc>
        <w:tc>
          <w:tcPr>
            <w:tcW w:w="2249" w:type="dxa"/>
            <w:tcBorders>
              <w:top w:val="single" w:sz="12" w:space="0" w:color="auto"/>
            </w:tcBorders>
          </w:tcPr>
          <w:p w14:paraId="78A0614F"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NCA 2017/1834</w:t>
            </w:r>
          </w:p>
        </w:tc>
        <w:tc>
          <w:tcPr>
            <w:tcW w:w="2717" w:type="dxa"/>
            <w:tcBorders>
              <w:top w:val="single" w:sz="12" w:space="0" w:color="auto"/>
            </w:tcBorders>
          </w:tcPr>
          <w:p w14:paraId="3BC20E6F"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4CC3804C" w14:textId="77777777" w:rsidTr="00B02C34">
        <w:trPr>
          <w:trHeight w:val="345"/>
        </w:trPr>
        <w:tc>
          <w:tcPr>
            <w:tcW w:w="2249" w:type="dxa"/>
          </w:tcPr>
          <w:p w14:paraId="743245F7"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03</w:t>
            </w:r>
          </w:p>
        </w:tc>
        <w:tc>
          <w:tcPr>
            <w:tcW w:w="2249" w:type="dxa"/>
          </w:tcPr>
          <w:p w14:paraId="47B30C17"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NCA 2017/1835</w:t>
            </w:r>
          </w:p>
        </w:tc>
        <w:tc>
          <w:tcPr>
            <w:tcW w:w="2717" w:type="dxa"/>
          </w:tcPr>
          <w:p w14:paraId="3AE3B5D5"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i/>
                <w:iCs/>
                <w:sz w:val="20"/>
                <w:szCs w:val="20"/>
              </w:rPr>
              <w:t>S. unispinosus</w:t>
            </w:r>
          </w:p>
        </w:tc>
      </w:tr>
      <w:tr w:rsidR="00B02C34" w:rsidRPr="002921E0" w14:paraId="0E530B46" w14:textId="77777777" w:rsidTr="00B02C34">
        <w:trPr>
          <w:trHeight w:val="345"/>
        </w:trPr>
        <w:tc>
          <w:tcPr>
            <w:tcW w:w="2249" w:type="dxa"/>
          </w:tcPr>
          <w:p w14:paraId="031DCE3D"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04</w:t>
            </w:r>
          </w:p>
        </w:tc>
        <w:tc>
          <w:tcPr>
            <w:tcW w:w="2249" w:type="dxa"/>
          </w:tcPr>
          <w:p w14:paraId="297D997B"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sz w:val="20"/>
                <w:szCs w:val="20"/>
              </w:rPr>
              <w:t>NCA 2017/1839</w:t>
            </w:r>
          </w:p>
        </w:tc>
        <w:tc>
          <w:tcPr>
            <w:tcW w:w="2717" w:type="dxa"/>
          </w:tcPr>
          <w:p w14:paraId="5275DAAD" w14:textId="77777777" w:rsidR="00B02C34" w:rsidRPr="002921E0" w:rsidRDefault="00B02C34" w:rsidP="00BE7511">
            <w:pPr>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0DF0C9E6" w14:textId="77777777" w:rsidTr="00B02C34">
        <w:trPr>
          <w:trHeight w:val="345"/>
        </w:trPr>
        <w:tc>
          <w:tcPr>
            <w:tcW w:w="2249" w:type="dxa"/>
          </w:tcPr>
          <w:p w14:paraId="22E4298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5B</w:t>
            </w:r>
          </w:p>
        </w:tc>
        <w:tc>
          <w:tcPr>
            <w:tcW w:w="2249" w:type="dxa"/>
          </w:tcPr>
          <w:p w14:paraId="261A53F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43</w:t>
            </w:r>
          </w:p>
        </w:tc>
        <w:tc>
          <w:tcPr>
            <w:tcW w:w="2717" w:type="dxa"/>
          </w:tcPr>
          <w:p w14:paraId="5B13495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513C48F9" w14:textId="77777777" w:rsidTr="00B02C34">
        <w:trPr>
          <w:trHeight w:val="345"/>
        </w:trPr>
        <w:tc>
          <w:tcPr>
            <w:tcW w:w="2249" w:type="dxa"/>
          </w:tcPr>
          <w:p w14:paraId="697E40B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6</w:t>
            </w:r>
          </w:p>
        </w:tc>
        <w:tc>
          <w:tcPr>
            <w:tcW w:w="2249" w:type="dxa"/>
          </w:tcPr>
          <w:p w14:paraId="2B8677B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49</w:t>
            </w:r>
          </w:p>
        </w:tc>
        <w:tc>
          <w:tcPr>
            <w:tcW w:w="2717" w:type="dxa"/>
          </w:tcPr>
          <w:p w14:paraId="60AC68C5" w14:textId="5F3711B3"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20C437EB" w14:textId="77777777" w:rsidTr="00B02C34">
        <w:trPr>
          <w:trHeight w:val="345"/>
        </w:trPr>
        <w:tc>
          <w:tcPr>
            <w:tcW w:w="2249" w:type="dxa"/>
          </w:tcPr>
          <w:p w14:paraId="10C8588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7</w:t>
            </w:r>
          </w:p>
        </w:tc>
        <w:tc>
          <w:tcPr>
            <w:tcW w:w="2249" w:type="dxa"/>
          </w:tcPr>
          <w:p w14:paraId="70F8948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52</w:t>
            </w:r>
          </w:p>
        </w:tc>
        <w:tc>
          <w:tcPr>
            <w:tcW w:w="2717" w:type="dxa"/>
          </w:tcPr>
          <w:p w14:paraId="0B679B79" w14:textId="697E961E"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33D97242" w14:textId="77777777" w:rsidTr="00B02C34">
        <w:trPr>
          <w:trHeight w:val="345"/>
        </w:trPr>
        <w:tc>
          <w:tcPr>
            <w:tcW w:w="2249" w:type="dxa"/>
          </w:tcPr>
          <w:p w14:paraId="22A1E66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8</w:t>
            </w:r>
          </w:p>
        </w:tc>
        <w:tc>
          <w:tcPr>
            <w:tcW w:w="2249" w:type="dxa"/>
          </w:tcPr>
          <w:p w14:paraId="380FA69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55</w:t>
            </w:r>
          </w:p>
        </w:tc>
        <w:tc>
          <w:tcPr>
            <w:tcW w:w="2717" w:type="dxa"/>
          </w:tcPr>
          <w:p w14:paraId="4B771E7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6213B9AB" w14:textId="77777777" w:rsidTr="00B02C34">
        <w:trPr>
          <w:trHeight w:val="345"/>
        </w:trPr>
        <w:tc>
          <w:tcPr>
            <w:tcW w:w="2249" w:type="dxa"/>
          </w:tcPr>
          <w:p w14:paraId="3801277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9</w:t>
            </w:r>
          </w:p>
        </w:tc>
        <w:tc>
          <w:tcPr>
            <w:tcW w:w="2249" w:type="dxa"/>
          </w:tcPr>
          <w:p w14:paraId="1F52EF3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61</w:t>
            </w:r>
          </w:p>
        </w:tc>
        <w:tc>
          <w:tcPr>
            <w:tcW w:w="2717" w:type="dxa"/>
          </w:tcPr>
          <w:p w14:paraId="4BB10B8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37838FF0" w14:textId="77777777" w:rsidTr="00B02C34">
        <w:trPr>
          <w:trHeight w:val="345"/>
        </w:trPr>
        <w:tc>
          <w:tcPr>
            <w:tcW w:w="2249" w:type="dxa"/>
          </w:tcPr>
          <w:p w14:paraId="29C6B27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1</w:t>
            </w:r>
          </w:p>
        </w:tc>
        <w:tc>
          <w:tcPr>
            <w:tcW w:w="2249" w:type="dxa"/>
          </w:tcPr>
          <w:p w14:paraId="46B9FEF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66</w:t>
            </w:r>
          </w:p>
        </w:tc>
        <w:tc>
          <w:tcPr>
            <w:tcW w:w="2717" w:type="dxa"/>
          </w:tcPr>
          <w:p w14:paraId="6876FAE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401B30F9" w14:textId="77777777" w:rsidTr="00B02C34">
        <w:trPr>
          <w:trHeight w:val="345"/>
        </w:trPr>
        <w:tc>
          <w:tcPr>
            <w:tcW w:w="2249" w:type="dxa"/>
          </w:tcPr>
          <w:p w14:paraId="4D35A9E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3</w:t>
            </w:r>
          </w:p>
        </w:tc>
        <w:tc>
          <w:tcPr>
            <w:tcW w:w="2249" w:type="dxa"/>
          </w:tcPr>
          <w:p w14:paraId="1EC2DF5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70</w:t>
            </w:r>
          </w:p>
        </w:tc>
        <w:tc>
          <w:tcPr>
            <w:tcW w:w="2717" w:type="dxa"/>
          </w:tcPr>
          <w:p w14:paraId="34FF458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leipoldti</w:t>
            </w:r>
          </w:p>
        </w:tc>
      </w:tr>
      <w:tr w:rsidR="00B02C34" w:rsidRPr="002921E0" w14:paraId="14FB8CB1" w14:textId="77777777" w:rsidTr="00B02C34">
        <w:trPr>
          <w:trHeight w:val="345"/>
        </w:trPr>
        <w:tc>
          <w:tcPr>
            <w:tcW w:w="2249" w:type="dxa"/>
          </w:tcPr>
          <w:p w14:paraId="6E328DA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6A</w:t>
            </w:r>
          </w:p>
        </w:tc>
        <w:tc>
          <w:tcPr>
            <w:tcW w:w="2249" w:type="dxa"/>
          </w:tcPr>
          <w:p w14:paraId="24705D24"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74</w:t>
            </w:r>
          </w:p>
        </w:tc>
        <w:tc>
          <w:tcPr>
            <w:tcW w:w="2717" w:type="dxa"/>
          </w:tcPr>
          <w:p w14:paraId="05B1E71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0EC1649F" w14:textId="77777777" w:rsidTr="00B02C34">
        <w:trPr>
          <w:trHeight w:val="345"/>
        </w:trPr>
        <w:tc>
          <w:tcPr>
            <w:tcW w:w="2249" w:type="dxa"/>
          </w:tcPr>
          <w:p w14:paraId="1151174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6B</w:t>
            </w:r>
          </w:p>
        </w:tc>
        <w:tc>
          <w:tcPr>
            <w:tcW w:w="2249" w:type="dxa"/>
          </w:tcPr>
          <w:p w14:paraId="6EF6C26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75</w:t>
            </w:r>
          </w:p>
        </w:tc>
        <w:tc>
          <w:tcPr>
            <w:tcW w:w="2717" w:type="dxa"/>
          </w:tcPr>
          <w:p w14:paraId="0B8BD6F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71A9B98F" w14:textId="77777777" w:rsidTr="00B02C34">
        <w:trPr>
          <w:trHeight w:val="345"/>
        </w:trPr>
        <w:tc>
          <w:tcPr>
            <w:tcW w:w="2249" w:type="dxa"/>
          </w:tcPr>
          <w:p w14:paraId="2C3DDA6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8B</w:t>
            </w:r>
          </w:p>
        </w:tc>
        <w:tc>
          <w:tcPr>
            <w:tcW w:w="2249" w:type="dxa"/>
          </w:tcPr>
          <w:p w14:paraId="5BF0E64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2</w:t>
            </w:r>
          </w:p>
        </w:tc>
        <w:tc>
          <w:tcPr>
            <w:tcW w:w="2717" w:type="dxa"/>
          </w:tcPr>
          <w:p w14:paraId="43BE2BF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3B7E8E42" w14:textId="77777777" w:rsidTr="00B02C34">
        <w:trPr>
          <w:trHeight w:val="345"/>
        </w:trPr>
        <w:tc>
          <w:tcPr>
            <w:tcW w:w="2249" w:type="dxa"/>
          </w:tcPr>
          <w:p w14:paraId="1740957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9</w:t>
            </w:r>
          </w:p>
        </w:tc>
        <w:tc>
          <w:tcPr>
            <w:tcW w:w="2249" w:type="dxa"/>
          </w:tcPr>
          <w:p w14:paraId="23B1D88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5</w:t>
            </w:r>
          </w:p>
        </w:tc>
        <w:tc>
          <w:tcPr>
            <w:tcW w:w="2717" w:type="dxa"/>
          </w:tcPr>
          <w:p w14:paraId="78CBBF8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622E5758" w14:textId="77777777" w:rsidTr="00B02C34">
        <w:trPr>
          <w:trHeight w:val="345"/>
        </w:trPr>
        <w:tc>
          <w:tcPr>
            <w:tcW w:w="2249" w:type="dxa"/>
          </w:tcPr>
          <w:p w14:paraId="01243E1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0B</w:t>
            </w:r>
          </w:p>
        </w:tc>
        <w:tc>
          <w:tcPr>
            <w:tcW w:w="2249" w:type="dxa"/>
          </w:tcPr>
          <w:p w14:paraId="666EB01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7</w:t>
            </w:r>
          </w:p>
        </w:tc>
        <w:tc>
          <w:tcPr>
            <w:tcW w:w="2717" w:type="dxa"/>
          </w:tcPr>
          <w:p w14:paraId="3F66B4A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77A7604E" w14:textId="77777777" w:rsidTr="00B02C34">
        <w:trPr>
          <w:trHeight w:val="345"/>
        </w:trPr>
        <w:tc>
          <w:tcPr>
            <w:tcW w:w="2249" w:type="dxa"/>
          </w:tcPr>
          <w:p w14:paraId="26D9A68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1</w:t>
            </w:r>
          </w:p>
        </w:tc>
        <w:tc>
          <w:tcPr>
            <w:tcW w:w="2249" w:type="dxa"/>
          </w:tcPr>
          <w:p w14:paraId="06D687E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8</w:t>
            </w:r>
          </w:p>
        </w:tc>
        <w:tc>
          <w:tcPr>
            <w:tcW w:w="2717" w:type="dxa"/>
          </w:tcPr>
          <w:p w14:paraId="6F2849E2" w14:textId="66DA0C8D"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7224B694" w14:textId="77777777" w:rsidTr="00B02C34">
        <w:trPr>
          <w:trHeight w:val="345"/>
        </w:trPr>
        <w:tc>
          <w:tcPr>
            <w:tcW w:w="2249" w:type="dxa"/>
          </w:tcPr>
          <w:p w14:paraId="6B267E4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2</w:t>
            </w:r>
          </w:p>
        </w:tc>
        <w:tc>
          <w:tcPr>
            <w:tcW w:w="2249" w:type="dxa"/>
          </w:tcPr>
          <w:p w14:paraId="3EC66F6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97</w:t>
            </w:r>
          </w:p>
        </w:tc>
        <w:tc>
          <w:tcPr>
            <w:tcW w:w="2717" w:type="dxa"/>
          </w:tcPr>
          <w:p w14:paraId="5DADDDD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10853A72" w14:textId="77777777" w:rsidTr="00B02C34">
        <w:trPr>
          <w:trHeight w:val="345"/>
        </w:trPr>
        <w:tc>
          <w:tcPr>
            <w:tcW w:w="2249" w:type="dxa"/>
          </w:tcPr>
          <w:p w14:paraId="057D496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3</w:t>
            </w:r>
          </w:p>
        </w:tc>
        <w:tc>
          <w:tcPr>
            <w:tcW w:w="2249" w:type="dxa"/>
          </w:tcPr>
          <w:p w14:paraId="32767F3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99</w:t>
            </w:r>
          </w:p>
        </w:tc>
        <w:tc>
          <w:tcPr>
            <w:tcW w:w="2717" w:type="dxa"/>
          </w:tcPr>
          <w:p w14:paraId="06FC1A2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2EA8B985" w14:textId="77777777" w:rsidTr="00B02C34">
        <w:trPr>
          <w:trHeight w:val="345"/>
        </w:trPr>
        <w:tc>
          <w:tcPr>
            <w:tcW w:w="2249" w:type="dxa"/>
          </w:tcPr>
          <w:p w14:paraId="621FD1D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4</w:t>
            </w:r>
          </w:p>
        </w:tc>
        <w:tc>
          <w:tcPr>
            <w:tcW w:w="2249" w:type="dxa"/>
          </w:tcPr>
          <w:p w14:paraId="79C15E2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03</w:t>
            </w:r>
          </w:p>
        </w:tc>
        <w:tc>
          <w:tcPr>
            <w:tcW w:w="2717" w:type="dxa"/>
          </w:tcPr>
          <w:p w14:paraId="0A45B11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36B0C26A" w14:textId="77777777" w:rsidTr="00B02C34">
        <w:trPr>
          <w:trHeight w:val="345"/>
        </w:trPr>
        <w:tc>
          <w:tcPr>
            <w:tcW w:w="2249" w:type="dxa"/>
          </w:tcPr>
          <w:p w14:paraId="19E1F33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5B</w:t>
            </w:r>
          </w:p>
        </w:tc>
        <w:tc>
          <w:tcPr>
            <w:tcW w:w="2249" w:type="dxa"/>
          </w:tcPr>
          <w:p w14:paraId="0C3B6A6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06</w:t>
            </w:r>
          </w:p>
        </w:tc>
        <w:tc>
          <w:tcPr>
            <w:tcW w:w="2717" w:type="dxa"/>
          </w:tcPr>
          <w:p w14:paraId="5E6DD5D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337472EA" w14:textId="77777777" w:rsidTr="00B02C34">
        <w:trPr>
          <w:trHeight w:val="345"/>
        </w:trPr>
        <w:tc>
          <w:tcPr>
            <w:tcW w:w="2249" w:type="dxa"/>
          </w:tcPr>
          <w:p w14:paraId="361F304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0A</w:t>
            </w:r>
          </w:p>
        </w:tc>
        <w:tc>
          <w:tcPr>
            <w:tcW w:w="2249" w:type="dxa"/>
          </w:tcPr>
          <w:p w14:paraId="658BF07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13</w:t>
            </w:r>
          </w:p>
        </w:tc>
        <w:tc>
          <w:tcPr>
            <w:tcW w:w="2717" w:type="dxa"/>
          </w:tcPr>
          <w:p w14:paraId="44956C9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19CF62F0" w14:textId="77777777" w:rsidTr="00B02C34">
        <w:trPr>
          <w:trHeight w:val="345"/>
        </w:trPr>
        <w:tc>
          <w:tcPr>
            <w:tcW w:w="2249" w:type="dxa"/>
          </w:tcPr>
          <w:p w14:paraId="1569577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0B</w:t>
            </w:r>
          </w:p>
        </w:tc>
        <w:tc>
          <w:tcPr>
            <w:tcW w:w="2249" w:type="dxa"/>
          </w:tcPr>
          <w:p w14:paraId="054D75F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14</w:t>
            </w:r>
          </w:p>
        </w:tc>
        <w:tc>
          <w:tcPr>
            <w:tcW w:w="2717" w:type="dxa"/>
          </w:tcPr>
          <w:p w14:paraId="07B3DA6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0D67BE85" w14:textId="77777777" w:rsidTr="00B02C34">
        <w:trPr>
          <w:trHeight w:val="345"/>
        </w:trPr>
        <w:tc>
          <w:tcPr>
            <w:tcW w:w="2249" w:type="dxa"/>
          </w:tcPr>
          <w:p w14:paraId="441354C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1</w:t>
            </w:r>
          </w:p>
        </w:tc>
        <w:tc>
          <w:tcPr>
            <w:tcW w:w="2249" w:type="dxa"/>
          </w:tcPr>
          <w:p w14:paraId="34A803A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10</w:t>
            </w:r>
          </w:p>
        </w:tc>
        <w:tc>
          <w:tcPr>
            <w:tcW w:w="2717" w:type="dxa"/>
          </w:tcPr>
          <w:p w14:paraId="2C9FE6D8" w14:textId="3A6129DD" w:rsidR="00B02C34" w:rsidRPr="002921E0" w:rsidRDefault="00B02C34" w:rsidP="00BE7511">
            <w:pPr>
              <w:spacing w:line="360" w:lineRule="auto"/>
              <w:rPr>
                <w:rFonts w:ascii="Times New Roman" w:hAnsi="Times New Roman" w:cs="Times New Roman"/>
                <w:sz w:val="20"/>
                <w:szCs w:val="20"/>
              </w:rPr>
            </w:pPr>
            <w:r w:rsidRPr="00B02C34">
              <w:rPr>
                <w:rFonts w:ascii="Times New Roman" w:hAnsi="Times New Roman" w:cs="Times New Roman"/>
                <w:i/>
                <w:iCs/>
                <w:sz w:val="20"/>
                <w:szCs w:val="20"/>
              </w:rPr>
              <w:t>S. venterstadensis</w:t>
            </w:r>
          </w:p>
        </w:tc>
      </w:tr>
      <w:tr w:rsidR="00B02C34" w:rsidRPr="002921E0" w14:paraId="7ADF7FD1" w14:textId="77777777" w:rsidTr="00B02C34">
        <w:trPr>
          <w:trHeight w:val="345"/>
        </w:trPr>
        <w:tc>
          <w:tcPr>
            <w:tcW w:w="2249" w:type="dxa"/>
          </w:tcPr>
          <w:p w14:paraId="6004A3D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2</w:t>
            </w:r>
          </w:p>
        </w:tc>
        <w:tc>
          <w:tcPr>
            <w:tcW w:w="2249" w:type="dxa"/>
          </w:tcPr>
          <w:p w14:paraId="2D0D8F4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03</w:t>
            </w:r>
          </w:p>
        </w:tc>
        <w:tc>
          <w:tcPr>
            <w:tcW w:w="2717" w:type="dxa"/>
          </w:tcPr>
          <w:p w14:paraId="7C3E3E0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79F06318" w14:textId="77777777" w:rsidTr="00B02C34">
        <w:trPr>
          <w:trHeight w:val="345"/>
        </w:trPr>
        <w:tc>
          <w:tcPr>
            <w:tcW w:w="2249" w:type="dxa"/>
          </w:tcPr>
          <w:p w14:paraId="6B3761F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3</w:t>
            </w:r>
          </w:p>
        </w:tc>
        <w:tc>
          <w:tcPr>
            <w:tcW w:w="2249" w:type="dxa"/>
          </w:tcPr>
          <w:p w14:paraId="46B565D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25</w:t>
            </w:r>
          </w:p>
        </w:tc>
        <w:tc>
          <w:tcPr>
            <w:tcW w:w="2717" w:type="dxa"/>
          </w:tcPr>
          <w:p w14:paraId="3810DCB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3E3678C0" w14:textId="77777777" w:rsidTr="00B02C34">
        <w:trPr>
          <w:trHeight w:val="345"/>
        </w:trPr>
        <w:tc>
          <w:tcPr>
            <w:tcW w:w="2249" w:type="dxa"/>
          </w:tcPr>
          <w:p w14:paraId="1616914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5</w:t>
            </w:r>
          </w:p>
        </w:tc>
        <w:tc>
          <w:tcPr>
            <w:tcW w:w="2249" w:type="dxa"/>
          </w:tcPr>
          <w:p w14:paraId="7ACFE02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20</w:t>
            </w:r>
          </w:p>
        </w:tc>
        <w:tc>
          <w:tcPr>
            <w:tcW w:w="2717" w:type="dxa"/>
          </w:tcPr>
          <w:p w14:paraId="13D71B14"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2462B88A" w14:textId="77777777" w:rsidTr="00B02C34">
        <w:trPr>
          <w:trHeight w:val="345"/>
        </w:trPr>
        <w:tc>
          <w:tcPr>
            <w:tcW w:w="2249" w:type="dxa"/>
          </w:tcPr>
          <w:p w14:paraId="4AC3373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6</w:t>
            </w:r>
          </w:p>
        </w:tc>
        <w:tc>
          <w:tcPr>
            <w:tcW w:w="2249" w:type="dxa"/>
          </w:tcPr>
          <w:p w14:paraId="3E2A0E2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05</w:t>
            </w:r>
          </w:p>
        </w:tc>
        <w:tc>
          <w:tcPr>
            <w:tcW w:w="2717" w:type="dxa"/>
          </w:tcPr>
          <w:p w14:paraId="6E6E9BFA" w14:textId="125F6FE3"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finni</w:t>
            </w:r>
          </w:p>
        </w:tc>
      </w:tr>
      <w:tr w:rsidR="00B02C34" w:rsidRPr="002921E0" w14:paraId="409F051F" w14:textId="77777777" w:rsidTr="00B02C34">
        <w:trPr>
          <w:trHeight w:val="345"/>
        </w:trPr>
        <w:tc>
          <w:tcPr>
            <w:tcW w:w="2249" w:type="dxa"/>
          </w:tcPr>
          <w:p w14:paraId="7A4E3D34"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7A</w:t>
            </w:r>
          </w:p>
        </w:tc>
        <w:tc>
          <w:tcPr>
            <w:tcW w:w="2249" w:type="dxa"/>
          </w:tcPr>
          <w:p w14:paraId="268EE12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38</w:t>
            </w:r>
          </w:p>
        </w:tc>
        <w:tc>
          <w:tcPr>
            <w:tcW w:w="2717" w:type="dxa"/>
          </w:tcPr>
          <w:p w14:paraId="525FCF4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73DEFD52" w14:textId="77777777" w:rsidTr="00B02C34">
        <w:trPr>
          <w:trHeight w:val="345"/>
        </w:trPr>
        <w:tc>
          <w:tcPr>
            <w:tcW w:w="2249" w:type="dxa"/>
          </w:tcPr>
          <w:p w14:paraId="2F94508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7B</w:t>
            </w:r>
          </w:p>
        </w:tc>
        <w:tc>
          <w:tcPr>
            <w:tcW w:w="2249" w:type="dxa"/>
          </w:tcPr>
          <w:p w14:paraId="67E3065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35</w:t>
            </w:r>
          </w:p>
        </w:tc>
        <w:tc>
          <w:tcPr>
            <w:tcW w:w="2717" w:type="dxa"/>
          </w:tcPr>
          <w:p w14:paraId="0B771EA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6D773CF7" w14:textId="77777777" w:rsidTr="00B02C34">
        <w:trPr>
          <w:trHeight w:val="345"/>
        </w:trPr>
        <w:tc>
          <w:tcPr>
            <w:tcW w:w="2249" w:type="dxa"/>
          </w:tcPr>
          <w:p w14:paraId="4CA9362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8B</w:t>
            </w:r>
          </w:p>
        </w:tc>
        <w:tc>
          <w:tcPr>
            <w:tcW w:w="2249" w:type="dxa"/>
          </w:tcPr>
          <w:p w14:paraId="128EC69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76</w:t>
            </w:r>
          </w:p>
        </w:tc>
        <w:tc>
          <w:tcPr>
            <w:tcW w:w="2717" w:type="dxa"/>
          </w:tcPr>
          <w:p w14:paraId="0A655B96" w14:textId="04963447" w:rsidR="00B02C34" w:rsidRPr="002921E0" w:rsidRDefault="00B02C34" w:rsidP="00BE7511">
            <w:pPr>
              <w:spacing w:line="360" w:lineRule="auto"/>
              <w:rPr>
                <w:rFonts w:ascii="Times New Roman" w:hAnsi="Times New Roman" w:cs="Times New Roman"/>
                <w:i/>
                <w:iCs/>
                <w:sz w:val="20"/>
                <w:szCs w:val="20"/>
              </w:rPr>
            </w:pPr>
            <w:r w:rsidRPr="002921E0">
              <w:rPr>
                <w:rFonts w:ascii="Times New Roman" w:hAnsi="Times New Roman" w:cs="Times New Roman"/>
                <w:i/>
                <w:iCs/>
                <w:sz w:val="20"/>
                <w:szCs w:val="20"/>
              </w:rPr>
              <w:t>S. dylani</w:t>
            </w:r>
          </w:p>
        </w:tc>
      </w:tr>
      <w:tr w:rsidR="00B02C34" w:rsidRPr="002921E0" w14:paraId="2FC1B0F3" w14:textId="77777777" w:rsidTr="00B02C34">
        <w:trPr>
          <w:trHeight w:val="345"/>
        </w:trPr>
        <w:tc>
          <w:tcPr>
            <w:tcW w:w="2249" w:type="dxa"/>
          </w:tcPr>
          <w:p w14:paraId="126AC7C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lastRenderedPageBreak/>
              <w:t>39</w:t>
            </w:r>
          </w:p>
        </w:tc>
        <w:tc>
          <w:tcPr>
            <w:tcW w:w="2249" w:type="dxa"/>
          </w:tcPr>
          <w:p w14:paraId="257E83B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0</w:t>
            </w:r>
          </w:p>
        </w:tc>
        <w:tc>
          <w:tcPr>
            <w:tcW w:w="2717" w:type="dxa"/>
          </w:tcPr>
          <w:p w14:paraId="0190EC30" w14:textId="64D7C1A5"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31135AEC" w14:textId="77777777" w:rsidTr="00B02C34">
        <w:trPr>
          <w:trHeight w:val="345"/>
        </w:trPr>
        <w:tc>
          <w:tcPr>
            <w:tcW w:w="2249" w:type="dxa"/>
          </w:tcPr>
          <w:p w14:paraId="34AE270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41</w:t>
            </w:r>
          </w:p>
        </w:tc>
        <w:tc>
          <w:tcPr>
            <w:tcW w:w="2249" w:type="dxa"/>
          </w:tcPr>
          <w:p w14:paraId="181B36B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36</w:t>
            </w:r>
          </w:p>
        </w:tc>
        <w:tc>
          <w:tcPr>
            <w:tcW w:w="2717" w:type="dxa"/>
          </w:tcPr>
          <w:p w14:paraId="670E77B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0A2FE023" w14:textId="77777777" w:rsidTr="00B02C34">
        <w:trPr>
          <w:trHeight w:val="345"/>
        </w:trPr>
        <w:tc>
          <w:tcPr>
            <w:tcW w:w="2249" w:type="dxa"/>
          </w:tcPr>
          <w:p w14:paraId="4E93CAC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42</w:t>
            </w:r>
          </w:p>
        </w:tc>
        <w:tc>
          <w:tcPr>
            <w:tcW w:w="2249" w:type="dxa"/>
          </w:tcPr>
          <w:p w14:paraId="16D7133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91</w:t>
            </w:r>
          </w:p>
        </w:tc>
        <w:tc>
          <w:tcPr>
            <w:tcW w:w="2717" w:type="dxa"/>
          </w:tcPr>
          <w:p w14:paraId="5409773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437C1412" w14:textId="77777777" w:rsidTr="00B02C34">
        <w:trPr>
          <w:trHeight w:val="345"/>
        </w:trPr>
        <w:tc>
          <w:tcPr>
            <w:tcW w:w="2249" w:type="dxa"/>
          </w:tcPr>
          <w:p w14:paraId="69B6600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44A</w:t>
            </w:r>
          </w:p>
        </w:tc>
        <w:tc>
          <w:tcPr>
            <w:tcW w:w="2249" w:type="dxa"/>
          </w:tcPr>
          <w:p w14:paraId="148FBB8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2</w:t>
            </w:r>
          </w:p>
        </w:tc>
        <w:tc>
          <w:tcPr>
            <w:tcW w:w="2717" w:type="dxa"/>
          </w:tcPr>
          <w:p w14:paraId="691AC81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79160132" w14:textId="77777777" w:rsidTr="00B02C34">
        <w:trPr>
          <w:trHeight w:val="345"/>
        </w:trPr>
        <w:tc>
          <w:tcPr>
            <w:tcW w:w="2249" w:type="dxa"/>
          </w:tcPr>
          <w:p w14:paraId="0A1AC2F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47</w:t>
            </w:r>
          </w:p>
        </w:tc>
        <w:tc>
          <w:tcPr>
            <w:tcW w:w="2249" w:type="dxa"/>
          </w:tcPr>
          <w:p w14:paraId="3FB6620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30</w:t>
            </w:r>
          </w:p>
        </w:tc>
        <w:tc>
          <w:tcPr>
            <w:tcW w:w="2717" w:type="dxa"/>
          </w:tcPr>
          <w:p w14:paraId="52DCBB9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31FB4B21" w14:textId="77777777" w:rsidTr="00B02C34">
        <w:trPr>
          <w:trHeight w:val="345"/>
        </w:trPr>
        <w:tc>
          <w:tcPr>
            <w:tcW w:w="2249" w:type="dxa"/>
          </w:tcPr>
          <w:p w14:paraId="5C38DDD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0</w:t>
            </w:r>
          </w:p>
        </w:tc>
        <w:tc>
          <w:tcPr>
            <w:tcW w:w="2249" w:type="dxa"/>
          </w:tcPr>
          <w:p w14:paraId="0CA3528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89</w:t>
            </w:r>
          </w:p>
        </w:tc>
        <w:tc>
          <w:tcPr>
            <w:tcW w:w="2717" w:type="dxa"/>
          </w:tcPr>
          <w:p w14:paraId="70A2D61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639DC8C8" w14:textId="77777777" w:rsidTr="00B02C34">
        <w:trPr>
          <w:trHeight w:val="345"/>
        </w:trPr>
        <w:tc>
          <w:tcPr>
            <w:tcW w:w="2249" w:type="dxa"/>
          </w:tcPr>
          <w:p w14:paraId="107DFBB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1</w:t>
            </w:r>
          </w:p>
        </w:tc>
        <w:tc>
          <w:tcPr>
            <w:tcW w:w="2249" w:type="dxa"/>
          </w:tcPr>
          <w:p w14:paraId="4C2D92D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0</w:t>
            </w:r>
          </w:p>
        </w:tc>
        <w:tc>
          <w:tcPr>
            <w:tcW w:w="2717" w:type="dxa"/>
          </w:tcPr>
          <w:p w14:paraId="0B66036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3D400A54" w14:textId="77777777" w:rsidTr="00B02C34">
        <w:trPr>
          <w:trHeight w:val="345"/>
        </w:trPr>
        <w:tc>
          <w:tcPr>
            <w:tcW w:w="2249" w:type="dxa"/>
          </w:tcPr>
          <w:p w14:paraId="372C813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2</w:t>
            </w:r>
          </w:p>
        </w:tc>
        <w:tc>
          <w:tcPr>
            <w:tcW w:w="2249" w:type="dxa"/>
          </w:tcPr>
          <w:p w14:paraId="4166E02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88</w:t>
            </w:r>
          </w:p>
        </w:tc>
        <w:tc>
          <w:tcPr>
            <w:tcW w:w="2717" w:type="dxa"/>
          </w:tcPr>
          <w:p w14:paraId="22B2B7C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146635E8" w14:textId="77777777" w:rsidTr="00B02C34">
        <w:trPr>
          <w:trHeight w:val="345"/>
        </w:trPr>
        <w:tc>
          <w:tcPr>
            <w:tcW w:w="2249" w:type="dxa"/>
          </w:tcPr>
          <w:p w14:paraId="5CD9209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3</w:t>
            </w:r>
          </w:p>
        </w:tc>
        <w:tc>
          <w:tcPr>
            <w:tcW w:w="2249" w:type="dxa"/>
          </w:tcPr>
          <w:p w14:paraId="10C4262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7</w:t>
            </w:r>
          </w:p>
        </w:tc>
        <w:tc>
          <w:tcPr>
            <w:tcW w:w="2717" w:type="dxa"/>
          </w:tcPr>
          <w:p w14:paraId="4FF8BC8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6A8B1B42" w14:textId="77777777" w:rsidTr="00B02C34">
        <w:trPr>
          <w:trHeight w:val="345"/>
        </w:trPr>
        <w:tc>
          <w:tcPr>
            <w:tcW w:w="2249" w:type="dxa"/>
          </w:tcPr>
          <w:p w14:paraId="302EC01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5B</w:t>
            </w:r>
          </w:p>
        </w:tc>
        <w:tc>
          <w:tcPr>
            <w:tcW w:w="2249" w:type="dxa"/>
          </w:tcPr>
          <w:p w14:paraId="0C8C6F7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80</w:t>
            </w:r>
          </w:p>
        </w:tc>
        <w:tc>
          <w:tcPr>
            <w:tcW w:w="2717" w:type="dxa"/>
          </w:tcPr>
          <w:p w14:paraId="029D607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263D4217" w14:textId="77777777" w:rsidTr="00B02C34">
        <w:trPr>
          <w:trHeight w:val="345"/>
        </w:trPr>
        <w:tc>
          <w:tcPr>
            <w:tcW w:w="2249" w:type="dxa"/>
          </w:tcPr>
          <w:p w14:paraId="75A1A53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6</w:t>
            </w:r>
          </w:p>
        </w:tc>
        <w:tc>
          <w:tcPr>
            <w:tcW w:w="2249" w:type="dxa"/>
          </w:tcPr>
          <w:p w14:paraId="554D2C7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3</w:t>
            </w:r>
          </w:p>
        </w:tc>
        <w:tc>
          <w:tcPr>
            <w:tcW w:w="2717" w:type="dxa"/>
          </w:tcPr>
          <w:p w14:paraId="0CAEBAB4" w14:textId="49AA88A2"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teras</w:t>
            </w:r>
          </w:p>
        </w:tc>
      </w:tr>
      <w:tr w:rsidR="00B02C34" w:rsidRPr="002921E0" w14:paraId="346420CF" w14:textId="77777777" w:rsidTr="00B02C34">
        <w:trPr>
          <w:trHeight w:val="345"/>
        </w:trPr>
        <w:tc>
          <w:tcPr>
            <w:tcW w:w="2249" w:type="dxa"/>
          </w:tcPr>
          <w:p w14:paraId="171D36C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8</w:t>
            </w:r>
          </w:p>
        </w:tc>
        <w:tc>
          <w:tcPr>
            <w:tcW w:w="2249" w:type="dxa"/>
          </w:tcPr>
          <w:p w14:paraId="56CA987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71</w:t>
            </w:r>
          </w:p>
        </w:tc>
        <w:tc>
          <w:tcPr>
            <w:tcW w:w="2717" w:type="dxa"/>
          </w:tcPr>
          <w:p w14:paraId="35485EA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schrieneri</w:t>
            </w:r>
          </w:p>
        </w:tc>
      </w:tr>
      <w:tr w:rsidR="00B02C34" w:rsidRPr="002921E0" w14:paraId="7C6345BB" w14:textId="77777777" w:rsidTr="00B02C34">
        <w:trPr>
          <w:trHeight w:val="345"/>
        </w:trPr>
        <w:tc>
          <w:tcPr>
            <w:tcW w:w="2249" w:type="dxa"/>
          </w:tcPr>
          <w:p w14:paraId="004B6D8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9B</w:t>
            </w:r>
          </w:p>
        </w:tc>
        <w:tc>
          <w:tcPr>
            <w:tcW w:w="2249" w:type="dxa"/>
          </w:tcPr>
          <w:p w14:paraId="68B4D29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55</w:t>
            </w:r>
          </w:p>
        </w:tc>
        <w:tc>
          <w:tcPr>
            <w:tcW w:w="2717" w:type="dxa"/>
          </w:tcPr>
          <w:p w14:paraId="7BFEE34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unispinosus</w:t>
            </w:r>
          </w:p>
        </w:tc>
      </w:tr>
      <w:tr w:rsidR="00B02C34" w:rsidRPr="002921E0" w14:paraId="1C823084" w14:textId="77777777" w:rsidTr="00B02C34">
        <w:trPr>
          <w:trHeight w:val="345"/>
        </w:trPr>
        <w:tc>
          <w:tcPr>
            <w:tcW w:w="2249" w:type="dxa"/>
          </w:tcPr>
          <w:p w14:paraId="077716D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60</w:t>
            </w:r>
          </w:p>
        </w:tc>
        <w:tc>
          <w:tcPr>
            <w:tcW w:w="2249" w:type="dxa"/>
          </w:tcPr>
          <w:p w14:paraId="7EB3EBF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5</w:t>
            </w:r>
          </w:p>
        </w:tc>
        <w:tc>
          <w:tcPr>
            <w:tcW w:w="2717" w:type="dxa"/>
          </w:tcPr>
          <w:p w14:paraId="5770C6A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3F709B7A" w14:textId="77777777" w:rsidTr="00B02C34">
        <w:trPr>
          <w:trHeight w:val="345"/>
        </w:trPr>
        <w:tc>
          <w:tcPr>
            <w:tcW w:w="2249" w:type="dxa"/>
          </w:tcPr>
          <w:p w14:paraId="498BF9B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ELK</w:t>
            </w:r>
          </w:p>
        </w:tc>
        <w:tc>
          <w:tcPr>
            <w:tcW w:w="2249" w:type="dxa"/>
          </w:tcPr>
          <w:p w14:paraId="19F8B3E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13</w:t>
            </w:r>
          </w:p>
        </w:tc>
        <w:tc>
          <w:tcPr>
            <w:tcW w:w="2717" w:type="dxa"/>
          </w:tcPr>
          <w:p w14:paraId="751B9D5B"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690FC3F1" w14:textId="77777777" w:rsidTr="00B02C34">
        <w:trPr>
          <w:trHeight w:val="345"/>
        </w:trPr>
        <w:tc>
          <w:tcPr>
            <w:tcW w:w="2249" w:type="dxa"/>
          </w:tcPr>
          <w:p w14:paraId="5E09750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FRE</w:t>
            </w:r>
          </w:p>
        </w:tc>
        <w:tc>
          <w:tcPr>
            <w:tcW w:w="2249" w:type="dxa"/>
          </w:tcPr>
          <w:p w14:paraId="2BDC7CD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3</w:t>
            </w:r>
          </w:p>
        </w:tc>
        <w:tc>
          <w:tcPr>
            <w:tcW w:w="2717" w:type="dxa"/>
          </w:tcPr>
          <w:p w14:paraId="44AE2D61" w14:textId="79D18A3B"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dylani</w:t>
            </w:r>
          </w:p>
        </w:tc>
      </w:tr>
      <w:tr w:rsidR="00B02C34" w:rsidRPr="002921E0" w14:paraId="5F513CC5" w14:textId="77777777" w:rsidTr="00B02C34">
        <w:trPr>
          <w:trHeight w:val="345"/>
        </w:trPr>
        <w:tc>
          <w:tcPr>
            <w:tcW w:w="2249" w:type="dxa"/>
          </w:tcPr>
          <w:p w14:paraId="1CDCEF5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RA</w:t>
            </w:r>
          </w:p>
        </w:tc>
        <w:tc>
          <w:tcPr>
            <w:tcW w:w="2249" w:type="dxa"/>
          </w:tcPr>
          <w:p w14:paraId="62D76B1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15</w:t>
            </w:r>
          </w:p>
        </w:tc>
        <w:tc>
          <w:tcPr>
            <w:tcW w:w="2717" w:type="dxa"/>
          </w:tcPr>
          <w:p w14:paraId="7D346D4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Unidentified</w:t>
            </w:r>
          </w:p>
        </w:tc>
      </w:tr>
      <w:tr w:rsidR="00B02C34" w:rsidRPr="002921E0" w14:paraId="14AF2DC7" w14:textId="77777777" w:rsidTr="00B02C34">
        <w:trPr>
          <w:trHeight w:val="345"/>
        </w:trPr>
        <w:tc>
          <w:tcPr>
            <w:tcW w:w="2249" w:type="dxa"/>
            <w:tcBorders>
              <w:bottom w:val="single" w:sz="12" w:space="0" w:color="auto"/>
            </w:tcBorders>
          </w:tcPr>
          <w:p w14:paraId="4A9534B2"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STH</w:t>
            </w:r>
          </w:p>
        </w:tc>
        <w:tc>
          <w:tcPr>
            <w:tcW w:w="2249" w:type="dxa"/>
            <w:tcBorders>
              <w:bottom w:val="single" w:sz="12" w:space="0" w:color="auto"/>
            </w:tcBorders>
          </w:tcPr>
          <w:p w14:paraId="5913766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2</w:t>
            </w:r>
          </w:p>
        </w:tc>
        <w:tc>
          <w:tcPr>
            <w:tcW w:w="2717" w:type="dxa"/>
            <w:tcBorders>
              <w:bottom w:val="single" w:sz="12" w:space="0" w:color="auto"/>
            </w:tcBorders>
          </w:tcPr>
          <w:p w14:paraId="5AB2B3F9" w14:textId="1C75E206"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ignis</w:t>
            </w:r>
          </w:p>
        </w:tc>
      </w:tr>
      <w:tr w:rsidR="00B02C34" w:rsidRPr="002921E0" w14:paraId="6F8DECAF" w14:textId="77777777" w:rsidTr="00B02C34">
        <w:trPr>
          <w:trHeight w:val="345"/>
        </w:trPr>
        <w:tc>
          <w:tcPr>
            <w:tcW w:w="7215" w:type="dxa"/>
            <w:gridSpan w:val="3"/>
            <w:tcBorders>
              <w:top w:val="single" w:sz="12" w:space="0" w:color="auto"/>
              <w:bottom w:val="single" w:sz="12" w:space="0" w:color="auto"/>
            </w:tcBorders>
            <w:shd w:val="clear" w:color="auto" w:fill="BFBFBF" w:themeFill="background1" w:themeFillShade="BF"/>
          </w:tcPr>
          <w:p w14:paraId="1F7BE85D"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By Species</w:t>
            </w:r>
          </w:p>
        </w:tc>
      </w:tr>
      <w:tr w:rsidR="00B02C34" w:rsidRPr="002921E0" w14:paraId="0AEFBB4D" w14:textId="77777777" w:rsidTr="00B02C34">
        <w:trPr>
          <w:trHeight w:val="345"/>
        </w:trPr>
        <w:tc>
          <w:tcPr>
            <w:tcW w:w="2249" w:type="dxa"/>
            <w:tcBorders>
              <w:top w:val="single" w:sz="12" w:space="0" w:color="auto"/>
              <w:bottom w:val="single" w:sz="12" w:space="0" w:color="auto"/>
            </w:tcBorders>
            <w:shd w:val="clear" w:color="auto" w:fill="BFBFBF" w:themeFill="background1" w:themeFillShade="BF"/>
          </w:tcPr>
          <w:p w14:paraId="32BDD88E"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ite number</w:t>
            </w:r>
          </w:p>
        </w:tc>
        <w:tc>
          <w:tcPr>
            <w:tcW w:w="2249" w:type="dxa"/>
            <w:tcBorders>
              <w:top w:val="single" w:sz="12" w:space="0" w:color="auto"/>
              <w:bottom w:val="single" w:sz="12" w:space="0" w:color="auto"/>
            </w:tcBorders>
            <w:shd w:val="clear" w:color="auto" w:fill="BFBFBF" w:themeFill="background1" w:themeFillShade="BF"/>
          </w:tcPr>
          <w:p w14:paraId="3829977A"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pecimen code</w:t>
            </w:r>
          </w:p>
        </w:tc>
        <w:tc>
          <w:tcPr>
            <w:tcW w:w="2717" w:type="dxa"/>
            <w:tcBorders>
              <w:top w:val="single" w:sz="12" w:space="0" w:color="auto"/>
              <w:bottom w:val="single" w:sz="12" w:space="0" w:color="auto"/>
            </w:tcBorders>
            <w:shd w:val="clear" w:color="auto" w:fill="BFBFBF" w:themeFill="background1" w:themeFillShade="BF"/>
          </w:tcPr>
          <w:p w14:paraId="2EA4FFA2" w14:textId="77777777" w:rsidR="00B02C34" w:rsidRPr="002921E0" w:rsidRDefault="00B02C34" w:rsidP="00BE7511">
            <w:pPr>
              <w:spacing w:line="360" w:lineRule="auto"/>
              <w:jc w:val="center"/>
              <w:rPr>
                <w:rFonts w:ascii="Times New Roman" w:hAnsi="Times New Roman" w:cs="Times New Roman"/>
                <w:b/>
                <w:sz w:val="20"/>
                <w:szCs w:val="20"/>
              </w:rPr>
            </w:pPr>
            <w:r w:rsidRPr="002921E0">
              <w:rPr>
                <w:rFonts w:ascii="Times New Roman" w:hAnsi="Times New Roman" w:cs="Times New Roman"/>
                <w:b/>
                <w:sz w:val="20"/>
                <w:szCs w:val="20"/>
              </w:rPr>
              <w:t>Species</w:t>
            </w:r>
          </w:p>
        </w:tc>
      </w:tr>
      <w:tr w:rsidR="00B02C34" w:rsidRPr="002921E0" w14:paraId="06110FE1" w14:textId="77777777" w:rsidTr="00B02C34">
        <w:trPr>
          <w:trHeight w:val="181"/>
        </w:trPr>
        <w:tc>
          <w:tcPr>
            <w:tcW w:w="2249" w:type="dxa"/>
          </w:tcPr>
          <w:p w14:paraId="29F13D7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1</w:t>
            </w:r>
          </w:p>
        </w:tc>
        <w:tc>
          <w:tcPr>
            <w:tcW w:w="2249" w:type="dxa"/>
          </w:tcPr>
          <w:p w14:paraId="26CF8C1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8</w:t>
            </w:r>
          </w:p>
        </w:tc>
        <w:tc>
          <w:tcPr>
            <w:tcW w:w="2717" w:type="dxa"/>
          </w:tcPr>
          <w:p w14:paraId="033E3F5A" w14:textId="4194F43A"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1B7DC0A2" w14:textId="77777777" w:rsidTr="00B02C34">
        <w:trPr>
          <w:trHeight w:val="345"/>
        </w:trPr>
        <w:tc>
          <w:tcPr>
            <w:tcW w:w="2249" w:type="dxa"/>
          </w:tcPr>
          <w:p w14:paraId="579AD65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24</w:t>
            </w:r>
          </w:p>
        </w:tc>
        <w:tc>
          <w:tcPr>
            <w:tcW w:w="2249" w:type="dxa"/>
          </w:tcPr>
          <w:p w14:paraId="6A1DFA39"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903</w:t>
            </w:r>
          </w:p>
        </w:tc>
        <w:tc>
          <w:tcPr>
            <w:tcW w:w="2717" w:type="dxa"/>
          </w:tcPr>
          <w:p w14:paraId="1B154ED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astutus</w:t>
            </w:r>
          </w:p>
        </w:tc>
      </w:tr>
      <w:tr w:rsidR="00B02C34" w:rsidRPr="002921E0" w14:paraId="44A2F24D" w14:textId="77777777" w:rsidTr="00B02C34">
        <w:trPr>
          <w:trHeight w:val="345"/>
        </w:trPr>
        <w:tc>
          <w:tcPr>
            <w:tcW w:w="2249" w:type="dxa"/>
          </w:tcPr>
          <w:p w14:paraId="4253C15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60</w:t>
            </w:r>
          </w:p>
        </w:tc>
        <w:tc>
          <w:tcPr>
            <w:tcW w:w="2249" w:type="dxa"/>
          </w:tcPr>
          <w:p w14:paraId="222E2E0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5</w:t>
            </w:r>
          </w:p>
        </w:tc>
        <w:tc>
          <w:tcPr>
            <w:tcW w:w="2717" w:type="dxa"/>
          </w:tcPr>
          <w:p w14:paraId="60A8BE8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rPr>
              <w:t>S. erythrognathus</w:t>
            </w:r>
          </w:p>
        </w:tc>
      </w:tr>
      <w:tr w:rsidR="00B02C34" w:rsidRPr="002921E0" w14:paraId="4F0FE111" w14:textId="77777777" w:rsidTr="00B02C34">
        <w:trPr>
          <w:trHeight w:val="345"/>
        </w:trPr>
        <w:tc>
          <w:tcPr>
            <w:tcW w:w="2249" w:type="dxa"/>
          </w:tcPr>
          <w:p w14:paraId="3A364DF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3</w:t>
            </w:r>
          </w:p>
        </w:tc>
        <w:tc>
          <w:tcPr>
            <w:tcW w:w="2249" w:type="dxa"/>
          </w:tcPr>
          <w:p w14:paraId="5059B5F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70</w:t>
            </w:r>
          </w:p>
        </w:tc>
        <w:tc>
          <w:tcPr>
            <w:tcW w:w="2717" w:type="dxa"/>
          </w:tcPr>
          <w:p w14:paraId="1CA708F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leipoldti</w:t>
            </w:r>
          </w:p>
        </w:tc>
      </w:tr>
      <w:tr w:rsidR="00B02C34" w:rsidRPr="002921E0" w14:paraId="30871951" w14:textId="77777777" w:rsidTr="00B02C34">
        <w:trPr>
          <w:trHeight w:val="345"/>
        </w:trPr>
        <w:tc>
          <w:tcPr>
            <w:tcW w:w="2249" w:type="dxa"/>
          </w:tcPr>
          <w:p w14:paraId="2F3A3440"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8</w:t>
            </w:r>
          </w:p>
        </w:tc>
        <w:tc>
          <w:tcPr>
            <w:tcW w:w="2249" w:type="dxa"/>
          </w:tcPr>
          <w:p w14:paraId="66F3446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55</w:t>
            </w:r>
          </w:p>
        </w:tc>
        <w:tc>
          <w:tcPr>
            <w:tcW w:w="2717" w:type="dxa"/>
          </w:tcPr>
          <w:p w14:paraId="1D9321D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4098A50C" w14:textId="77777777" w:rsidTr="00B02C34">
        <w:trPr>
          <w:trHeight w:val="345"/>
        </w:trPr>
        <w:tc>
          <w:tcPr>
            <w:tcW w:w="2249" w:type="dxa"/>
          </w:tcPr>
          <w:p w14:paraId="49E2FFD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19</w:t>
            </w:r>
          </w:p>
        </w:tc>
        <w:tc>
          <w:tcPr>
            <w:tcW w:w="2249" w:type="dxa"/>
          </w:tcPr>
          <w:p w14:paraId="247D6C31"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85</w:t>
            </w:r>
          </w:p>
        </w:tc>
        <w:tc>
          <w:tcPr>
            <w:tcW w:w="2717" w:type="dxa"/>
          </w:tcPr>
          <w:p w14:paraId="7AAC572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67BC1E4E" w14:textId="77777777" w:rsidTr="00B02C34">
        <w:trPr>
          <w:trHeight w:val="345"/>
        </w:trPr>
        <w:tc>
          <w:tcPr>
            <w:tcW w:w="2249" w:type="dxa"/>
          </w:tcPr>
          <w:p w14:paraId="3B009F9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2</w:t>
            </w:r>
          </w:p>
        </w:tc>
        <w:tc>
          <w:tcPr>
            <w:tcW w:w="2249" w:type="dxa"/>
          </w:tcPr>
          <w:p w14:paraId="21F742B8"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88</w:t>
            </w:r>
          </w:p>
        </w:tc>
        <w:tc>
          <w:tcPr>
            <w:tcW w:w="2717" w:type="dxa"/>
          </w:tcPr>
          <w:p w14:paraId="25C73EA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maraisi</w:t>
            </w:r>
          </w:p>
        </w:tc>
      </w:tr>
      <w:tr w:rsidR="00B02C34" w:rsidRPr="002921E0" w14:paraId="7B00F8F9" w14:textId="77777777" w:rsidTr="00B02C34">
        <w:trPr>
          <w:trHeight w:val="345"/>
        </w:trPr>
        <w:tc>
          <w:tcPr>
            <w:tcW w:w="2249" w:type="dxa"/>
          </w:tcPr>
          <w:p w14:paraId="36E37DA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8</w:t>
            </w:r>
          </w:p>
        </w:tc>
        <w:tc>
          <w:tcPr>
            <w:tcW w:w="2249" w:type="dxa"/>
          </w:tcPr>
          <w:p w14:paraId="5058A8B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71</w:t>
            </w:r>
          </w:p>
        </w:tc>
        <w:tc>
          <w:tcPr>
            <w:tcW w:w="2717" w:type="dxa"/>
          </w:tcPr>
          <w:p w14:paraId="744E4D8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schrieneri</w:t>
            </w:r>
          </w:p>
        </w:tc>
      </w:tr>
      <w:tr w:rsidR="00B02C34" w:rsidRPr="002921E0" w14:paraId="0B052405" w14:textId="77777777" w:rsidTr="00B02C34">
        <w:trPr>
          <w:trHeight w:val="345"/>
        </w:trPr>
        <w:tc>
          <w:tcPr>
            <w:tcW w:w="2249" w:type="dxa"/>
          </w:tcPr>
          <w:p w14:paraId="6F5C6CD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3</w:t>
            </w:r>
          </w:p>
        </w:tc>
        <w:tc>
          <w:tcPr>
            <w:tcW w:w="2249" w:type="dxa"/>
          </w:tcPr>
          <w:p w14:paraId="47C8E5E6"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35</w:t>
            </w:r>
          </w:p>
        </w:tc>
        <w:tc>
          <w:tcPr>
            <w:tcW w:w="2717" w:type="dxa"/>
          </w:tcPr>
          <w:p w14:paraId="01288864"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unispinosus</w:t>
            </w:r>
          </w:p>
        </w:tc>
      </w:tr>
      <w:tr w:rsidR="00B02C34" w:rsidRPr="002921E0" w14:paraId="3470CF4E" w14:textId="77777777" w:rsidTr="00B02C34">
        <w:trPr>
          <w:trHeight w:val="345"/>
        </w:trPr>
        <w:tc>
          <w:tcPr>
            <w:tcW w:w="2249" w:type="dxa"/>
          </w:tcPr>
          <w:p w14:paraId="5F43966D"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06</w:t>
            </w:r>
          </w:p>
        </w:tc>
        <w:tc>
          <w:tcPr>
            <w:tcW w:w="2249" w:type="dxa"/>
          </w:tcPr>
          <w:p w14:paraId="3EEECB4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7/1849</w:t>
            </w:r>
          </w:p>
        </w:tc>
        <w:tc>
          <w:tcPr>
            <w:tcW w:w="2717" w:type="dxa"/>
          </w:tcPr>
          <w:p w14:paraId="69F9EFC9" w14:textId="5A38F644"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hamartia</w:t>
            </w:r>
          </w:p>
        </w:tc>
      </w:tr>
      <w:tr w:rsidR="00B02C34" w:rsidRPr="002921E0" w14:paraId="0CD6F46F" w14:textId="77777777" w:rsidTr="00B02C34">
        <w:trPr>
          <w:trHeight w:val="345"/>
        </w:trPr>
        <w:tc>
          <w:tcPr>
            <w:tcW w:w="2249" w:type="dxa"/>
          </w:tcPr>
          <w:p w14:paraId="66CDC2A5"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FRE</w:t>
            </w:r>
          </w:p>
        </w:tc>
        <w:tc>
          <w:tcPr>
            <w:tcW w:w="2249" w:type="dxa"/>
          </w:tcPr>
          <w:p w14:paraId="7EB10F9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63</w:t>
            </w:r>
          </w:p>
        </w:tc>
        <w:tc>
          <w:tcPr>
            <w:tcW w:w="2717" w:type="dxa"/>
          </w:tcPr>
          <w:p w14:paraId="69AF8039" w14:textId="11E5C776"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dylani</w:t>
            </w:r>
          </w:p>
        </w:tc>
      </w:tr>
      <w:tr w:rsidR="00B02C34" w:rsidRPr="002921E0" w14:paraId="066B933A" w14:textId="77777777" w:rsidTr="00B02C34">
        <w:trPr>
          <w:trHeight w:val="345"/>
        </w:trPr>
        <w:tc>
          <w:tcPr>
            <w:tcW w:w="2249" w:type="dxa"/>
          </w:tcPr>
          <w:p w14:paraId="2D6C051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1</w:t>
            </w:r>
          </w:p>
        </w:tc>
        <w:tc>
          <w:tcPr>
            <w:tcW w:w="2249" w:type="dxa"/>
          </w:tcPr>
          <w:p w14:paraId="240D0B9E"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10</w:t>
            </w:r>
          </w:p>
        </w:tc>
        <w:tc>
          <w:tcPr>
            <w:tcW w:w="2717" w:type="dxa"/>
          </w:tcPr>
          <w:p w14:paraId="23837D53" w14:textId="0279EAD2" w:rsidR="00B02C34" w:rsidRPr="002921E0" w:rsidRDefault="00B02C34" w:rsidP="00BE7511">
            <w:pPr>
              <w:spacing w:line="360" w:lineRule="auto"/>
              <w:rPr>
                <w:rFonts w:ascii="Times New Roman" w:hAnsi="Times New Roman" w:cs="Times New Roman"/>
                <w:sz w:val="20"/>
                <w:szCs w:val="20"/>
              </w:rPr>
            </w:pPr>
            <w:r w:rsidRPr="00B02C34">
              <w:rPr>
                <w:rFonts w:ascii="Times New Roman" w:hAnsi="Times New Roman" w:cs="Times New Roman"/>
                <w:i/>
                <w:iCs/>
                <w:sz w:val="20"/>
                <w:szCs w:val="20"/>
              </w:rPr>
              <w:t>S. venterstadensis</w:t>
            </w:r>
          </w:p>
        </w:tc>
      </w:tr>
      <w:tr w:rsidR="00B02C34" w:rsidRPr="002921E0" w14:paraId="67A0ED9C" w14:textId="77777777" w:rsidTr="00B02C34">
        <w:trPr>
          <w:trHeight w:val="345"/>
        </w:trPr>
        <w:tc>
          <w:tcPr>
            <w:tcW w:w="2249" w:type="dxa"/>
          </w:tcPr>
          <w:p w14:paraId="67FBC2C7"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36</w:t>
            </w:r>
          </w:p>
        </w:tc>
        <w:tc>
          <w:tcPr>
            <w:tcW w:w="2249" w:type="dxa"/>
          </w:tcPr>
          <w:p w14:paraId="406C3AAA"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05</w:t>
            </w:r>
          </w:p>
        </w:tc>
        <w:tc>
          <w:tcPr>
            <w:tcW w:w="2717" w:type="dxa"/>
          </w:tcPr>
          <w:p w14:paraId="13135497" w14:textId="2F7428A6"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finni</w:t>
            </w:r>
          </w:p>
        </w:tc>
      </w:tr>
      <w:tr w:rsidR="00B02C34" w:rsidRPr="002921E0" w14:paraId="793E0BE2" w14:textId="77777777" w:rsidTr="00B02C34">
        <w:trPr>
          <w:trHeight w:val="345"/>
        </w:trPr>
        <w:tc>
          <w:tcPr>
            <w:tcW w:w="2249" w:type="dxa"/>
          </w:tcPr>
          <w:p w14:paraId="23C861D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STH</w:t>
            </w:r>
          </w:p>
        </w:tc>
        <w:tc>
          <w:tcPr>
            <w:tcW w:w="2249" w:type="dxa"/>
          </w:tcPr>
          <w:p w14:paraId="595DA18F"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2</w:t>
            </w:r>
          </w:p>
        </w:tc>
        <w:tc>
          <w:tcPr>
            <w:tcW w:w="2717" w:type="dxa"/>
          </w:tcPr>
          <w:p w14:paraId="780BD6D8" w14:textId="4E27C985"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ignis</w:t>
            </w:r>
          </w:p>
        </w:tc>
      </w:tr>
      <w:tr w:rsidR="00B02C34" w:rsidRPr="002921E0" w14:paraId="49E9328F" w14:textId="77777777" w:rsidTr="00B02C34">
        <w:trPr>
          <w:trHeight w:val="345"/>
        </w:trPr>
        <w:tc>
          <w:tcPr>
            <w:tcW w:w="2249" w:type="dxa"/>
          </w:tcPr>
          <w:p w14:paraId="5C5AE133"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56</w:t>
            </w:r>
          </w:p>
        </w:tc>
        <w:tc>
          <w:tcPr>
            <w:tcW w:w="2249" w:type="dxa"/>
          </w:tcPr>
          <w:p w14:paraId="257E445C" w14:textId="77777777"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sz w:val="20"/>
                <w:szCs w:val="20"/>
              </w:rPr>
              <w:t>NCA 2019/643</w:t>
            </w:r>
          </w:p>
        </w:tc>
        <w:tc>
          <w:tcPr>
            <w:tcW w:w="2717" w:type="dxa"/>
          </w:tcPr>
          <w:p w14:paraId="7811474C" w14:textId="14C17871" w:rsidR="00B02C34" w:rsidRPr="002921E0" w:rsidRDefault="00B02C34" w:rsidP="00BE7511">
            <w:pPr>
              <w:spacing w:line="360" w:lineRule="auto"/>
              <w:rPr>
                <w:rFonts w:ascii="Times New Roman" w:hAnsi="Times New Roman" w:cs="Times New Roman"/>
                <w:sz w:val="20"/>
                <w:szCs w:val="20"/>
              </w:rPr>
            </w:pPr>
            <w:r w:rsidRPr="002921E0">
              <w:rPr>
                <w:rFonts w:ascii="Times New Roman" w:hAnsi="Times New Roman" w:cs="Times New Roman"/>
                <w:i/>
                <w:iCs/>
                <w:sz w:val="20"/>
                <w:szCs w:val="20"/>
              </w:rPr>
              <w:t>S. teras</w:t>
            </w:r>
          </w:p>
        </w:tc>
      </w:tr>
    </w:tbl>
    <w:p w14:paraId="1AAC78A6" w14:textId="27351AC5" w:rsidR="00B02C34" w:rsidRDefault="00B02C34" w:rsidP="0038270E">
      <w:pPr>
        <w:spacing w:line="240" w:lineRule="auto"/>
        <w:rPr>
          <w:rFonts w:ascii="Times New Roman" w:hAnsi="Times New Roman" w:cs="Times New Roman"/>
          <w:sz w:val="20"/>
        </w:rPr>
      </w:pPr>
    </w:p>
    <w:p w14:paraId="72012526" w14:textId="23C96416" w:rsidR="00DA73EB" w:rsidRPr="002921E0" w:rsidRDefault="00DA73EB" w:rsidP="004F06B2">
      <w:pPr>
        <w:rPr>
          <w:rFonts w:ascii="Times New Roman" w:hAnsi="Times New Roman" w:cs="Times New Roman"/>
          <w:sz w:val="20"/>
          <w:szCs w:val="20"/>
        </w:rPr>
      </w:pPr>
    </w:p>
    <w:p w14:paraId="6C5F5DFE" w14:textId="7A0773D7" w:rsidR="00892111" w:rsidRPr="002921E0" w:rsidRDefault="00892111" w:rsidP="0038270E">
      <w:pPr>
        <w:spacing w:line="240" w:lineRule="auto"/>
        <w:rPr>
          <w:rFonts w:ascii="Times New Roman" w:hAnsi="Times New Roman" w:cs="Times New Roman"/>
          <w:sz w:val="20"/>
          <w:szCs w:val="20"/>
        </w:rPr>
      </w:pPr>
      <w:r w:rsidRPr="002921E0">
        <w:rPr>
          <w:rFonts w:ascii="Times New Roman" w:hAnsi="Times New Roman" w:cs="Times New Roman"/>
          <w:sz w:val="20"/>
          <w:szCs w:val="20"/>
        </w:rPr>
        <w:lastRenderedPageBreak/>
        <w:t xml:space="preserve">Table </w:t>
      </w:r>
      <w:r w:rsidR="00DB6343" w:rsidRPr="002921E0">
        <w:rPr>
          <w:rFonts w:ascii="Times New Roman" w:hAnsi="Times New Roman" w:cs="Times New Roman"/>
          <w:sz w:val="20"/>
          <w:szCs w:val="20"/>
        </w:rPr>
        <w:t>S</w:t>
      </w:r>
      <w:r w:rsidR="007E3467">
        <w:rPr>
          <w:rFonts w:ascii="Times New Roman" w:hAnsi="Times New Roman" w:cs="Times New Roman"/>
          <w:sz w:val="20"/>
          <w:szCs w:val="20"/>
        </w:rPr>
        <w:t>8</w:t>
      </w:r>
      <w:r w:rsidRPr="002921E0">
        <w:rPr>
          <w:rFonts w:ascii="Times New Roman" w:hAnsi="Times New Roman" w:cs="Times New Roman"/>
          <w:sz w:val="20"/>
          <w:szCs w:val="20"/>
        </w:rPr>
        <w:t xml:space="preserve">. Demographic parameters for the 16S gene region for the </w:t>
      </w:r>
      <w:r w:rsidRPr="002921E0">
        <w:rPr>
          <w:rFonts w:ascii="Times New Roman" w:hAnsi="Times New Roman" w:cs="Times New Roman"/>
          <w:i/>
          <w:iCs/>
          <w:sz w:val="20"/>
          <w:szCs w:val="20"/>
        </w:rPr>
        <w:t xml:space="preserve">Stasimopus </w:t>
      </w:r>
      <w:r w:rsidRPr="002921E0">
        <w:rPr>
          <w:rFonts w:ascii="Times New Roman" w:hAnsi="Times New Roman" w:cs="Times New Roman"/>
          <w:sz w:val="20"/>
          <w:szCs w:val="20"/>
        </w:rPr>
        <w:t>of the Karoo region. The number of sequences (n), nucleotide diversity (π), haplotypes (H), gene diversity (H</w:t>
      </w:r>
      <w:r w:rsidRPr="002921E0">
        <w:rPr>
          <w:rFonts w:ascii="Times New Roman" w:hAnsi="Times New Roman" w:cs="Times New Roman"/>
          <w:sz w:val="20"/>
          <w:szCs w:val="20"/>
          <w:vertAlign w:val="subscript"/>
        </w:rPr>
        <w:t>d</w:t>
      </w:r>
      <w:r w:rsidRPr="002921E0">
        <w:rPr>
          <w:rFonts w:ascii="Times New Roman" w:hAnsi="Times New Roman" w:cs="Times New Roman"/>
          <w:sz w:val="20"/>
          <w:szCs w:val="20"/>
        </w:rPr>
        <w:t xml:space="preserve">), mean number of pairwise differences (k) and segregating sites (S) (out of 317) are given. The results of Tajima’s D and Fu &amp; Li’s D* are also given. Significant results (p&lt;0.05) are indicated by an asterisk. The species complex referred to is that between </w:t>
      </w:r>
      <w:r w:rsidRPr="002921E0">
        <w:rPr>
          <w:rFonts w:ascii="Times New Roman" w:hAnsi="Times New Roman" w:cs="Times New Roman"/>
          <w:i/>
          <w:iCs/>
          <w:sz w:val="20"/>
          <w:szCs w:val="20"/>
        </w:rPr>
        <w:t xml:space="preserve">S. erythrognathus </w:t>
      </w:r>
      <w:r w:rsidRPr="002921E0">
        <w:rPr>
          <w:rFonts w:ascii="Times New Roman" w:hAnsi="Times New Roman" w:cs="Times New Roman"/>
          <w:sz w:val="20"/>
          <w:szCs w:val="20"/>
        </w:rPr>
        <w:t xml:space="preserve">and </w:t>
      </w:r>
      <w:r w:rsidRPr="002921E0">
        <w:rPr>
          <w:rFonts w:ascii="Times New Roman" w:hAnsi="Times New Roman" w:cs="Times New Roman"/>
          <w:i/>
          <w:iCs/>
          <w:sz w:val="20"/>
          <w:szCs w:val="20"/>
        </w:rPr>
        <w:t xml:space="preserve">S. </w:t>
      </w:r>
      <w:r w:rsidR="000E5766" w:rsidRPr="002921E0">
        <w:rPr>
          <w:rFonts w:ascii="Times New Roman" w:hAnsi="Times New Roman" w:cs="Times New Roman"/>
          <w:i/>
          <w:iCs/>
          <w:sz w:val="20"/>
          <w:szCs w:val="20"/>
        </w:rPr>
        <w:t>karooensis.</w:t>
      </w:r>
      <w:r w:rsidRPr="002921E0">
        <w:rPr>
          <w:rFonts w:ascii="Times New Roman" w:hAnsi="Times New Roman" w:cs="Times New Roman"/>
          <w:sz w:val="20"/>
          <w:szCs w:val="20"/>
        </w:rPr>
        <w:t xml:space="preserve"> </w:t>
      </w:r>
      <w:r w:rsidR="00DC08ED" w:rsidRPr="002921E0">
        <w:rPr>
          <w:rFonts w:ascii="Times New Roman" w:hAnsi="Times New Roman" w:cs="Times New Roman"/>
          <w:sz w:val="20"/>
          <w:szCs w:val="20"/>
        </w:rPr>
        <w:t>Species with less than four representatives were omitted.</w:t>
      </w:r>
    </w:p>
    <w:tbl>
      <w:tblPr>
        <w:tblStyle w:val="TableGrid"/>
        <w:tblW w:w="8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735"/>
        <w:gridCol w:w="736"/>
        <w:gridCol w:w="733"/>
        <w:gridCol w:w="736"/>
        <w:gridCol w:w="767"/>
        <w:gridCol w:w="734"/>
        <w:gridCol w:w="1276"/>
        <w:gridCol w:w="1276"/>
      </w:tblGrid>
      <w:tr w:rsidR="00892111" w:rsidRPr="002921E0" w14:paraId="35FF74AD" w14:textId="77777777" w:rsidTr="00510BDD">
        <w:trPr>
          <w:trHeight w:val="305"/>
        </w:trPr>
        <w:tc>
          <w:tcPr>
            <w:tcW w:w="1699" w:type="dxa"/>
            <w:tcBorders>
              <w:top w:val="single" w:sz="18" w:space="0" w:color="auto"/>
              <w:bottom w:val="single" w:sz="18" w:space="0" w:color="auto"/>
              <w:right w:val="single" w:sz="18" w:space="0" w:color="auto"/>
            </w:tcBorders>
          </w:tcPr>
          <w:p w14:paraId="21A5D967" w14:textId="77777777" w:rsidR="00892111" w:rsidRPr="002921E0" w:rsidRDefault="00892111" w:rsidP="00510BDD">
            <w:pPr>
              <w:spacing w:line="360" w:lineRule="auto"/>
              <w:rPr>
                <w:rFonts w:ascii="Times New Roman" w:hAnsi="Times New Roman" w:cs="Times New Roman"/>
                <w:b/>
                <w:bCs/>
                <w:sz w:val="18"/>
                <w:szCs w:val="18"/>
              </w:rPr>
            </w:pPr>
            <w:r w:rsidRPr="002921E0">
              <w:rPr>
                <w:rFonts w:ascii="Times New Roman" w:hAnsi="Times New Roman" w:cs="Times New Roman"/>
                <w:b/>
                <w:bCs/>
                <w:sz w:val="18"/>
                <w:szCs w:val="18"/>
              </w:rPr>
              <w:t>Clade / Lineage</w:t>
            </w:r>
          </w:p>
        </w:tc>
        <w:tc>
          <w:tcPr>
            <w:tcW w:w="735" w:type="dxa"/>
            <w:tcBorders>
              <w:top w:val="single" w:sz="18" w:space="0" w:color="auto"/>
              <w:left w:val="single" w:sz="18" w:space="0" w:color="auto"/>
              <w:bottom w:val="single" w:sz="18" w:space="0" w:color="auto"/>
            </w:tcBorders>
          </w:tcPr>
          <w:p w14:paraId="72920F45"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n</w:t>
            </w:r>
          </w:p>
        </w:tc>
        <w:tc>
          <w:tcPr>
            <w:tcW w:w="736" w:type="dxa"/>
            <w:tcBorders>
              <w:top w:val="single" w:sz="18" w:space="0" w:color="auto"/>
              <w:bottom w:val="single" w:sz="18" w:space="0" w:color="auto"/>
            </w:tcBorders>
          </w:tcPr>
          <w:p w14:paraId="6860B583"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π</w:t>
            </w:r>
          </w:p>
        </w:tc>
        <w:tc>
          <w:tcPr>
            <w:tcW w:w="733" w:type="dxa"/>
            <w:tcBorders>
              <w:top w:val="single" w:sz="18" w:space="0" w:color="auto"/>
              <w:bottom w:val="single" w:sz="18" w:space="0" w:color="auto"/>
            </w:tcBorders>
          </w:tcPr>
          <w:p w14:paraId="61204EB6"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H</w:t>
            </w:r>
          </w:p>
        </w:tc>
        <w:tc>
          <w:tcPr>
            <w:tcW w:w="736" w:type="dxa"/>
            <w:tcBorders>
              <w:top w:val="single" w:sz="18" w:space="0" w:color="auto"/>
              <w:bottom w:val="single" w:sz="18" w:space="0" w:color="auto"/>
            </w:tcBorders>
          </w:tcPr>
          <w:p w14:paraId="2F787A14"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H</w:t>
            </w:r>
            <w:r w:rsidRPr="002921E0">
              <w:rPr>
                <w:rFonts w:ascii="Times New Roman" w:hAnsi="Times New Roman" w:cs="Times New Roman"/>
                <w:b/>
                <w:bCs/>
                <w:sz w:val="18"/>
                <w:szCs w:val="18"/>
                <w:vertAlign w:val="subscript"/>
              </w:rPr>
              <w:t>d</w:t>
            </w:r>
          </w:p>
        </w:tc>
        <w:tc>
          <w:tcPr>
            <w:tcW w:w="767" w:type="dxa"/>
            <w:tcBorders>
              <w:top w:val="single" w:sz="18" w:space="0" w:color="auto"/>
              <w:bottom w:val="single" w:sz="18" w:space="0" w:color="auto"/>
            </w:tcBorders>
          </w:tcPr>
          <w:p w14:paraId="3BF02290"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k</w:t>
            </w:r>
          </w:p>
        </w:tc>
        <w:tc>
          <w:tcPr>
            <w:tcW w:w="734" w:type="dxa"/>
            <w:tcBorders>
              <w:top w:val="single" w:sz="18" w:space="0" w:color="auto"/>
              <w:bottom w:val="single" w:sz="18" w:space="0" w:color="auto"/>
            </w:tcBorders>
          </w:tcPr>
          <w:p w14:paraId="066ACB3A"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S</w:t>
            </w:r>
          </w:p>
        </w:tc>
        <w:tc>
          <w:tcPr>
            <w:tcW w:w="1276" w:type="dxa"/>
            <w:tcBorders>
              <w:top w:val="single" w:sz="18" w:space="0" w:color="auto"/>
              <w:bottom w:val="single" w:sz="18" w:space="0" w:color="auto"/>
            </w:tcBorders>
          </w:tcPr>
          <w:p w14:paraId="4A032C8A"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Tajima’s D</w:t>
            </w:r>
          </w:p>
        </w:tc>
        <w:tc>
          <w:tcPr>
            <w:tcW w:w="1276" w:type="dxa"/>
            <w:tcBorders>
              <w:top w:val="single" w:sz="18" w:space="0" w:color="auto"/>
              <w:bottom w:val="single" w:sz="18" w:space="0" w:color="auto"/>
            </w:tcBorders>
          </w:tcPr>
          <w:p w14:paraId="76D07402"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Fu &amp; Li's D*</w:t>
            </w:r>
          </w:p>
        </w:tc>
      </w:tr>
      <w:tr w:rsidR="00892111" w:rsidRPr="002921E0" w14:paraId="6912273A" w14:textId="77777777" w:rsidTr="00510BDD">
        <w:tc>
          <w:tcPr>
            <w:tcW w:w="1699" w:type="dxa"/>
            <w:tcBorders>
              <w:right w:val="single" w:sz="18" w:space="0" w:color="auto"/>
            </w:tcBorders>
          </w:tcPr>
          <w:p w14:paraId="62B42332" w14:textId="23C6ABF6" w:rsidR="00892111" w:rsidRPr="002921E0" w:rsidRDefault="009F4FC9"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astutus</w:t>
            </w:r>
          </w:p>
        </w:tc>
        <w:tc>
          <w:tcPr>
            <w:tcW w:w="735" w:type="dxa"/>
            <w:tcBorders>
              <w:left w:val="single" w:sz="18" w:space="0" w:color="auto"/>
            </w:tcBorders>
          </w:tcPr>
          <w:p w14:paraId="33B72B7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1</w:t>
            </w:r>
          </w:p>
        </w:tc>
        <w:tc>
          <w:tcPr>
            <w:tcW w:w="736" w:type="dxa"/>
          </w:tcPr>
          <w:p w14:paraId="150BB9E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80</w:t>
            </w:r>
          </w:p>
        </w:tc>
        <w:tc>
          <w:tcPr>
            <w:tcW w:w="733" w:type="dxa"/>
          </w:tcPr>
          <w:p w14:paraId="7DE7401C"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736" w:type="dxa"/>
          </w:tcPr>
          <w:p w14:paraId="2B935BAC"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18</w:t>
            </w:r>
          </w:p>
        </w:tc>
        <w:tc>
          <w:tcPr>
            <w:tcW w:w="767" w:type="dxa"/>
          </w:tcPr>
          <w:p w14:paraId="4F30A5BB"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3.182</w:t>
            </w:r>
          </w:p>
        </w:tc>
        <w:tc>
          <w:tcPr>
            <w:tcW w:w="734" w:type="dxa"/>
          </w:tcPr>
          <w:p w14:paraId="1852E561"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9</w:t>
            </w:r>
          </w:p>
        </w:tc>
        <w:tc>
          <w:tcPr>
            <w:tcW w:w="1276" w:type="dxa"/>
          </w:tcPr>
          <w:p w14:paraId="3F368A0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402</w:t>
            </w:r>
          </w:p>
        </w:tc>
        <w:tc>
          <w:tcPr>
            <w:tcW w:w="1276" w:type="dxa"/>
          </w:tcPr>
          <w:p w14:paraId="2A5A664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286</w:t>
            </w:r>
          </w:p>
        </w:tc>
      </w:tr>
      <w:tr w:rsidR="00892111" w:rsidRPr="002921E0" w14:paraId="76B114CA" w14:textId="77777777" w:rsidTr="00510BDD">
        <w:tc>
          <w:tcPr>
            <w:tcW w:w="1699" w:type="dxa"/>
            <w:tcBorders>
              <w:right w:val="single" w:sz="18" w:space="0" w:color="auto"/>
            </w:tcBorders>
          </w:tcPr>
          <w:p w14:paraId="5394E520" w14:textId="29AF7814" w:rsidR="00892111" w:rsidRPr="002921E0" w:rsidRDefault="009F4FC9"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 xml:space="preserve">S. </w:t>
            </w:r>
            <w:r w:rsidR="000E5766" w:rsidRPr="002921E0">
              <w:rPr>
                <w:rFonts w:ascii="Times New Roman" w:hAnsi="Times New Roman" w:cs="Times New Roman"/>
                <w:i/>
                <w:iCs/>
                <w:sz w:val="18"/>
                <w:szCs w:val="18"/>
              </w:rPr>
              <w:t>dylani</w:t>
            </w:r>
          </w:p>
        </w:tc>
        <w:tc>
          <w:tcPr>
            <w:tcW w:w="735" w:type="dxa"/>
            <w:tcBorders>
              <w:left w:val="single" w:sz="18" w:space="0" w:color="auto"/>
            </w:tcBorders>
          </w:tcPr>
          <w:p w14:paraId="1226EF58"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6</w:t>
            </w:r>
          </w:p>
        </w:tc>
        <w:tc>
          <w:tcPr>
            <w:tcW w:w="736" w:type="dxa"/>
          </w:tcPr>
          <w:p w14:paraId="7AB8B9F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42</w:t>
            </w:r>
          </w:p>
        </w:tc>
        <w:tc>
          <w:tcPr>
            <w:tcW w:w="733" w:type="dxa"/>
          </w:tcPr>
          <w:p w14:paraId="1BC31F0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5</w:t>
            </w:r>
          </w:p>
        </w:tc>
        <w:tc>
          <w:tcPr>
            <w:tcW w:w="736" w:type="dxa"/>
          </w:tcPr>
          <w:p w14:paraId="27896752"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933</w:t>
            </w:r>
          </w:p>
        </w:tc>
        <w:tc>
          <w:tcPr>
            <w:tcW w:w="767" w:type="dxa"/>
          </w:tcPr>
          <w:p w14:paraId="5D4D753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2.867</w:t>
            </w:r>
          </w:p>
        </w:tc>
        <w:tc>
          <w:tcPr>
            <w:tcW w:w="734" w:type="dxa"/>
          </w:tcPr>
          <w:p w14:paraId="7F9713F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5</w:t>
            </w:r>
          </w:p>
        </w:tc>
        <w:tc>
          <w:tcPr>
            <w:tcW w:w="1276" w:type="dxa"/>
          </w:tcPr>
          <w:p w14:paraId="61E72D5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556</w:t>
            </w:r>
          </w:p>
        </w:tc>
        <w:tc>
          <w:tcPr>
            <w:tcW w:w="1276" w:type="dxa"/>
          </w:tcPr>
          <w:p w14:paraId="7CC39827"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627</w:t>
            </w:r>
          </w:p>
        </w:tc>
      </w:tr>
      <w:tr w:rsidR="00892111" w:rsidRPr="002921E0" w14:paraId="1CDF6AC0" w14:textId="77777777" w:rsidTr="00510BDD">
        <w:tc>
          <w:tcPr>
            <w:tcW w:w="1699" w:type="dxa"/>
            <w:tcBorders>
              <w:right w:val="single" w:sz="18" w:space="0" w:color="auto"/>
            </w:tcBorders>
          </w:tcPr>
          <w:p w14:paraId="5370A9D4" w14:textId="66804B32" w:rsidR="00892111" w:rsidRPr="002921E0" w:rsidRDefault="009F4FC9"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maraisi</w:t>
            </w:r>
          </w:p>
        </w:tc>
        <w:tc>
          <w:tcPr>
            <w:tcW w:w="735" w:type="dxa"/>
            <w:tcBorders>
              <w:left w:val="single" w:sz="18" w:space="0" w:color="auto"/>
            </w:tcBorders>
          </w:tcPr>
          <w:p w14:paraId="243018C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5</w:t>
            </w:r>
          </w:p>
        </w:tc>
        <w:tc>
          <w:tcPr>
            <w:tcW w:w="736" w:type="dxa"/>
          </w:tcPr>
          <w:p w14:paraId="6432B62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68</w:t>
            </w:r>
          </w:p>
        </w:tc>
        <w:tc>
          <w:tcPr>
            <w:tcW w:w="733" w:type="dxa"/>
          </w:tcPr>
          <w:p w14:paraId="0882AA52"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3</w:t>
            </w:r>
          </w:p>
        </w:tc>
        <w:tc>
          <w:tcPr>
            <w:tcW w:w="736" w:type="dxa"/>
          </w:tcPr>
          <w:p w14:paraId="17CCCF74"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973</w:t>
            </w:r>
          </w:p>
        </w:tc>
        <w:tc>
          <w:tcPr>
            <w:tcW w:w="767" w:type="dxa"/>
          </w:tcPr>
          <w:p w14:paraId="273F4971"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0.225</w:t>
            </w:r>
          </w:p>
        </w:tc>
        <w:tc>
          <w:tcPr>
            <w:tcW w:w="734" w:type="dxa"/>
          </w:tcPr>
          <w:p w14:paraId="41F145A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0</w:t>
            </w:r>
          </w:p>
        </w:tc>
        <w:tc>
          <w:tcPr>
            <w:tcW w:w="1276" w:type="dxa"/>
          </w:tcPr>
          <w:p w14:paraId="6009C3B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310</w:t>
            </w:r>
          </w:p>
        </w:tc>
        <w:tc>
          <w:tcPr>
            <w:tcW w:w="1276" w:type="dxa"/>
          </w:tcPr>
          <w:p w14:paraId="71A688E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108</w:t>
            </w:r>
          </w:p>
        </w:tc>
      </w:tr>
      <w:tr w:rsidR="00892111" w:rsidRPr="002921E0" w14:paraId="5EF1CBC5" w14:textId="77777777" w:rsidTr="00510BDD">
        <w:tc>
          <w:tcPr>
            <w:tcW w:w="1699" w:type="dxa"/>
            <w:tcBorders>
              <w:right w:val="single" w:sz="18" w:space="0" w:color="auto"/>
            </w:tcBorders>
          </w:tcPr>
          <w:p w14:paraId="458C9DDB" w14:textId="77777777" w:rsidR="00892111" w:rsidRPr="002921E0" w:rsidRDefault="00892111" w:rsidP="00892111">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erythrognathus</w:t>
            </w:r>
          </w:p>
        </w:tc>
        <w:tc>
          <w:tcPr>
            <w:tcW w:w="735" w:type="dxa"/>
            <w:tcBorders>
              <w:left w:val="single" w:sz="18" w:space="0" w:color="auto"/>
            </w:tcBorders>
          </w:tcPr>
          <w:p w14:paraId="3E90B260" w14:textId="77777777"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2</w:t>
            </w:r>
          </w:p>
        </w:tc>
        <w:tc>
          <w:tcPr>
            <w:tcW w:w="736" w:type="dxa"/>
          </w:tcPr>
          <w:p w14:paraId="5017E238" w14:textId="0534EB22"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65</w:t>
            </w:r>
          </w:p>
        </w:tc>
        <w:tc>
          <w:tcPr>
            <w:tcW w:w="733" w:type="dxa"/>
          </w:tcPr>
          <w:p w14:paraId="3F4E53EA" w14:textId="5A2D25A8"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8</w:t>
            </w:r>
          </w:p>
        </w:tc>
        <w:tc>
          <w:tcPr>
            <w:tcW w:w="736" w:type="dxa"/>
          </w:tcPr>
          <w:p w14:paraId="3AF5FC1E" w14:textId="110A819D"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97</w:t>
            </w:r>
          </w:p>
        </w:tc>
        <w:tc>
          <w:tcPr>
            <w:tcW w:w="767" w:type="dxa"/>
          </w:tcPr>
          <w:p w14:paraId="09D5E903" w14:textId="5B1B26DF"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9.256</w:t>
            </w:r>
          </w:p>
        </w:tc>
        <w:tc>
          <w:tcPr>
            <w:tcW w:w="734" w:type="dxa"/>
          </w:tcPr>
          <w:p w14:paraId="6E58D0F5" w14:textId="3BAF13C0"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56</w:t>
            </w:r>
          </w:p>
        </w:tc>
        <w:tc>
          <w:tcPr>
            <w:tcW w:w="1276" w:type="dxa"/>
          </w:tcPr>
          <w:p w14:paraId="60554209" w14:textId="46958551"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92</w:t>
            </w:r>
          </w:p>
        </w:tc>
        <w:tc>
          <w:tcPr>
            <w:tcW w:w="1276" w:type="dxa"/>
          </w:tcPr>
          <w:p w14:paraId="41D33700" w14:textId="712842B9"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444</w:t>
            </w:r>
          </w:p>
        </w:tc>
      </w:tr>
      <w:tr w:rsidR="00892111" w:rsidRPr="002921E0" w14:paraId="6ADF71A5" w14:textId="77777777" w:rsidTr="00510BDD">
        <w:tc>
          <w:tcPr>
            <w:tcW w:w="1699" w:type="dxa"/>
            <w:tcBorders>
              <w:right w:val="single" w:sz="18" w:space="0" w:color="auto"/>
            </w:tcBorders>
          </w:tcPr>
          <w:p w14:paraId="7D233D6C" w14:textId="77777777" w:rsidR="00892111" w:rsidRPr="002921E0" w:rsidRDefault="00892111" w:rsidP="00892111">
            <w:pPr>
              <w:spacing w:line="360" w:lineRule="auto"/>
              <w:rPr>
                <w:rFonts w:ascii="Times New Roman" w:hAnsi="Times New Roman" w:cs="Times New Roman"/>
                <w:sz w:val="18"/>
                <w:szCs w:val="18"/>
              </w:rPr>
            </w:pPr>
            <w:r w:rsidRPr="002921E0">
              <w:rPr>
                <w:rFonts w:ascii="Times New Roman" w:hAnsi="Times New Roman" w:cs="Times New Roman"/>
                <w:sz w:val="18"/>
                <w:szCs w:val="18"/>
              </w:rPr>
              <w:t>Species complex*</w:t>
            </w:r>
          </w:p>
        </w:tc>
        <w:tc>
          <w:tcPr>
            <w:tcW w:w="735" w:type="dxa"/>
            <w:tcBorders>
              <w:left w:val="single" w:sz="18" w:space="0" w:color="auto"/>
            </w:tcBorders>
          </w:tcPr>
          <w:p w14:paraId="4BF857E9" w14:textId="77777777"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3</w:t>
            </w:r>
          </w:p>
        </w:tc>
        <w:tc>
          <w:tcPr>
            <w:tcW w:w="736" w:type="dxa"/>
          </w:tcPr>
          <w:p w14:paraId="11517345" w14:textId="722BD4B9"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78</w:t>
            </w:r>
          </w:p>
        </w:tc>
        <w:tc>
          <w:tcPr>
            <w:tcW w:w="733" w:type="dxa"/>
          </w:tcPr>
          <w:p w14:paraId="7CBFC793" w14:textId="2DF83197"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8</w:t>
            </w:r>
          </w:p>
        </w:tc>
        <w:tc>
          <w:tcPr>
            <w:tcW w:w="736" w:type="dxa"/>
          </w:tcPr>
          <w:p w14:paraId="6458445E" w14:textId="19BD1CAE"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94</w:t>
            </w:r>
          </w:p>
        </w:tc>
        <w:tc>
          <w:tcPr>
            <w:tcW w:w="767" w:type="dxa"/>
          </w:tcPr>
          <w:p w14:paraId="2943AEA1" w14:textId="746E5193"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3.242</w:t>
            </w:r>
          </w:p>
        </w:tc>
        <w:tc>
          <w:tcPr>
            <w:tcW w:w="734" w:type="dxa"/>
          </w:tcPr>
          <w:p w14:paraId="248F2038" w14:textId="75C24B15"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67</w:t>
            </w:r>
          </w:p>
        </w:tc>
        <w:tc>
          <w:tcPr>
            <w:tcW w:w="1276" w:type="dxa"/>
          </w:tcPr>
          <w:p w14:paraId="21D3D3FF" w14:textId="3262A678"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569</w:t>
            </w:r>
          </w:p>
        </w:tc>
        <w:tc>
          <w:tcPr>
            <w:tcW w:w="1276" w:type="dxa"/>
          </w:tcPr>
          <w:p w14:paraId="56789455" w14:textId="43B2705F" w:rsidR="00892111" w:rsidRPr="002921E0" w:rsidRDefault="00892111" w:rsidP="00892111">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926</w:t>
            </w:r>
          </w:p>
        </w:tc>
      </w:tr>
      <w:tr w:rsidR="00892111" w:rsidRPr="002921E0" w14:paraId="52895FF7" w14:textId="77777777" w:rsidTr="00510BDD">
        <w:tc>
          <w:tcPr>
            <w:tcW w:w="1699" w:type="dxa"/>
            <w:tcBorders>
              <w:right w:val="single" w:sz="18" w:space="0" w:color="auto"/>
            </w:tcBorders>
          </w:tcPr>
          <w:p w14:paraId="1917AEF2" w14:textId="0917A6DD" w:rsidR="00892111" w:rsidRPr="002921E0" w:rsidRDefault="00892111"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 xml:space="preserve">S. </w:t>
            </w:r>
            <w:r w:rsidR="000E5766" w:rsidRPr="002921E0">
              <w:rPr>
                <w:rFonts w:ascii="Times New Roman" w:hAnsi="Times New Roman" w:cs="Times New Roman"/>
                <w:i/>
                <w:iCs/>
                <w:sz w:val="18"/>
                <w:szCs w:val="18"/>
              </w:rPr>
              <w:t>hamartia</w:t>
            </w:r>
          </w:p>
        </w:tc>
        <w:tc>
          <w:tcPr>
            <w:tcW w:w="735" w:type="dxa"/>
            <w:tcBorders>
              <w:left w:val="single" w:sz="18" w:space="0" w:color="auto"/>
            </w:tcBorders>
          </w:tcPr>
          <w:p w14:paraId="3C9F31E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1</w:t>
            </w:r>
          </w:p>
        </w:tc>
        <w:tc>
          <w:tcPr>
            <w:tcW w:w="736" w:type="dxa"/>
          </w:tcPr>
          <w:p w14:paraId="42499F3E"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95</w:t>
            </w:r>
          </w:p>
        </w:tc>
        <w:tc>
          <w:tcPr>
            <w:tcW w:w="733" w:type="dxa"/>
          </w:tcPr>
          <w:p w14:paraId="1D6ED5D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6</w:t>
            </w:r>
          </w:p>
        </w:tc>
        <w:tc>
          <w:tcPr>
            <w:tcW w:w="736" w:type="dxa"/>
          </w:tcPr>
          <w:p w14:paraId="400E0AB8"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00</w:t>
            </w:r>
          </w:p>
        </w:tc>
        <w:tc>
          <w:tcPr>
            <w:tcW w:w="767" w:type="dxa"/>
          </w:tcPr>
          <w:p w14:paraId="75BE137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8.000</w:t>
            </w:r>
          </w:p>
        </w:tc>
        <w:tc>
          <w:tcPr>
            <w:tcW w:w="734" w:type="dxa"/>
          </w:tcPr>
          <w:p w14:paraId="17FE18F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56</w:t>
            </w:r>
          </w:p>
        </w:tc>
        <w:tc>
          <w:tcPr>
            <w:tcW w:w="1276" w:type="dxa"/>
          </w:tcPr>
          <w:p w14:paraId="0A10C06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850</w:t>
            </w:r>
          </w:p>
        </w:tc>
        <w:tc>
          <w:tcPr>
            <w:tcW w:w="1276" w:type="dxa"/>
          </w:tcPr>
          <w:p w14:paraId="3FB309BD"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418**</w:t>
            </w:r>
          </w:p>
        </w:tc>
      </w:tr>
      <w:tr w:rsidR="00892111" w:rsidRPr="002921E0" w14:paraId="736A3831" w14:textId="77777777" w:rsidTr="00DC08ED">
        <w:trPr>
          <w:trHeight w:val="183"/>
        </w:trPr>
        <w:tc>
          <w:tcPr>
            <w:tcW w:w="1699" w:type="dxa"/>
            <w:tcBorders>
              <w:bottom w:val="single" w:sz="18" w:space="0" w:color="auto"/>
              <w:right w:val="single" w:sz="18" w:space="0" w:color="auto"/>
            </w:tcBorders>
          </w:tcPr>
          <w:p w14:paraId="7DCCFE5D" w14:textId="77777777" w:rsidR="00892111" w:rsidRPr="002921E0" w:rsidRDefault="00892111"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unispinosus</w:t>
            </w:r>
          </w:p>
        </w:tc>
        <w:tc>
          <w:tcPr>
            <w:tcW w:w="735" w:type="dxa"/>
            <w:tcBorders>
              <w:left w:val="single" w:sz="18" w:space="0" w:color="auto"/>
              <w:bottom w:val="single" w:sz="18" w:space="0" w:color="auto"/>
            </w:tcBorders>
          </w:tcPr>
          <w:p w14:paraId="3C47436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5</w:t>
            </w:r>
          </w:p>
        </w:tc>
        <w:tc>
          <w:tcPr>
            <w:tcW w:w="736" w:type="dxa"/>
            <w:tcBorders>
              <w:bottom w:val="single" w:sz="18" w:space="0" w:color="auto"/>
            </w:tcBorders>
          </w:tcPr>
          <w:p w14:paraId="14F1859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06</w:t>
            </w:r>
          </w:p>
        </w:tc>
        <w:tc>
          <w:tcPr>
            <w:tcW w:w="733" w:type="dxa"/>
            <w:tcBorders>
              <w:bottom w:val="single" w:sz="18" w:space="0" w:color="auto"/>
            </w:tcBorders>
          </w:tcPr>
          <w:p w14:paraId="109E83B1"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w:t>
            </w:r>
          </w:p>
        </w:tc>
        <w:tc>
          <w:tcPr>
            <w:tcW w:w="736" w:type="dxa"/>
            <w:tcBorders>
              <w:bottom w:val="single" w:sz="18" w:space="0" w:color="auto"/>
            </w:tcBorders>
          </w:tcPr>
          <w:p w14:paraId="2C2ED99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600</w:t>
            </w:r>
          </w:p>
        </w:tc>
        <w:tc>
          <w:tcPr>
            <w:tcW w:w="767" w:type="dxa"/>
            <w:tcBorders>
              <w:bottom w:val="single" w:sz="18" w:space="0" w:color="auto"/>
            </w:tcBorders>
          </w:tcPr>
          <w:p w14:paraId="1C5F64B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800</w:t>
            </w:r>
          </w:p>
        </w:tc>
        <w:tc>
          <w:tcPr>
            <w:tcW w:w="734" w:type="dxa"/>
            <w:tcBorders>
              <w:bottom w:val="single" w:sz="18" w:space="0" w:color="auto"/>
            </w:tcBorders>
          </w:tcPr>
          <w:p w14:paraId="12A7333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w:t>
            </w:r>
          </w:p>
        </w:tc>
        <w:tc>
          <w:tcPr>
            <w:tcW w:w="1276" w:type="dxa"/>
            <w:tcBorders>
              <w:bottom w:val="single" w:sz="18" w:space="0" w:color="auto"/>
            </w:tcBorders>
          </w:tcPr>
          <w:p w14:paraId="3364BF6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573</w:t>
            </w:r>
          </w:p>
        </w:tc>
        <w:tc>
          <w:tcPr>
            <w:tcW w:w="1276" w:type="dxa"/>
            <w:tcBorders>
              <w:bottom w:val="single" w:sz="18" w:space="0" w:color="auto"/>
            </w:tcBorders>
          </w:tcPr>
          <w:p w14:paraId="3B1017B4"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572</w:t>
            </w:r>
          </w:p>
        </w:tc>
      </w:tr>
    </w:tbl>
    <w:p w14:paraId="64A5C84F" w14:textId="2CA7782B" w:rsidR="00892111" w:rsidRDefault="00892111" w:rsidP="00892111">
      <w:pPr>
        <w:rPr>
          <w:rFonts w:ascii="Times New Roman" w:hAnsi="Times New Roman" w:cs="Times New Roman"/>
        </w:rPr>
      </w:pPr>
    </w:p>
    <w:p w14:paraId="2FB9E629" w14:textId="77777777" w:rsidR="002921E0" w:rsidRPr="002921E0" w:rsidRDefault="002921E0" w:rsidP="00892111">
      <w:pPr>
        <w:rPr>
          <w:rFonts w:ascii="Times New Roman" w:hAnsi="Times New Roman" w:cs="Times New Roman"/>
        </w:rPr>
      </w:pPr>
    </w:p>
    <w:p w14:paraId="5917D2D0" w14:textId="4BB026D0" w:rsidR="00892111" w:rsidRPr="002921E0" w:rsidRDefault="00892111" w:rsidP="0038270E">
      <w:pPr>
        <w:spacing w:line="240" w:lineRule="auto"/>
        <w:rPr>
          <w:rFonts w:ascii="Times New Roman" w:hAnsi="Times New Roman" w:cs="Times New Roman"/>
          <w:sz w:val="20"/>
          <w:szCs w:val="20"/>
        </w:rPr>
      </w:pPr>
      <w:r w:rsidRPr="002921E0">
        <w:rPr>
          <w:rFonts w:ascii="Times New Roman" w:hAnsi="Times New Roman" w:cs="Times New Roman"/>
          <w:sz w:val="20"/>
          <w:szCs w:val="20"/>
        </w:rPr>
        <w:t xml:space="preserve">Table </w:t>
      </w:r>
      <w:r w:rsidR="00DB6343" w:rsidRPr="002921E0">
        <w:rPr>
          <w:rFonts w:ascii="Times New Roman" w:hAnsi="Times New Roman" w:cs="Times New Roman"/>
          <w:sz w:val="20"/>
          <w:szCs w:val="20"/>
        </w:rPr>
        <w:t>S</w:t>
      </w:r>
      <w:bookmarkStart w:id="1" w:name="_Hlk104473655"/>
      <w:r w:rsidR="007E3467">
        <w:rPr>
          <w:rFonts w:ascii="Times New Roman" w:hAnsi="Times New Roman" w:cs="Times New Roman"/>
          <w:sz w:val="20"/>
          <w:szCs w:val="20"/>
        </w:rPr>
        <w:t>9</w:t>
      </w:r>
      <w:r w:rsidRPr="002921E0">
        <w:rPr>
          <w:rFonts w:ascii="Times New Roman" w:hAnsi="Times New Roman" w:cs="Times New Roman"/>
          <w:sz w:val="20"/>
          <w:szCs w:val="20"/>
        </w:rPr>
        <w:t>. Demographic parameters for the EF-</w:t>
      </w:r>
      <w:r w:rsidR="00F45F7C" w:rsidRPr="002921E0">
        <w:rPr>
          <w:rFonts w:ascii="Times New Roman" w:hAnsi="Times New Roman" w:cs="Times New Roman"/>
          <w:sz w:val="20"/>
          <w:szCs w:val="20"/>
        </w:rPr>
        <w:t>1</w:t>
      </w:r>
      <w:r w:rsidRPr="002921E0">
        <w:rPr>
          <w:rFonts w:ascii="Times New Roman" w:hAnsi="Times New Roman" w:cs="Times New Roman"/>
          <w:sz w:val="20"/>
          <w:szCs w:val="20"/>
        </w:rPr>
        <w:t xml:space="preserve">ɣ gene region for the </w:t>
      </w:r>
      <w:r w:rsidRPr="002921E0">
        <w:rPr>
          <w:rFonts w:ascii="Times New Roman" w:hAnsi="Times New Roman" w:cs="Times New Roman"/>
          <w:i/>
          <w:iCs/>
          <w:sz w:val="20"/>
          <w:szCs w:val="20"/>
        </w:rPr>
        <w:t xml:space="preserve">Stasimopus </w:t>
      </w:r>
      <w:r w:rsidRPr="002921E0">
        <w:rPr>
          <w:rFonts w:ascii="Times New Roman" w:hAnsi="Times New Roman" w:cs="Times New Roman"/>
          <w:sz w:val="20"/>
          <w:szCs w:val="20"/>
        </w:rPr>
        <w:t xml:space="preserve">of the Karoo region. </w:t>
      </w:r>
      <w:bookmarkEnd w:id="1"/>
      <w:r w:rsidRPr="002921E0">
        <w:rPr>
          <w:rFonts w:ascii="Times New Roman" w:hAnsi="Times New Roman" w:cs="Times New Roman"/>
          <w:sz w:val="20"/>
          <w:szCs w:val="20"/>
        </w:rPr>
        <w:t>The number of sequences (n), nucleotide diversity (π), haplotypes (H), gene diversity (H</w:t>
      </w:r>
      <w:r w:rsidRPr="002921E0">
        <w:rPr>
          <w:rFonts w:ascii="Times New Roman" w:hAnsi="Times New Roman" w:cs="Times New Roman"/>
          <w:sz w:val="20"/>
          <w:szCs w:val="20"/>
          <w:vertAlign w:val="subscript"/>
        </w:rPr>
        <w:t>d</w:t>
      </w:r>
      <w:r w:rsidRPr="002921E0">
        <w:rPr>
          <w:rFonts w:ascii="Times New Roman" w:hAnsi="Times New Roman" w:cs="Times New Roman"/>
          <w:sz w:val="20"/>
          <w:szCs w:val="20"/>
        </w:rPr>
        <w:t xml:space="preserve">), mean number of pairwise differences (k) and segregating sites (S) (out of 539) are given. The results of Tajima’s D and Fu &amp; Li’s D* are also given. Significant results (p&lt;0.05) are indicated by an asterisk. The species complex referred to is that between </w:t>
      </w:r>
      <w:r w:rsidRPr="002921E0">
        <w:rPr>
          <w:rFonts w:ascii="Times New Roman" w:hAnsi="Times New Roman" w:cs="Times New Roman"/>
          <w:i/>
          <w:iCs/>
          <w:sz w:val="20"/>
          <w:szCs w:val="20"/>
        </w:rPr>
        <w:t xml:space="preserve">S. erythrognathus </w:t>
      </w:r>
      <w:r w:rsidRPr="002921E0">
        <w:rPr>
          <w:rFonts w:ascii="Times New Roman" w:hAnsi="Times New Roman" w:cs="Times New Roman"/>
          <w:sz w:val="20"/>
          <w:szCs w:val="20"/>
        </w:rPr>
        <w:t xml:space="preserve">and </w:t>
      </w:r>
      <w:r w:rsidRPr="002921E0">
        <w:rPr>
          <w:rFonts w:ascii="Times New Roman" w:hAnsi="Times New Roman" w:cs="Times New Roman"/>
          <w:i/>
          <w:iCs/>
          <w:sz w:val="20"/>
          <w:szCs w:val="20"/>
        </w:rPr>
        <w:t xml:space="preserve">S. </w:t>
      </w:r>
      <w:r w:rsidR="000E5766" w:rsidRPr="002921E0">
        <w:rPr>
          <w:rFonts w:ascii="Times New Roman" w:hAnsi="Times New Roman" w:cs="Times New Roman"/>
          <w:i/>
          <w:iCs/>
          <w:sz w:val="20"/>
          <w:szCs w:val="20"/>
        </w:rPr>
        <w:t>karooensis.</w:t>
      </w:r>
      <w:r w:rsidRPr="002921E0">
        <w:rPr>
          <w:rFonts w:ascii="Times New Roman" w:hAnsi="Times New Roman" w:cs="Times New Roman"/>
          <w:sz w:val="20"/>
          <w:szCs w:val="20"/>
        </w:rPr>
        <w:t xml:space="preserve"> </w:t>
      </w:r>
      <w:r w:rsidR="00DC08ED" w:rsidRPr="002921E0">
        <w:rPr>
          <w:rFonts w:ascii="Times New Roman" w:hAnsi="Times New Roman" w:cs="Times New Roman"/>
          <w:sz w:val="20"/>
          <w:szCs w:val="20"/>
        </w:rPr>
        <w:t>Species with less than four representatives were omitted.</w:t>
      </w:r>
    </w:p>
    <w:tbl>
      <w:tblPr>
        <w:tblStyle w:val="TableGrid"/>
        <w:tblW w:w="8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735"/>
        <w:gridCol w:w="736"/>
        <w:gridCol w:w="733"/>
        <w:gridCol w:w="736"/>
        <w:gridCol w:w="767"/>
        <w:gridCol w:w="734"/>
        <w:gridCol w:w="1276"/>
        <w:gridCol w:w="1276"/>
      </w:tblGrid>
      <w:tr w:rsidR="00892111" w:rsidRPr="002921E0" w14:paraId="3AD8B8B0" w14:textId="77777777" w:rsidTr="00510BDD">
        <w:trPr>
          <w:trHeight w:val="305"/>
        </w:trPr>
        <w:tc>
          <w:tcPr>
            <w:tcW w:w="1699" w:type="dxa"/>
            <w:tcBorders>
              <w:top w:val="single" w:sz="18" w:space="0" w:color="auto"/>
              <w:bottom w:val="single" w:sz="18" w:space="0" w:color="auto"/>
              <w:right w:val="single" w:sz="18" w:space="0" w:color="auto"/>
            </w:tcBorders>
          </w:tcPr>
          <w:p w14:paraId="01FF53C0" w14:textId="77777777" w:rsidR="00892111" w:rsidRPr="002921E0" w:rsidRDefault="00892111" w:rsidP="00510BDD">
            <w:pPr>
              <w:spacing w:line="360" w:lineRule="auto"/>
              <w:rPr>
                <w:rFonts w:ascii="Times New Roman" w:hAnsi="Times New Roman" w:cs="Times New Roman"/>
                <w:b/>
                <w:bCs/>
                <w:sz w:val="18"/>
                <w:szCs w:val="18"/>
              </w:rPr>
            </w:pPr>
            <w:r w:rsidRPr="002921E0">
              <w:rPr>
                <w:rFonts w:ascii="Times New Roman" w:hAnsi="Times New Roman" w:cs="Times New Roman"/>
                <w:b/>
                <w:bCs/>
                <w:sz w:val="18"/>
                <w:szCs w:val="18"/>
              </w:rPr>
              <w:t>Clade / Lineage</w:t>
            </w:r>
          </w:p>
        </w:tc>
        <w:tc>
          <w:tcPr>
            <w:tcW w:w="735" w:type="dxa"/>
            <w:tcBorders>
              <w:top w:val="single" w:sz="18" w:space="0" w:color="auto"/>
              <w:left w:val="single" w:sz="18" w:space="0" w:color="auto"/>
              <w:bottom w:val="single" w:sz="18" w:space="0" w:color="auto"/>
            </w:tcBorders>
          </w:tcPr>
          <w:p w14:paraId="3B3CAC97"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n</w:t>
            </w:r>
          </w:p>
        </w:tc>
        <w:tc>
          <w:tcPr>
            <w:tcW w:w="736" w:type="dxa"/>
            <w:tcBorders>
              <w:top w:val="single" w:sz="18" w:space="0" w:color="auto"/>
              <w:bottom w:val="single" w:sz="18" w:space="0" w:color="auto"/>
            </w:tcBorders>
          </w:tcPr>
          <w:p w14:paraId="21B5ED68"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π</w:t>
            </w:r>
          </w:p>
        </w:tc>
        <w:tc>
          <w:tcPr>
            <w:tcW w:w="733" w:type="dxa"/>
            <w:tcBorders>
              <w:top w:val="single" w:sz="18" w:space="0" w:color="auto"/>
              <w:bottom w:val="single" w:sz="18" w:space="0" w:color="auto"/>
            </w:tcBorders>
          </w:tcPr>
          <w:p w14:paraId="5B618360"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H</w:t>
            </w:r>
          </w:p>
        </w:tc>
        <w:tc>
          <w:tcPr>
            <w:tcW w:w="736" w:type="dxa"/>
            <w:tcBorders>
              <w:top w:val="single" w:sz="18" w:space="0" w:color="auto"/>
              <w:bottom w:val="single" w:sz="18" w:space="0" w:color="auto"/>
            </w:tcBorders>
          </w:tcPr>
          <w:p w14:paraId="46F9D67C"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H</w:t>
            </w:r>
            <w:r w:rsidRPr="002921E0">
              <w:rPr>
                <w:rFonts w:ascii="Times New Roman" w:hAnsi="Times New Roman" w:cs="Times New Roman"/>
                <w:b/>
                <w:bCs/>
                <w:sz w:val="18"/>
                <w:szCs w:val="18"/>
                <w:vertAlign w:val="subscript"/>
              </w:rPr>
              <w:t>d</w:t>
            </w:r>
          </w:p>
        </w:tc>
        <w:tc>
          <w:tcPr>
            <w:tcW w:w="767" w:type="dxa"/>
            <w:tcBorders>
              <w:top w:val="single" w:sz="18" w:space="0" w:color="auto"/>
              <w:bottom w:val="single" w:sz="18" w:space="0" w:color="auto"/>
            </w:tcBorders>
          </w:tcPr>
          <w:p w14:paraId="79A6405D"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k</w:t>
            </w:r>
          </w:p>
        </w:tc>
        <w:tc>
          <w:tcPr>
            <w:tcW w:w="734" w:type="dxa"/>
            <w:tcBorders>
              <w:top w:val="single" w:sz="18" w:space="0" w:color="auto"/>
              <w:bottom w:val="single" w:sz="18" w:space="0" w:color="auto"/>
            </w:tcBorders>
          </w:tcPr>
          <w:p w14:paraId="7A003082"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S</w:t>
            </w:r>
          </w:p>
        </w:tc>
        <w:tc>
          <w:tcPr>
            <w:tcW w:w="1276" w:type="dxa"/>
            <w:tcBorders>
              <w:top w:val="single" w:sz="18" w:space="0" w:color="auto"/>
              <w:bottom w:val="single" w:sz="18" w:space="0" w:color="auto"/>
            </w:tcBorders>
          </w:tcPr>
          <w:p w14:paraId="7451EDD3"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Tajima’s D</w:t>
            </w:r>
          </w:p>
        </w:tc>
        <w:tc>
          <w:tcPr>
            <w:tcW w:w="1276" w:type="dxa"/>
            <w:tcBorders>
              <w:top w:val="single" w:sz="18" w:space="0" w:color="auto"/>
              <w:bottom w:val="single" w:sz="18" w:space="0" w:color="auto"/>
            </w:tcBorders>
          </w:tcPr>
          <w:p w14:paraId="061DA893" w14:textId="77777777" w:rsidR="00892111" w:rsidRPr="002921E0" w:rsidRDefault="00892111" w:rsidP="00510BDD">
            <w:pPr>
              <w:spacing w:line="360" w:lineRule="auto"/>
              <w:jc w:val="center"/>
              <w:rPr>
                <w:rFonts w:ascii="Times New Roman" w:hAnsi="Times New Roman" w:cs="Times New Roman"/>
                <w:b/>
                <w:bCs/>
                <w:sz w:val="18"/>
                <w:szCs w:val="18"/>
              </w:rPr>
            </w:pPr>
            <w:r w:rsidRPr="002921E0">
              <w:rPr>
                <w:rFonts w:ascii="Times New Roman" w:hAnsi="Times New Roman" w:cs="Times New Roman"/>
                <w:b/>
                <w:bCs/>
                <w:sz w:val="18"/>
                <w:szCs w:val="18"/>
              </w:rPr>
              <w:t>Fu &amp; Li's D*</w:t>
            </w:r>
          </w:p>
        </w:tc>
      </w:tr>
      <w:tr w:rsidR="00892111" w:rsidRPr="002921E0" w14:paraId="27BD4235" w14:textId="77777777" w:rsidTr="00510BDD">
        <w:tc>
          <w:tcPr>
            <w:tcW w:w="1699" w:type="dxa"/>
            <w:tcBorders>
              <w:right w:val="single" w:sz="18" w:space="0" w:color="auto"/>
            </w:tcBorders>
          </w:tcPr>
          <w:p w14:paraId="05FDD5E9" w14:textId="2AC6A7D5" w:rsidR="00892111" w:rsidRPr="002921E0" w:rsidRDefault="008C2E69"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astutus</w:t>
            </w:r>
          </w:p>
        </w:tc>
        <w:tc>
          <w:tcPr>
            <w:tcW w:w="735" w:type="dxa"/>
            <w:tcBorders>
              <w:left w:val="single" w:sz="18" w:space="0" w:color="auto"/>
            </w:tcBorders>
          </w:tcPr>
          <w:p w14:paraId="7603FBE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736" w:type="dxa"/>
          </w:tcPr>
          <w:p w14:paraId="11E38AF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14</w:t>
            </w:r>
          </w:p>
        </w:tc>
        <w:tc>
          <w:tcPr>
            <w:tcW w:w="733" w:type="dxa"/>
          </w:tcPr>
          <w:p w14:paraId="6158042B"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736" w:type="dxa"/>
          </w:tcPr>
          <w:p w14:paraId="08A4D3EB"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000</w:t>
            </w:r>
          </w:p>
        </w:tc>
        <w:tc>
          <w:tcPr>
            <w:tcW w:w="767" w:type="dxa"/>
          </w:tcPr>
          <w:p w14:paraId="3662A03C"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330</w:t>
            </w:r>
          </w:p>
        </w:tc>
        <w:tc>
          <w:tcPr>
            <w:tcW w:w="734" w:type="dxa"/>
          </w:tcPr>
          <w:p w14:paraId="00A9EAAD"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1</w:t>
            </w:r>
          </w:p>
        </w:tc>
        <w:tc>
          <w:tcPr>
            <w:tcW w:w="1276" w:type="dxa"/>
          </w:tcPr>
          <w:p w14:paraId="119CB04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13</w:t>
            </w:r>
          </w:p>
        </w:tc>
        <w:tc>
          <w:tcPr>
            <w:tcW w:w="1276" w:type="dxa"/>
          </w:tcPr>
          <w:p w14:paraId="4322C3C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651</w:t>
            </w:r>
          </w:p>
        </w:tc>
      </w:tr>
      <w:tr w:rsidR="00892111" w:rsidRPr="002921E0" w14:paraId="74B0C25B" w14:textId="77777777" w:rsidTr="00510BDD">
        <w:tc>
          <w:tcPr>
            <w:tcW w:w="1699" w:type="dxa"/>
            <w:tcBorders>
              <w:right w:val="single" w:sz="18" w:space="0" w:color="auto"/>
            </w:tcBorders>
          </w:tcPr>
          <w:p w14:paraId="58599220" w14:textId="22D7BC37" w:rsidR="00892111" w:rsidRPr="002921E0" w:rsidRDefault="008C2E69"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maraisi</w:t>
            </w:r>
          </w:p>
        </w:tc>
        <w:tc>
          <w:tcPr>
            <w:tcW w:w="735" w:type="dxa"/>
            <w:tcBorders>
              <w:left w:val="single" w:sz="18" w:space="0" w:color="auto"/>
            </w:tcBorders>
          </w:tcPr>
          <w:p w14:paraId="7F47BEAC"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7</w:t>
            </w:r>
          </w:p>
        </w:tc>
        <w:tc>
          <w:tcPr>
            <w:tcW w:w="736" w:type="dxa"/>
          </w:tcPr>
          <w:p w14:paraId="7E6ABFA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05</w:t>
            </w:r>
          </w:p>
        </w:tc>
        <w:tc>
          <w:tcPr>
            <w:tcW w:w="733" w:type="dxa"/>
          </w:tcPr>
          <w:p w14:paraId="6047242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1</w:t>
            </w:r>
          </w:p>
        </w:tc>
        <w:tc>
          <w:tcPr>
            <w:tcW w:w="736" w:type="dxa"/>
          </w:tcPr>
          <w:p w14:paraId="24441A0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698</w:t>
            </w:r>
          </w:p>
        </w:tc>
        <w:tc>
          <w:tcPr>
            <w:tcW w:w="767" w:type="dxa"/>
          </w:tcPr>
          <w:p w14:paraId="63A78184"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928</w:t>
            </w:r>
          </w:p>
        </w:tc>
        <w:tc>
          <w:tcPr>
            <w:tcW w:w="734" w:type="dxa"/>
          </w:tcPr>
          <w:p w14:paraId="2C20924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6</w:t>
            </w:r>
          </w:p>
        </w:tc>
        <w:tc>
          <w:tcPr>
            <w:tcW w:w="1276" w:type="dxa"/>
          </w:tcPr>
          <w:p w14:paraId="789861C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825**</w:t>
            </w:r>
          </w:p>
        </w:tc>
        <w:tc>
          <w:tcPr>
            <w:tcW w:w="1276" w:type="dxa"/>
          </w:tcPr>
          <w:p w14:paraId="08EC84D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140**</w:t>
            </w:r>
          </w:p>
        </w:tc>
      </w:tr>
      <w:tr w:rsidR="00892111" w:rsidRPr="002921E0" w14:paraId="52897B54" w14:textId="77777777" w:rsidTr="00510BDD">
        <w:tc>
          <w:tcPr>
            <w:tcW w:w="1699" w:type="dxa"/>
            <w:tcBorders>
              <w:right w:val="single" w:sz="18" w:space="0" w:color="auto"/>
            </w:tcBorders>
          </w:tcPr>
          <w:p w14:paraId="39CCF70B" w14:textId="77777777" w:rsidR="00892111" w:rsidRPr="002921E0" w:rsidRDefault="00892111"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erythrognathus</w:t>
            </w:r>
          </w:p>
        </w:tc>
        <w:tc>
          <w:tcPr>
            <w:tcW w:w="735" w:type="dxa"/>
            <w:tcBorders>
              <w:left w:val="single" w:sz="18" w:space="0" w:color="auto"/>
            </w:tcBorders>
          </w:tcPr>
          <w:p w14:paraId="072E3944"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1</w:t>
            </w:r>
          </w:p>
        </w:tc>
        <w:tc>
          <w:tcPr>
            <w:tcW w:w="736" w:type="dxa"/>
          </w:tcPr>
          <w:p w14:paraId="13579822"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06</w:t>
            </w:r>
          </w:p>
        </w:tc>
        <w:tc>
          <w:tcPr>
            <w:tcW w:w="733" w:type="dxa"/>
          </w:tcPr>
          <w:p w14:paraId="22740D32"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736" w:type="dxa"/>
          </w:tcPr>
          <w:p w14:paraId="592AFD8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73</w:t>
            </w:r>
          </w:p>
        </w:tc>
        <w:tc>
          <w:tcPr>
            <w:tcW w:w="767" w:type="dxa"/>
          </w:tcPr>
          <w:p w14:paraId="614CC6A8"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309</w:t>
            </w:r>
          </w:p>
        </w:tc>
        <w:tc>
          <w:tcPr>
            <w:tcW w:w="734" w:type="dxa"/>
          </w:tcPr>
          <w:p w14:paraId="596E181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0</w:t>
            </w:r>
          </w:p>
        </w:tc>
        <w:tc>
          <w:tcPr>
            <w:tcW w:w="1276" w:type="dxa"/>
          </w:tcPr>
          <w:p w14:paraId="6F9EE3E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131</w:t>
            </w:r>
          </w:p>
        </w:tc>
        <w:tc>
          <w:tcPr>
            <w:tcW w:w="1276" w:type="dxa"/>
          </w:tcPr>
          <w:p w14:paraId="3D99DB9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478</w:t>
            </w:r>
          </w:p>
        </w:tc>
      </w:tr>
      <w:tr w:rsidR="00892111" w:rsidRPr="002921E0" w14:paraId="181C5B9A" w14:textId="77777777" w:rsidTr="00510BDD">
        <w:tc>
          <w:tcPr>
            <w:tcW w:w="1699" w:type="dxa"/>
            <w:tcBorders>
              <w:right w:val="single" w:sz="18" w:space="0" w:color="auto"/>
            </w:tcBorders>
          </w:tcPr>
          <w:p w14:paraId="7F4D390D" w14:textId="77777777" w:rsidR="00892111" w:rsidRPr="002921E0" w:rsidRDefault="00892111" w:rsidP="00510BDD">
            <w:pPr>
              <w:spacing w:line="360" w:lineRule="auto"/>
              <w:rPr>
                <w:rFonts w:ascii="Times New Roman" w:hAnsi="Times New Roman" w:cs="Times New Roman"/>
                <w:sz w:val="18"/>
                <w:szCs w:val="18"/>
              </w:rPr>
            </w:pPr>
            <w:r w:rsidRPr="002921E0">
              <w:rPr>
                <w:rFonts w:ascii="Times New Roman" w:hAnsi="Times New Roman" w:cs="Times New Roman"/>
                <w:sz w:val="18"/>
                <w:szCs w:val="18"/>
              </w:rPr>
              <w:t>Species complex*</w:t>
            </w:r>
          </w:p>
        </w:tc>
        <w:tc>
          <w:tcPr>
            <w:tcW w:w="735" w:type="dxa"/>
            <w:tcBorders>
              <w:left w:val="single" w:sz="18" w:space="0" w:color="auto"/>
            </w:tcBorders>
          </w:tcPr>
          <w:p w14:paraId="5092AB5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2</w:t>
            </w:r>
          </w:p>
        </w:tc>
        <w:tc>
          <w:tcPr>
            <w:tcW w:w="736" w:type="dxa"/>
          </w:tcPr>
          <w:p w14:paraId="25C53AE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83</w:t>
            </w:r>
          </w:p>
        </w:tc>
        <w:tc>
          <w:tcPr>
            <w:tcW w:w="733" w:type="dxa"/>
          </w:tcPr>
          <w:p w14:paraId="1A7145CD"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736" w:type="dxa"/>
          </w:tcPr>
          <w:p w14:paraId="068F7E7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33</w:t>
            </w:r>
          </w:p>
        </w:tc>
        <w:tc>
          <w:tcPr>
            <w:tcW w:w="767" w:type="dxa"/>
          </w:tcPr>
          <w:p w14:paraId="49F2C55D"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167</w:t>
            </w:r>
          </w:p>
        </w:tc>
        <w:tc>
          <w:tcPr>
            <w:tcW w:w="734" w:type="dxa"/>
          </w:tcPr>
          <w:p w14:paraId="018A547C"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0</w:t>
            </w:r>
          </w:p>
        </w:tc>
        <w:tc>
          <w:tcPr>
            <w:tcW w:w="1276" w:type="dxa"/>
          </w:tcPr>
          <w:p w14:paraId="32D7C867"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180</w:t>
            </w:r>
          </w:p>
        </w:tc>
        <w:tc>
          <w:tcPr>
            <w:tcW w:w="1276" w:type="dxa"/>
          </w:tcPr>
          <w:p w14:paraId="1B2FE978"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550</w:t>
            </w:r>
          </w:p>
        </w:tc>
      </w:tr>
      <w:tr w:rsidR="00892111" w:rsidRPr="002921E0" w14:paraId="078A825C" w14:textId="77777777" w:rsidTr="00510BDD">
        <w:tc>
          <w:tcPr>
            <w:tcW w:w="1699" w:type="dxa"/>
            <w:tcBorders>
              <w:right w:val="single" w:sz="18" w:space="0" w:color="auto"/>
            </w:tcBorders>
          </w:tcPr>
          <w:p w14:paraId="12F2EB37" w14:textId="048F4FC4" w:rsidR="00892111" w:rsidRPr="002921E0" w:rsidRDefault="00892111"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 xml:space="preserve">S. </w:t>
            </w:r>
            <w:r w:rsidR="000E5766" w:rsidRPr="002921E0">
              <w:rPr>
                <w:rFonts w:ascii="Times New Roman" w:hAnsi="Times New Roman" w:cs="Times New Roman"/>
                <w:i/>
                <w:iCs/>
                <w:sz w:val="18"/>
                <w:szCs w:val="18"/>
              </w:rPr>
              <w:t>hamartia</w:t>
            </w:r>
          </w:p>
        </w:tc>
        <w:tc>
          <w:tcPr>
            <w:tcW w:w="735" w:type="dxa"/>
            <w:tcBorders>
              <w:left w:val="single" w:sz="18" w:space="0" w:color="auto"/>
            </w:tcBorders>
          </w:tcPr>
          <w:p w14:paraId="0C366B0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1</w:t>
            </w:r>
          </w:p>
        </w:tc>
        <w:tc>
          <w:tcPr>
            <w:tcW w:w="736" w:type="dxa"/>
          </w:tcPr>
          <w:p w14:paraId="1EB46C5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05</w:t>
            </w:r>
          </w:p>
        </w:tc>
        <w:tc>
          <w:tcPr>
            <w:tcW w:w="733" w:type="dxa"/>
          </w:tcPr>
          <w:p w14:paraId="0AACBBFB"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6</w:t>
            </w:r>
          </w:p>
        </w:tc>
        <w:tc>
          <w:tcPr>
            <w:tcW w:w="736" w:type="dxa"/>
          </w:tcPr>
          <w:p w14:paraId="1FB445C5"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836</w:t>
            </w:r>
          </w:p>
        </w:tc>
        <w:tc>
          <w:tcPr>
            <w:tcW w:w="767" w:type="dxa"/>
          </w:tcPr>
          <w:p w14:paraId="61E54D8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509</w:t>
            </w:r>
          </w:p>
        </w:tc>
        <w:tc>
          <w:tcPr>
            <w:tcW w:w="734" w:type="dxa"/>
          </w:tcPr>
          <w:p w14:paraId="34DC03A8"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7</w:t>
            </w:r>
          </w:p>
        </w:tc>
        <w:tc>
          <w:tcPr>
            <w:tcW w:w="1276" w:type="dxa"/>
          </w:tcPr>
          <w:p w14:paraId="77850A76"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202</w:t>
            </w:r>
          </w:p>
        </w:tc>
        <w:tc>
          <w:tcPr>
            <w:tcW w:w="1276" w:type="dxa"/>
          </w:tcPr>
          <w:p w14:paraId="45EF472E"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193</w:t>
            </w:r>
          </w:p>
        </w:tc>
      </w:tr>
      <w:tr w:rsidR="00892111" w:rsidRPr="002921E0" w14:paraId="78D1F7E3" w14:textId="77777777" w:rsidTr="00DC08ED">
        <w:trPr>
          <w:trHeight w:val="183"/>
        </w:trPr>
        <w:tc>
          <w:tcPr>
            <w:tcW w:w="1699" w:type="dxa"/>
            <w:tcBorders>
              <w:bottom w:val="single" w:sz="18" w:space="0" w:color="auto"/>
              <w:right w:val="single" w:sz="18" w:space="0" w:color="auto"/>
            </w:tcBorders>
          </w:tcPr>
          <w:p w14:paraId="30259D6D" w14:textId="77777777" w:rsidR="00892111" w:rsidRPr="002921E0" w:rsidRDefault="00892111" w:rsidP="00510BDD">
            <w:pPr>
              <w:spacing w:line="360" w:lineRule="auto"/>
              <w:rPr>
                <w:rFonts w:ascii="Times New Roman" w:hAnsi="Times New Roman" w:cs="Times New Roman"/>
                <w:i/>
                <w:iCs/>
                <w:sz w:val="18"/>
                <w:szCs w:val="18"/>
              </w:rPr>
            </w:pPr>
            <w:r w:rsidRPr="002921E0">
              <w:rPr>
                <w:rFonts w:ascii="Times New Roman" w:hAnsi="Times New Roman" w:cs="Times New Roman"/>
                <w:i/>
                <w:iCs/>
                <w:sz w:val="18"/>
                <w:szCs w:val="18"/>
              </w:rPr>
              <w:t>S. unispinosus</w:t>
            </w:r>
          </w:p>
        </w:tc>
        <w:tc>
          <w:tcPr>
            <w:tcW w:w="735" w:type="dxa"/>
            <w:tcBorders>
              <w:left w:val="single" w:sz="18" w:space="0" w:color="auto"/>
              <w:bottom w:val="single" w:sz="18" w:space="0" w:color="auto"/>
            </w:tcBorders>
          </w:tcPr>
          <w:p w14:paraId="2E153D4F"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6</w:t>
            </w:r>
          </w:p>
        </w:tc>
        <w:tc>
          <w:tcPr>
            <w:tcW w:w="736" w:type="dxa"/>
            <w:tcBorders>
              <w:bottom w:val="single" w:sz="18" w:space="0" w:color="auto"/>
            </w:tcBorders>
          </w:tcPr>
          <w:p w14:paraId="7FDDD573"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003</w:t>
            </w:r>
          </w:p>
        </w:tc>
        <w:tc>
          <w:tcPr>
            <w:tcW w:w="733" w:type="dxa"/>
            <w:tcBorders>
              <w:bottom w:val="single" w:sz="18" w:space="0" w:color="auto"/>
            </w:tcBorders>
          </w:tcPr>
          <w:p w14:paraId="7C52ABD9"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2</w:t>
            </w:r>
          </w:p>
        </w:tc>
        <w:tc>
          <w:tcPr>
            <w:tcW w:w="736" w:type="dxa"/>
            <w:tcBorders>
              <w:bottom w:val="single" w:sz="18" w:space="0" w:color="auto"/>
            </w:tcBorders>
          </w:tcPr>
          <w:p w14:paraId="0A97B13A"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0.600</w:t>
            </w:r>
          </w:p>
        </w:tc>
        <w:tc>
          <w:tcPr>
            <w:tcW w:w="767" w:type="dxa"/>
            <w:tcBorders>
              <w:bottom w:val="single" w:sz="18" w:space="0" w:color="auto"/>
            </w:tcBorders>
          </w:tcPr>
          <w:p w14:paraId="7876A840"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800</w:t>
            </w:r>
          </w:p>
        </w:tc>
        <w:tc>
          <w:tcPr>
            <w:tcW w:w="734" w:type="dxa"/>
            <w:tcBorders>
              <w:bottom w:val="single" w:sz="18" w:space="0" w:color="auto"/>
            </w:tcBorders>
          </w:tcPr>
          <w:p w14:paraId="7B21A990"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3</w:t>
            </w:r>
          </w:p>
        </w:tc>
        <w:tc>
          <w:tcPr>
            <w:tcW w:w="1276" w:type="dxa"/>
            <w:tcBorders>
              <w:bottom w:val="single" w:sz="18" w:space="0" w:color="auto"/>
            </w:tcBorders>
          </w:tcPr>
          <w:p w14:paraId="55730581"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910</w:t>
            </w:r>
          </w:p>
        </w:tc>
        <w:tc>
          <w:tcPr>
            <w:tcW w:w="1276" w:type="dxa"/>
            <w:tcBorders>
              <w:bottom w:val="single" w:sz="18" w:space="0" w:color="auto"/>
            </w:tcBorders>
          </w:tcPr>
          <w:p w14:paraId="38A6FA02" w14:textId="77777777" w:rsidR="00892111" w:rsidRPr="002921E0" w:rsidRDefault="00892111" w:rsidP="00510BDD">
            <w:pPr>
              <w:spacing w:line="360" w:lineRule="auto"/>
              <w:jc w:val="center"/>
              <w:rPr>
                <w:rFonts w:ascii="Times New Roman" w:hAnsi="Times New Roman" w:cs="Times New Roman"/>
                <w:sz w:val="18"/>
                <w:szCs w:val="18"/>
              </w:rPr>
            </w:pPr>
            <w:r w:rsidRPr="002921E0">
              <w:rPr>
                <w:rFonts w:ascii="Times New Roman" w:hAnsi="Times New Roman" w:cs="Times New Roman"/>
                <w:sz w:val="18"/>
                <w:szCs w:val="18"/>
              </w:rPr>
              <w:t>1.400</w:t>
            </w:r>
          </w:p>
        </w:tc>
      </w:tr>
    </w:tbl>
    <w:p w14:paraId="2C49A808" w14:textId="71E672E2" w:rsidR="00DA73EB" w:rsidRPr="002921E0" w:rsidRDefault="00DA73EB">
      <w:pPr>
        <w:rPr>
          <w:rFonts w:ascii="Times New Roman" w:hAnsi="Times New Roman" w:cs="Times New Roman"/>
        </w:rPr>
      </w:pPr>
    </w:p>
    <w:p w14:paraId="3BB09F70" w14:textId="45A3BCB0" w:rsidR="00892111" w:rsidRPr="002921E0" w:rsidRDefault="00892111">
      <w:pPr>
        <w:rPr>
          <w:rFonts w:ascii="Times New Roman" w:hAnsi="Times New Roman" w:cs="Times New Roman"/>
        </w:rPr>
      </w:pPr>
    </w:p>
    <w:p w14:paraId="3D996DE2" w14:textId="35E12F59" w:rsidR="00892111" w:rsidRPr="002921E0" w:rsidRDefault="00892111">
      <w:pPr>
        <w:rPr>
          <w:rFonts w:ascii="Times New Roman" w:hAnsi="Times New Roman" w:cs="Times New Roman"/>
        </w:rPr>
      </w:pPr>
    </w:p>
    <w:p w14:paraId="5CE79CE5" w14:textId="3C7AD216" w:rsidR="00892111" w:rsidRPr="002921E0" w:rsidRDefault="00892111">
      <w:pPr>
        <w:rPr>
          <w:rFonts w:ascii="Times New Roman" w:hAnsi="Times New Roman" w:cs="Times New Roman"/>
        </w:rPr>
      </w:pPr>
    </w:p>
    <w:p w14:paraId="4EDA681D" w14:textId="416A7FCD" w:rsidR="00892111" w:rsidRPr="002921E0" w:rsidRDefault="00892111">
      <w:pPr>
        <w:rPr>
          <w:rFonts w:ascii="Times New Roman" w:hAnsi="Times New Roman" w:cs="Times New Roman"/>
        </w:rPr>
      </w:pPr>
    </w:p>
    <w:p w14:paraId="6994B768" w14:textId="5FB1245A" w:rsidR="00DC08ED" w:rsidRPr="002921E0" w:rsidRDefault="00DC08ED">
      <w:pPr>
        <w:rPr>
          <w:rFonts w:ascii="Times New Roman" w:hAnsi="Times New Roman" w:cs="Times New Roman"/>
        </w:rPr>
      </w:pPr>
    </w:p>
    <w:p w14:paraId="6BB6EF0C" w14:textId="1026C7E4" w:rsidR="00DC08ED" w:rsidRPr="002921E0" w:rsidRDefault="00DC08ED">
      <w:pPr>
        <w:rPr>
          <w:rFonts w:ascii="Times New Roman" w:hAnsi="Times New Roman" w:cs="Times New Roman"/>
        </w:rPr>
      </w:pPr>
    </w:p>
    <w:p w14:paraId="0EFFA131" w14:textId="3A3272A9" w:rsidR="00DC08ED" w:rsidRPr="002921E0" w:rsidRDefault="00DC08ED">
      <w:pPr>
        <w:rPr>
          <w:rFonts w:ascii="Times New Roman" w:hAnsi="Times New Roman" w:cs="Times New Roman"/>
        </w:rPr>
      </w:pPr>
    </w:p>
    <w:p w14:paraId="09604B4E" w14:textId="4E35B565" w:rsidR="00DC08ED" w:rsidRPr="002921E0" w:rsidRDefault="00DC08ED">
      <w:pPr>
        <w:rPr>
          <w:rFonts w:ascii="Times New Roman" w:hAnsi="Times New Roman" w:cs="Times New Roman"/>
        </w:rPr>
      </w:pPr>
    </w:p>
    <w:p w14:paraId="7D7CB728" w14:textId="09BF72E3" w:rsidR="00DC08ED" w:rsidRDefault="00DC08ED">
      <w:pPr>
        <w:rPr>
          <w:rFonts w:ascii="Times New Roman" w:hAnsi="Times New Roman" w:cs="Times New Roman"/>
        </w:rPr>
      </w:pPr>
    </w:p>
    <w:p w14:paraId="10A72697" w14:textId="77777777" w:rsidR="002921E0" w:rsidRPr="002921E0" w:rsidRDefault="002921E0">
      <w:pPr>
        <w:rPr>
          <w:rFonts w:ascii="Times New Roman" w:hAnsi="Times New Roman" w:cs="Times New Roman"/>
        </w:rPr>
      </w:pPr>
    </w:p>
    <w:p w14:paraId="67F96935" w14:textId="77777777" w:rsidR="007E3467" w:rsidRDefault="007E3467" w:rsidP="00892111">
      <w:pPr>
        <w:rPr>
          <w:rFonts w:ascii="Times New Roman" w:hAnsi="Times New Roman" w:cs="Times New Roman"/>
        </w:rPr>
      </w:pPr>
    </w:p>
    <w:p w14:paraId="0BCAE15A" w14:textId="17BDD0A1" w:rsidR="00892111" w:rsidRPr="002921E0" w:rsidRDefault="007554D5" w:rsidP="00892111">
      <w:pPr>
        <w:rPr>
          <w:rFonts w:ascii="Times New Roman" w:hAnsi="Times New Roman" w:cs="Times New Roman"/>
        </w:rPr>
      </w:pPr>
      <w:r w:rsidRPr="002921E0">
        <w:rPr>
          <w:rFonts w:ascii="Times New Roman" w:hAnsi="Times New Roman" w:cs="Times New Roman"/>
          <w:noProof/>
          <w:lang w:eastAsia="en-ZA"/>
        </w:rPr>
        <w:lastRenderedPageBreak/>
        <mc:AlternateContent>
          <mc:Choice Requires="wpg">
            <w:drawing>
              <wp:anchor distT="0" distB="0" distL="114300" distR="114300" simplePos="0" relativeHeight="251772928" behindDoc="0" locked="0" layoutInCell="1" allowOverlap="1" wp14:anchorId="20B2AB22" wp14:editId="02AFF138">
                <wp:simplePos x="0" y="0"/>
                <wp:positionH relativeFrom="column">
                  <wp:posOffset>1050290</wp:posOffset>
                </wp:positionH>
                <wp:positionV relativeFrom="paragraph">
                  <wp:posOffset>24765</wp:posOffset>
                </wp:positionV>
                <wp:extent cx="4587240" cy="5302033"/>
                <wp:effectExtent l="0" t="0" r="0" b="13335"/>
                <wp:wrapNone/>
                <wp:docPr id="677" name="Group 677"/>
                <wp:cNvGraphicFramePr/>
                <a:graphic xmlns:a="http://schemas.openxmlformats.org/drawingml/2006/main">
                  <a:graphicData uri="http://schemas.microsoft.com/office/word/2010/wordprocessingGroup">
                    <wpg:wgp>
                      <wpg:cNvGrpSpPr/>
                      <wpg:grpSpPr>
                        <a:xfrm>
                          <a:off x="0" y="0"/>
                          <a:ext cx="4587240" cy="5302033"/>
                          <a:chOff x="0" y="121920"/>
                          <a:chExt cx="4587240" cy="5302033"/>
                        </a:xfrm>
                      </wpg:grpSpPr>
                      <wpg:grpSp>
                        <wpg:cNvPr id="671" name="Group 671"/>
                        <wpg:cNvGrpSpPr/>
                        <wpg:grpSpPr>
                          <a:xfrm>
                            <a:off x="350520" y="152400"/>
                            <a:ext cx="4091940" cy="5257800"/>
                            <a:chOff x="0" y="0"/>
                            <a:chExt cx="4091940" cy="5257800"/>
                          </a:xfrm>
                        </wpg:grpSpPr>
                        <wps:wsp>
                          <wps:cNvPr id="667" name="Rectangle 667"/>
                          <wps:cNvSpPr/>
                          <wps:spPr>
                            <a:xfrm>
                              <a:off x="0" y="670560"/>
                              <a:ext cx="345746" cy="111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 name="Rectangle 668"/>
                          <wps:cNvSpPr/>
                          <wps:spPr>
                            <a:xfrm>
                              <a:off x="1760220" y="0"/>
                              <a:ext cx="327660" cy="137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9" name="Rectangle 669"/>
                          <wps:cNvSpPr/>
                          <wps:spPr>
                            <a:xfrm>
                              <a:off x="1836420" y="784860"/>
                              <a:ext cx="327660" cy="742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0" name="Rectangle 670"/>
                          <wps:cNvSpPr/>
                          <wps:spPr>
                            <a:xfrm>
                              <a:off x="3764280" y="342900"/>
                              <a:ext cx="327660" cy="742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1529134" y="4193540"/>
                              <a:ext cx="345746" cy="111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1765550" y="5008880"/>
                              <a:ext cx="368410" cy="119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2804288" y="4284980"/>
                              <a:ext cx="345746" cy="111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Rectangle 291"/>
                          <wps:cNvSpPr/>
                          <wps:spPr>
                            <a:xfrm>
                              <a:off x="2750820" y="5153660"/>
                              <a:ext cx="375348" cy="1041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6" name="Group 676"/>
                        <wpg:cNvGrpSpPr/>
                        <wpg:grpSpPr>
                          <a:xfrm>
                            <a:off x="0" y="121920"/>
                            <a:ext cx="4587240" cy="5302033"/>
                            <a:chOff x="0" y="-53340"/>
                            <a:chExt cx="4587240" cy="5302033"/>
                          </a:xfrm>
                        </wpg:grpSpPr>
                        <wps:wsp>
                          <wps:cNvPr id="675" name="Text Box 675"/>
                          <wps:cNvSpPr txBox="1"/>
                          <wps:spPr>
                            <a:xfrm>
                              <a:off x="0" y="556260"/>
                              <a:ext cx="1158240" cy="228600"/>
                            </a:xfrm>
                            <a:prstGeom prst="rect">
                              <a:avLst/>
                            </a:prstGeom>
                            <a:noFill/>
                            <a:ln w="6350">
                              <a:noFill/>
                            </a:ln>
                          </wps:spPr>
                          <wps:txbx>
                            <w:txbxContent>
                              <w:p w14:paraId="0ABBA6F3" w14:textId="01B23DF7"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S. venterstaden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2" name="Text Box 672"/>
                          <wps:cNvSpPr txBox="1"/>
                          <wps:spPr>
                            <a:xfrm>
                              <a:off x="1927860" y="693420"/>
                              <a:ext cx="762000" cy="312420"/>
                            </a:xfrm>
                            <a:prstGeom prst="rect">
                              <a:avLst/>
                            </a:prstGeom>
                            <a:noFill/>
                            <a:ln w="6350">
                              <a:noFill/>
                            </a:ln>
                          </wps:spPr>
                          <wps:txbx>
                            <w:txbxContent>
                              <w:p w14:paraId="7E8C0024" w14:textId="5C383BEC"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ignis</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3" name="Text Box 673"/>
                          <wps:cNvSpPr txBox="1"/>
                          <wps:spPr>
                            <a:xfrm>
                              <a:off x="1833025" y="-53340"/>
                              <a:ext cx="762000" cy="220980"/>
                            </a:xfrm>
                            <a:prstGeom prst="rect">
                              <a:avLst/>
                            </a:prstGeom>
                            <a:noFill/>
                            <a:ln w="6350">
                              <a:noFill/>
                            </a:ln>
                          </wps:spPr>
                          <wps:txbx>
                            <w:txbxContent>
                              <w:p w14:paraId="047EEAF1" w14:textId="6F75DD87"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teras</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4" name="Text Box 674"/>
                          <wps:cNvSpPr txBox="1"/>
                          <wps:spPr>
                            <a:xfrm>
                              <a:off x="3825240" y="274320"/>
                              <a:ext cx="762000" cy="312420"/>
                            </a:xfrm>
                            <a:prstGeom prst="rect">
                              <a:avLst/>
                            </a:prstGeom>
                            <a:noFill/>
                            <a:ln w="6350">
                              <a:noFill/>
                            </a:ln>
                          </wps:spPr>
                          <wps:txbx>
                            <w:txbxContent>
                              <w:p w14:paraId="65519F6B" w14:textId="6FF79010"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dylani</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8" name="Text Box 298"/>
                          <wps:cNvSpPr txBox="1"/>
                          <wps:spPr>
                            <a:xfrm>
                              <a:off x="1548536" y="4137121"/>
                              <a:ext cx="935944" cy="244379"/>
                            </a:xfrm>
                            <a:prstGeom prst="rect">
                              <a:avLst/>
                            </a:prstGeom>
                            <a:noFill/>
                            <a:ln w="6350">
                              <a:noFill/>
                            </a:ln>
                          </wps:spPr>
                          <wps:txbx>
                            <w:txbxContent>
                              <w:p w14:paraId="0D33722E" w14:textId="26128C7B" w:rsidR="007554D5" w:rsidRPr="0086220C" w:rsidRDefault="007554D5" w:rsidP="007554D5">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hamart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9" name="Text Box 299"/>
                          <wps:cNvSpPr txBox="1"/>
                          <wps:spPr>
                            <a:xfrm>
                              <a:off x="2259778" y="4901141"/>
                              <a:ext cx="935944" cy="244379"/>
                            </a:xfrm>
                            <a:prstGeom prst="rect">
                              <a:avLst/>
                            </a:prstGeom>
                            <a:noFill/>
                            <a:ln w="6350">
                              <a:noFill/>
                            </a:ln>
                          </wps:spPr>
                          <wps:txbx>
                            <w:txbxContent>
                              <w:p w14:paraId="2275949F" w14:textId="50F8BC59"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finni</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Text Box 300"/>
                          <wps:cNvSpPr txBox="1"/>
                          <wps:spPr>
                            <a:xfrm>
                              <a:off x="3122884" y="5004314"/>
                              <a:ext cx="935944" cy="244379"/>
                            </a:xfrm>
                            <a:prstGeom prst="rect">
                              <a:avLst/>
                            </a:prstGeom>
                            <a:noFill/>
                            <a:ln w="6350">
                              <a:noFill/>
                            </a:ln>
                          </wps:spPr>
                          <wps:txbx>
                            <w:txbxContent>
                              <w:p w14:paraId="1B61B89C" w14:textId="15FF6D7A"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theaei</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Text Box 301"/>
                          <wps:cNvSpPr txBox="1"/>
                          <wps:spPr>
                            <a:xfrm>
                              <a:off x="2833906" y="4170680"/>
                              <a:ext cx="987940" cy="244379"/>
                            </a:xfrm>
                            <a:prstGeom prst="rect">
                              <a:avLst/>
                            </a:prstGeom>
                            <a:noFill/>
                            <a:ln w="6350">
                              <a:noFill/>
                            </a:ln>
                          </wps:spPr>
                          <wps:txbx>
                            <w:txbxContent>
                              <w:p w14:paraId="532C479E" w14:textId="606B6EF8" w:rsidR="00377822" w:rsidRPr="0086220C" w:rsidRDefault="00377822" w:rsidP="007554D5">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karooen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0B2AB22" id="Group 677" o:spid="_x0000_s1084" style="position:absolute;margin-left:82.7pt;margin-top:1.95pt;width:361.2pt;height:417.5pt;z-index:251772928;mso-width-relative:margin;mso-height-relative:margin" coordorigin=",1219" coordsize="45872,53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">
                <v:group id="Group 671" o:spid="_x0000_s1085" style="position:absolute;left:3505;top:1524;width:40919;height:52578" coordsize="40919,5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">
                  <v:rect id="Rectangle 667" o:spid="_x0000_s1086" style="position:absolute;top:6705;width:3457;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" fillcolor="white [3212]" strokecolor="white [3212]" strokeweight="1pt"/>
                  <v:rect id="Rectangle 668" o:spid="_x0000_s1087" style="position:absolute;left:17602;width:3276;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" fillcolor="white [3212]" strokecolor="white [3212]" strokeweight="1pt"/>
                  <v:rect id="Rectangle 669" o:spid="_x0000_s1088" style="position:absolute;left:18364;top:7848;width:3276;height: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" fillcolor="white [3212]" strokecolor="white [3212]" strokeweight="1pt"/>
                  <v:rect id="Rectangle 670" o:spid="_x0000_s1089" style="position:absolute;left:37642;top:3429;width:3277;height:7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" fillcolor="white [3212]" strokecolor="white [3212]" strokeweight="1pt"/>
                  <v:rect id="Rectangle 288" o:spid="_x0000_s1090" style="position:absolute;left:15291;top:41935;width:3457;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" fillcolor="white [3212]" strokecolor="white [3212]" strokeweight="1pt"/>
                  <v:rect id="Rectangle 289" o:spid="_x0000_s1091" style="position:absolute;left:17655;top:50088;width:3684;height:1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" fillcolor="white [3212]" strokecolor="white [3212]" strokeweight="1pt"/>
                  <v:rect id="Rectangle 290" o:spid="_x0000_s1092" style="position:absolute;left:28042;top:42849;width:3458;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" fillcolor="white [3212]" strokecolor="white [3212]" strokeweight="1pt"/>
                  <v:rect id="Rectangle 291" o:spid="_x0000_s1093" style="position:absolute;left:27508;top:51536;width:3753;height:1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" fillcolor="white [3212]" strokecolor="white [3212]" strokeweight="1pt"/>
                </v:group>
                <v:group id="Group 676" o:spid="_x0000_s1094" style="position:absolute;top:1219;width:45872;height:53020" coordorigin=",-533" coordsize="45872,5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">
                  <v:shape id="Text Box 675" o:spid="_x0000_s1095" type="#_x0000_t202" style="position:absolute;top:5562;width:1158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" filled="f" stroked="f" strokeweight=".5pt">
                    <v:textbox>
                      <w:txbxContent>
                        <w:p w14:paraId="0ABBA6F3" w14:textId="01B23DF7"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S. venterstadensis</w:t>
                          </w:r>
                        </w:p>
                      </w:txbxContent>
                    </v:textbox>
                  </v:shape>
                  <v:shape id="Text Box 672" o:spid="_x0000_s1096" type="#_x0000_t202" style="position:absolute;left:19278;top:6934;width:7620;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o/3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sHiJYbfM+EIyPUPAAAA//8DAFBLAQItABQABgAIAAAAIQDb4fbL7gAAAIUBAAATAAAAAAAA&#10;AAAAAAAAAAAAAABbQ29udGVudF9UeXBlc10ueG1sUEsBAi0AFAAGAAgAAAAhAFr0LFu/AAAAFQEA&#10;AAsAAAAAAAAAAAAAAAAAHwEAAF9yZWxzLy5yZWxzUEsBAi0AFAAGAAgAAAAhAG6mj/fHAAAA3AAA&#10;AA8AAAAAAAAAAAAAAAAABwIAAGRycy9kb3ducmV2LnhtbFBLBQYAAAAAAwADALcAAAD7AgAAAAA=&#10;" filled="f" stroked="f" strokeweight=".5pt">
                    <v:textbox>
                      <w:txbxContent>
                        <w:p w14:paraId="7E8C0024" w14:textId="5C383BEC"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ignis</w:t>
                          </w:r>
                          <w:r w:rsidRPr="008B5E99">
                            <w:rPr>
                              <w:rFonts w:ascii="Arial" w:hAnsi="Arial" w:cs="Arial"/>
                              <w:b/>
                              <w:bCs/>
                              <w:i/>
                              <w:iCs/>
                              <w:sz w:val="12"/>
                              <w:szCs w:val="12"/>
                            </w:rPr>
                            <w:t xml:space="preserve"> </w:t>
                          </w:r>
                        </w:p>
                      </w:txbxContent>
                    </v:textbox>
                  </v:shape>
                  <v:shape id="Text Box 673" o:spid="_x0000_s1097" type="#_x0000_t202" style="position:absolute;left:18330;top:-533;width:7620;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ips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54hn+z4QjINd/AAAA//8DAFBLAQItABQABgAIAAAAIQDb4fbL7gAAAIUBAAATAAAAAAAA&#10;AAAAAAAAAAAAAABbQ29udGVudF9UeXBlc10ueG1sUEsBAi0AFAAGAAgAAAAhAFr0LFu/AAAAFQEA&#10;AAsAAAAAAAAAAAAAAAAAHwEAAF9yZWxzLy5yZWxzUEsBAi0AFAAGAAgAAAAhAAHqKmzHAAAA3AAA&#10;AA8AAAAAAAAAAAAAAAAABwIAAGRycy9kb3ducmV2LnhtbFBLBQYAAAAAAwADALcAAAD7AgAAAAA=&#10;" filled="f" stroked="f" strokeweight=".5pt">
                    <v:textbox>
                      <w:txbxContent>
                        <w:p w14:paraId="047EEAF1" w14:textId="6F75DD87"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teras</w:t>
                          </w:r>
                          <w:r w:rsidRPr="008B5E99">
                            <w:rPr>
                              <w:rFonts w:ascii="Arial" w:hAnsi="Arial" w:cs="Arial"/>
                              <w:b/>
                              <w:bCs/>
                              <w:i/>
                              <w:iCs/>
                              <w:sz w:val="12"/>
                              <w:szCs w:val="12"/>
                            </w:rPr>
                            <w:t xml:space="preserve"> </w:t>
                          </w:r>
                        </w:p>
                      </w:txbxContent>
                    </v:textbox>
                  </v:shape>
                  <v:shape id="Text Box 674" o:spid="_x0000_s1098" type="#_x0000_t202" style="position:absolute;left:38252;top:2743;width:7620;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7IY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54hn+z4QjINd/AAAA//8DAFBLAQItABQABgAIAAAAIQDb4fbL7gAAAIUBAAATAAAAAAAA&#10;AAAAAAAAAAAAAABbQ29udGVudF9UeXBlc10ueG1sUEsBAi0AFAAGAAgAAAAhAFr0LFu/AAAAFQEA&#10;AAsAAAAAAAAAAAAAAAAAHwEAAF9yZWxzLy5yZWxzUEsBAi0AFAAGAAgAAAAhAI4DshjHAAAA3AAA&#10;AA8AAAAAAAAAAAAAAAAABwIAAGRycy9kb3ducmV2LnhtbFBLBQYAAAAAAwADALcAAAD7AgAAAAA=&#10;" filled="f" stroked="f" strokeweight=".5pt">
                    <v:textbox>
                      <w:txbxContent>
                        <w:p w14:paraId="65519F6B" w14:textId="6FF79010"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dylani</w:t>
                          </w:r>
                          <w:r w:rsidRPr="008B5E99">
                            <w:rPr>
                              <w:rFonts w:ascii="Arial" w:hAnsi="Arial" w:cs="Arial"/>
                              <w:b/>
                              <w:bCs/>
                              <w:i/>
                              <w:iCs/>
                              <w:sz w:val="12"/>
                              <w:szCs w:val="12"/>
                            </w:rPr>
                            <w:t xml:space="preserve"> </w:t>
                          </w:r>
                        </w:p>
                      </w:txbxContent>
                    </v:textbox>
                  </v:shape>
                  <v:shape id="Text Box 298" o:spid="_x0000_s1099" type="#_x0000_t202" style="position:absolute;left:15485;top:41371;width:9359;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" filled="f" stroked="f" strokeweight=".5pt">
                    <v:textbox>
                      <w:txbxContent>
                        <w:p w14:paraId="0D33722E" w14:textId="26128C7B" w:rsidR="007554D5" w:rsidRPr="0086220C" w:rsidRDefault="007554D5" w:rsidP="007554D5">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hamartia</w:t>
                          </w:r>
                        </w:p>
                      </w:txbxContent>
                    </v:textbox>
                  </v:shape>
                  <v:shape id="Text Box 299" o:spid="_x0000_s1100" type="#_x0000_t202" style="position:absolute;left:22597;top:49011;width:9360;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" filled="f" stroked="f" strokeweight=".5pt">
                    <v:textbox>
                      <w:txbxContent>
                        <w:p w14:paraId="2275949F" w14:textId="50F8BC59"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finni</w:t>
                          </w:r>
                          <w:r w:rsidRPr="008B5E99">
                            <w:rPr>
                              <w:rFonts w:ascii="Arial" w:hAnsi="Arial" w:cs="Arial"/>
                              <w:b/>
                              <w:bCs/>
                              <w:i/>
                              <w:iCs/>
                              <w:sz w:val="12"/>
                              <w:szCs w:val="12"/>
                            </w:rPr>
                            <w:t xml:space="preserve"> </w:t>
                          </w:r>
                        </w:p>
                      </w:txbxContent>
                    </v:textbox>
                  </v:shape>
                  <v:shape id="Text Box 300" o:spid="_x0000_s1101" type="#_x0000_t202" style="position:absolute;left:31228;top:50043;width:9360;height:2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" filled="f" stroked="f" strokeweight=".5pt">
                    <v:textbox>
                      <w:txbxContent>
                        <w:p w14:paraId="1B61B89C" w14:textId="15FF6D7A" w:rsidR="007554D5" w:rsidRPr="008B5E99" w:rsidRDefault="007554D5" w:rsidP="007554D5">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theaei</w:t>
                          </w:r>
                          <w:r w:rsidRPr="008B5E99">
                            <w:rPr>
                              <w:rFonts w:ascii="Arial" w:hAnsi="Arial" w:cs="Arial"/>
                              <w:b/>
                              <w:bCs/>
                              <w:i/>
                              <w:iCs/>
                              <w:sz w:val="12"/>
                              <w:szCs w:val="12"/>
                            </w:rPr>
                            <w:t xml:space="preserve"> </w:t>
                          </w:r>
                        </w:p>
                      </w:txbxContent>
                    </v:textbox>
                  </v:shape>
                  <v:shape id="Text Box 301" o:spid="_x0000_s1102" type="#_x0000_t202" style="position:absolute;left:28339;top:41706;width:9879;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" filled="f" stroked="f" strokeweight=".5pt">
                    <v:textbox>
                      <w:txbxContent>
                        <w:p w14:paraId="532C479E" w14:textId="606B6EF8" w:rsidR="00377822" w:rsidRPr="0086220C" w:rsidRDefault="00377822" w:rsidP="007554D5">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karooensis</w:t>
                          </w:r>
                        </w:p>
                      </w:txbxContent>
                    </v:textbox>
                  </v:shape>
                </v:group>
              </v:group>
            </w:pict>
          </mc:Fallback>
        </mc:AlternateContent>
      </w:r>
      <w:r w:rsidR="00892111" w:rsidRPr="002921E0">
        <w:rPr>
          <w:rFonts w:ascii="Times New Roman" w:hAnsi="Times New Roman" w:cs="Times New Roman"/>
          <w:noProof/>
          <w:lang w:eastAsia="en-ZA"/>
        </w:rPr>
        <mc:AlternateContent>
          <mc:Choice Requires="wpg">
            <w:drawing>
              <wp:anchor distT="0" distB="0" distL="114300" distR="114300" simplePos="0" relativeHeight="251650048" behindDoc="0" locked="0" layoutInCell="1" allowOverlap="1" wp14:anchorId="6D22A38E" wp14:editId="077EC4C1">
                <wp:simplePos x="0" y="0"/>
                <wp:positionH relativeFrom="column">
                  <wp:posOffset>99060</wp:posOffset>
                </wp:positionH>
                <wp:positionV relativeFrom="paragraph">
                  <wp:posOffset>4445</wp:posOffset>
                </wp:positionV>
                <wp:extent cx="5831840" cy="6221095"/>
                <wp:effectExtent l="0" t="0" r="0" b="8255"/>
                <wp:wrapNone/>
                <wp:docPr id="547" name="Group 547"/>
                <wp:cNvGraphicFramePr/>
                <a:graphic xmlns:a="http://schemas.openxmlformats.org/drawingml/2006/main">
                  <a:graphicData uri="http://schemas.microsoft.com/office/word/2010/wordprocessingGroup">
                    <wpg:wgp>
                      <wpg:cNvGrpSpPr/>
                      <wpg:grpSpPr>
                        <a:xfrm>
                          <a:off x="0" y="0"/>
                          <a:ext cx="5831840" cy="6221095"/>
                          <a:chOff x="0" y="0"/>
                          <a:chExt cx="5831840" cy="6221095"/>
                        </a:xfrm>
                      </wpg:grpSpPr>
                      <pic:pic xmlns:pic="http://schemas.openxmlformats.org/drawingml/2006/picture">
                        <pic:nvPicPr>
                          <pic:cNvPr id="11" name="Picture 1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3802380" y="4107180"/>
                            <a:ext cx="1889760" cy="1622425"/>
                          </a:xfrm>
                          <a:prstGeom prst="rect">
                            <a:avLst/>
                          </a:prstGeom>
                        </pic:spPr>
                      </pic:pic>
                      <pic:pic xmlns:pic="http://schemas.openxmlformats.org/drawingml/2006/picture">
                        <pic:nvPicPr>
                          <pic:cNvPr id="12" name="Picture 1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2659380" y="5097780"/>
                            <a:ext cx="949325" cy="765810"/>
                          </a:xfrm>
                          <a:prstGeom prst="rect">
                            <a:avLst/>
                          </a:prstGeom>
                          <a:noFill/>
                        </pic:spPr>
                      </pic:pic>
                      <pic:pic xmlns:pic="http://schemas.openxmlformats.org/drawingml/2006/picture">
                        <pic:nvPicPr>
                          <pic:cNvPr id="14" name="Picture 1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926080" y="53340"/>
                            <a:ext cx="1711325" cy="874395"/>
                          </a:xfrm>
                          <a:prstGeom prst="rect">
                            <a:avLst/>
                          </a:prstGeom>
                          <a:noFill/>
                        </pic:spPr>
                      </pic:pic>
                      <pic:pic xmlns:pic="http://schemas.openxmlformats.org/drawingml/2006/picture">
                        <pic:nvPicPr>
                          <pic:cNvPr id="20" name="Picture 2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739640" y="175260"/>
                            <a:ext cx="946150" cy="762635"/>
                          </a:xfrm>
                          <a:prstGeom prst="rect">
                            <a:avLst/>
                          </a:prstGeom>
                          <a:noFill/>
                        </pic:spPr>
                      </pic:pic>
                      <pic:pic xmlns:pic="http://schemas.openxmlformats.org/drawingml/2006/picture">
                        <pic:nvPicPr>
                          <pic:cNvPr id="21" name="Picture 2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4114800"/>
                            <a:ext cx="2416175" cy="2106295"/>
                          </a:xfrm>
                          <a:prstGeom prst="rect">
                            <a:avLst/>
                          </a:prstGeom>
                          <a:noFill/>
                        </pic:spPr>
                      </pic:pic>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712720" y="4107180"/>
                            <a:ext cx="852805" cy="965200"/>
                          </a:xfrm>
                          <a:prstGeom prst="rect">
                            <a:avLst/>
                          </a:prstGeom>
                          <a:noFill/>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920240" y="167640"/>
                            <a:ext cx="1023620" cy="760095"/>
                          </a:xfrm>
                          <a:prstGeom prst="rect">
                            <a:avLst/>
                          </a:prstGeom>
                          <a:noFill/>
                        </pic:spPr>
                      </pic:pic>
                      <pic:pic xmlns:pic="http://schemas.openxmlformats.org/drawingml/2006/picture">
                        <pic:nvPicPr>
                          <pic:cNvPr id="35" name="Picture 3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165860" y="495300"/>
                            <a:ext cx="588645" cy="304800"/>
                          </a:xfrm>
                          <a:prstGeom prst="rect">
                            <a:avLst/>
                          </a:prstGeom>
                          <a:noFill/>
                        </pic:spPr>
                      </pic:pic>
                      <pic:pic xmlns:pic="http://schemas.openxmlformats.org/drawingml/2006/picture">
                        <pic:nvPicPr>
                          <pic:cNvPr id="38" name="Picture 3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480" y="236220"/>
                            <a:ext cx="762000" cy="698500"/>
                          </a:xfrm>
                          <a:prstGeom prst="rect">
                            <a:avLst/>
                          </a:prstGeom>
                          <a:noFill/>
                        </pic:spPr>
                      </pic:pic>
                      <wps:wsp>
                        <wps:cNvPr id="124" name="Text Box 124"/>
                        <wps:cNvSpPr txBox="1"/>
                        <wps:spPr>
                          <a:xfrm>
                            <a:off x="3573780" y="76200"/>
                            <a:ext cx="650240" cy="289560"/>
                          </a:xfrm>
                          <a:prstGeom prst="rect">
                            <a:avLst/>
                          </a:prstGeom>
                          <a:noFill/>
                          <a:ln w="6350">
                            <a:noFill/>
                          </a:ln>
                        </wps:spPr>
                        <wps:txbx>
                          <w:txbxContent>
                            <w:p w14:paraId="2302928D"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1272540" y="335280"/>
                            <a:ext cx="650240" cy="289560"/>
                          </a:xfrm>
                          <a:prstGeom prst="rect">
                            <a:avLst/>
                          </a:prstGeom>
                          <a:noFill/>
                          <a:ln w="6350">
                            <a:noFill/>
                          </a:ln>
                        </wps:spPr>
                        <wps:txbx>
                          <w:txbxContent>
                            <w:p w14:paraId="51E56F1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495300" y="274320"/>
                            <a:ext cx="650240" cy="289560"/>
                          </a:xfrm>
                          <a:prstGeom prst="rect">
                            <a:avLst/>
                          </a:prstGeom>
                          <a:noFill/>
                          <a:ln w="6350">
                            <a:noFill/>
                          </a:ln>
                        </wps:spPr>
                        <wps:txbx>
                          <w:txbxContent>
                            <w:p w14:paraId="4DCEDA92"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1" name="Text Box 521"/>
                        <wps:cNvSpPr txBox="1"/>
                        <wps:spPr>
                          <a:xfrm>
                            <a:off x="1935480" y="701040"/>
                            <a:ext cx="650240" cy="289560"/>
                          </a:xfrm>
                          <a:prstGeom prst="rect">
                            <a:avLst/>
                          </a:prstGeom>
                          <a:noFill/>
                          <a:ln w="6350">
                            <a:noFill/>
                          </a:ln>
                        </wps:spPr>
                        <wps:txbx>
                          <w:txbxContent>
                            <w:p w14:paraId="14921097"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0" name="Text Box 530"/>
                        <wps:cNvSpPr txBox="1"/>
                        <wps:spPr>
                          <a:xfrm>
                            <a:off x="3322320" y="4351020"/>
                            <a:ext cx="650240" cy="289560"/>
                          </a:xfrm>
                          <a:prstGeom prst="rect">
                            <a:avLst/>
                          </a:prstGeom>
                          <a:noFill/>
                          <a:ln w="6350">
                            <a:noFill/>
                          </a:ln>
                        </wps:spPr>
                        <wps:txbx>
                          <w:txbxContent>
                            <w:p w14:paraId="25E214A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1" name="Text Box 531"/>
                        <wps:cNvSpPr txBox="1"/>
                        <wps:spPr>
                          <a:xfrm>
                            <a:off x="5181600" y="5265420"/>
                            <a:ext cx="650240" cy="289560"/>
                          </a:xfrm>
                          <a:prstGeom prst="rect">
                            <a:avLst/>
                          </a:prstGeom>
                          <a:noFill/>
                          <a:ln w="6350">
                            <a:noFill/>
                          </a:ln>
                        </wps:spPr>
                        <wps:txbx>
                          <w:txbxContent>
                            <w:p w14:paraId="1851913F"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8" name="Text Box 538"/>
                        <wps:cNvSpPr txBox="1"/>
                        <wps:spPr>
                          <a:xfrm>
                            <a:off x="2842260" y="5783580"/>
                            <a:ext cx="650240" cy="289560"/>
                          </a:xfrm>
                          <a:prstGeom prst="rect">
                            <a:avLst/>
                          </a:prstGeom>
                          <a:noFill/>
                          <a:ln w="6350">
                            <a:noFill/>
                          </a:ln>
                        </wps:spPr>
                        <wps:txbx>
                          <w:txbxContent>
                            <w:p w14:paraId="3ADAAB5B"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9" name="Text Box 539"/>
                        <wps:cNvSpPr txBox="1"/>
                        <wps:spPr>
                          <a:xfrm>
                            <a:off x="510540" y="4998720"/>
                            <a:ext cx="650240" cy="289560"/>
                          </a:xfrm>
                          <a:prstGeom prst="rect">
                            <a:avLst/>
                          </a:prstGeom>
                          <a:noFill/>
                          <a:ln w="6350">
                            <a:noFill/>
                          </a:ln>
                        </wps:spPr>
                        <wps:txbx>
                          <w:txbxContent>
                            <w:p w14:paraId="19C17F49"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0" name="Text Box 540"/>
                        <wps:cNvSpPr txBox="1"/>
                        <wps:spPr>
                          <a:xfrm>
                            <a:off x="4785360" y="0"/>
                            <a:ext cx="850900" cy="289560"/>
                          </a:xfrm>
                          <a:prstGeom prst="rect">
                            <a:avLst/>
                          </a:prstGeom>
                          <a:noFill/>
                          <a:ln w="6350">
                            <a:noFill/>
                          </a:ln>
                        </wps:spPr>
                        <wps:txbx>
                          <w:txbxContent>
                            <w:p w14:paraId="4C2359DB"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D &amp;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D22A38E" id="Group 547" o:spid="_x0000_s1045" style="position:absolute;margin-left:7.8pt;margin-top:.35pt;width:459.2pt;height:489.85pt;z-index:251650048" coordsize="58318,62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46" type="#_x0000_t75" style="position:absolute;left:38023;top:41071;width:18898;height:16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">
                  <v:imagedata r:id="rId15" o:title=""/>
                  <v:path arrowok="t"/>
                </v:shape>
                <v:shape id="Picture 12" o:spid="_x0000_s1047" type="#_x0000_t75" style="position:absolute;left:26593;top:50977;width:9494;height:7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">
                  <v:imagedata r:id="rId16" o:title=""/>
                  <v:path arrowok="t"/>
                </v:shape>
                <v:shape id="Picture 14" o:spid="_x0000_s1048" type="#_x0000_t75" style="position:absolute;left:29260;top:533;width:17114;height:8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">
                  <v:imagedata r:id="rId17" o:title=""/>
                  <v:path arrowok="t"/>
                </v:shape>
                <v:shape id="Picture 20" o:spid="_x0000_s1049" type="#_x0000_t75" style="position:absolute;left:47396;top:1752;width:9461;height:7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">
                  <v:imagedata r:id="rId18" o:title=""/>
                  <v:path arrowok="t"/>
                </v:shape>
                <v:shape id="Picture 21" o:spid="_x0000_s1050" type="#_x0000_t75" style="position:absolute;top:41148;width:24161;height:21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">
                  <v:imagedata r:id="rId19" o:title=""/>
                  <v:path arrowok="t"/>
                </v:shape>
                <v:shape id="Picture 33" o:spid="_x0000_s1051" type="#_x0000_t75" style="position:absolute;left:27127;top:41071;width:8528;height: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">
                  <v:imagedata r:id="rId20" o:title=""/>
                  <v:path arrowok="t"/>
                </v:shape>
                <v:shape id="Picture 34" o:spid="_x0000_s1052" type="#_x0000_t75" style="position:absolute;left:19202;top:1676;width:10236;height:7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">
                  <v:imagedata r:id="rId21" o:title=""/>
                  <v:path arrowok="t"/>
                </v:shape>
                <v:shape id="Picture 35" o:spid="_x0000_s1053" type="#_x0000_t75" style="position:absolute;left:11658;top:4953;width:5887;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">
                  <v:imagedata r:id="rId22" o:title=""/>
                  <v:path arrowok="t"/>
                </v:shape>
                <v:shape id="Picture 38" o:spid="_x0000_s1054" type="#_x0000_t75" style="position:absolute;left:304;top:2362;width:7620;height:6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">
                  <v:imagedata r:id="rId23" o:title=""/>
                  <v:path arrowok="t"/>
                </v:shape>
                <v:shapetype id="_x0000_t202" coordsize="21600,21600" o:spt="202" path="m,l,21600r21600,l21600,xe">
                  <v:stroke joinstyle="miter"/>
                  <v:path gradientshapeok="t" o:connecttype="rect"/>
                </v:shapetype>
                <v:shape id="Text Box 124" o:spid="_x0000_s1055" type="#_x0000_t202" style="position:absolute;left:35737;top:762;width:6503;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BgwwAAANwAAAAPAAAAZHJzL2Rvd25yZXYueG1sRE9Li8Iw&#10;EL4v7H8Is+BtTS0q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XRpQYMMAAADcAAAADwAA&#10;AAAAAAAAAAAAAAAHAgAAZHJzL2Rvd25yZXYueG1sUEsFBgAAAAADAAMAtwAAAPcCAAAAAA==&#10;" filled="f" stroked="f" strokeweight=".5pt">
                  <v:textbox>
                    <w:txbxContent>
                      <w:p w14:paraId="2302928D"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C</w:t>
                        </w:r>
                      </w:p>
                    </w:txbxContent>
                  </v:textbox>
                </v:shape>
                <v:shape id="Text Box 41" o:spid="_x0000_s1056" type="#_x0000_t202" style="position:absolute;left:12725;top:3352;width:65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51E56F1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I</w:t>
                        </w:r>
                      </w:p>
                    </w:txbxContent>
                  </v:textbox>
                </v:shape>
                <v:shape id="Text Box 42" o:spid="_x0000_s1057" type="#_x0000_t202" style="position:absolute;left:4953;top:2743;width:650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4DCEDA92"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J</w:t>
                        </w:r>
                      </w:p>
                    </w:txbxContent>
                  </v:textbox>
                </v:shape>
                <v:shape id="Text Box 521" o:spid="_x0000_s1058" type="#_x0000_t202" style="position:absolute;left:19354;top:7010;width:6503;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" filled="f" stroked="f" strokeweight=".5pt">
                  <v:textbox>
                    <w:txbxContent>
                      <w:p w14:paraId="14921097"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H</w:t>
                        </w:r>
                      </w:p>
                    </w:txbxContent>
                  </v:textbox>
                </v:shape>
                <v:shape id="Text Box 530" o:spid="_x0000_s1059" type="#_x0000_t202" style="position:absolute;left:33223;top:43510;width:650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" filled="f" stroked="f" strokeweight=".5pt">
                  <v:textbox>
                    <w:txbxContent>
                      <w:p w14:paraId="25E214A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G</w:t>
                        </w:r>
                      </w:p>
                    </w:txbxContent>
                  </v:textbox>
                </v:shape>
                <v:shape id="Text Box 531" o:spid="_x0000_s1060" type="#_x0000_t202" style="position:absolute;left:51816;top:52654;width:650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" filled="f" stroked="f" strokeweight=".5pt">
                  <v:textbox>
                    <w:txbxContent>
                      <w:p w14:paraId="1851913F"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A</w:t>
                        </w:r>
                      </w:p>
                    </w:txbxContent>
                  </v:textbox>
                </v:shape>
                <v:shape id="Text Box 538" o:spid="_x0000_s1061" type="#_x0000_t202" style="position:absolute;left:28422;top:57835;width:6503;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" filled="f" stroked="f" strokeweight=".5pt">
                  <v:textbox>
                    <w:txbxContent>
                      <w:p w14:paraId="3ADAAB5B"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B</w:t>
                        </w:r>
                      </w:p>
                    </w:txbxContent>
                  </v:textbox>
                </v:shape>
                <v:shape id="Text Box 539" o:spid="_x0000_s1062" type="#_x0000_t202" style="position:absolute;left:5105;top:49987;width:650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" filled="f" stroked="f" strokeweight=".5pt">
                  <v:textbox>
                    <w:txbxContent>
                      <w:p w14:paraId="19C17F49"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F</w:t>
                        </w:r>
                      </w:p>
                    </w:txbxContent>
                  </v:textbox>
                </v:shape>
                <v:shape id="Text Box 540" o:spid="_x0000_s1063" type="#_x0000_t202" style="position:absolute;left:47853;width:8509;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" filled="f" stroked="f" strokeweight=".5pt">
                  <v:textbox>
                    <w:txbxContent>
                      <w:p w14:paraId="4C2359DB"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D &amp; K</w:t>
                        </w:r>
                      </w:p>
                    </w:txbxContent>
                  </v:textbox>
                </v:shape>
              </v:group>
            </w:pict>
          </mc:Fallback>
        </mc:AlternateContent>
      </w:r>
    </w:p>
    <w:p w14:paraId="0133F4AB" w14:textId="5AA1A5BA" w:rsidR="00892111" w:rsidRPr="004F6046" w:rsidRDefault="00892111" w:rsidP="00892111">
      <w:pPr>
        <w:rPr>
          <w:rFonts w:ascii="Times New Roman" w:hAnsi="Times New Roman" w:cs="Times New Roman"/>
          <w:sz w:val="12"/>
          <w:szCs w:val="12"/>
        </w:rPr>
      </w:pPr>
    </w:p>
    <w:p w14:paraId="065FAF82" w14:textId="77777777" w:rsidR="004F6046" w:rsidRPr="004F6046" w:rsidRDefault="004F6046" w:rsidP="00892111">
      <w:pPr>
        <w:rPr>
          <w:rFonts w:ascii="Times New Roman" w:hAnsi="Times New Roman" w:cs="Times New Roman"/>
          <w:sz w:val="2"/>
          <w:szCs w:val="2"/>
        </w:rPr>
      </w:pPr>
    </w:p>
    <w:p w14:paraId="413DF5B9" w14:textId="44E62E4A" w:rsidR="00892111" w:rsidRPr="002921E0" w:rsidRDefault="00892111" w:rsidP="00892111">
      <w:pPr>
        <w:rPr>
          <w:rFonts w:ascii="Times New Roman" w:hAnsi="Times New Roman" w:cs="Times New Roman"/>
        </w:rPr>
      </w:pPr>
    </w:p>
    <w:p w14:paraId="01089D7E" w14:textId="35E39680" w:rsidR="00892111" w:rsidRPr="002921E0" w:rsidRDefault="00892111" w:rsidP="00892111">
      <w:pPr>
        <w:rPr>
          <w:rFonts w:ascii="Times New Roman" w:hAnsi="Times New Roman" w:cs="Times New Roman"/>
        </w:rPr>
      </w:pPr>
      <w:r w:rsidRPr="002921E0">
        <w:rPr>
          <w:rFonts w:ascii="Times New Roman" w:hAnsi="Times New Roman" w:cs="Times New Roman"/>
          <w:noProof/>
          <w:lang w:eastAsia="en-ZA"/>
        </w:rPr>
        <w:drawing>
          <wp:anchor distT="0" distB="0" distL="114300" distR="114300" simplePos="0" relativeHeight="251649024" behindDoc="1" locked="0" layoutInCell="1" allowOverlap="1" wp14:anchorId="6864EE96" wp14:editId="254ECC9F">
            <wp:simplePos x="0" y="0"/>
            <wp:positionH relativeFrom="column">
              <wp:posOffset>121285</wp:posOffset>
            </wp:positionH>
            <wp:positionV relativeFrom="paragraph">
              <wp:posOffset>84455</wp:posOffset>
            </wp:positionV>
            <wp:extent cx="5709920" cy="3185160"/>
            <wp:effectExtent l="0" t="0" r="5080" b="0"/>
            <wp:wrapNone/>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09920" cy="3185160"/>
                    </a:xfrm>
                    <a:prstGeom prst="rect">
                      <a:avLst/>
                    </a:prstGeom>
                  </pic:spPr>
                </pic:pic>
              </a:graphicData>
            </a:graphic>
            <wp14:sizeRelH relativeFrom="margin">
              <wp14:pctWidth>0</wp14:pctWidth>
            </wp14:sizeRelH>
            <wp14:sizeRelV relativeFrom="margin">
              <wp14:pctHeight>0</wp14:pctHeight>
            </wp14:sizeRelV>
          </wp:anchor>
        </w:drawing>
      </w:r>
      <w:r w:rsidRPr="002921E0">
        <w:rPr>
          <w:rFonts w:ascii="Times New Roman" w:hAnsi="Times New Roman" w:cs="Times New Roman"/>
          <w:noProof/>
          <w:lang w:eastAsia="en-ZA"/>
        </w:rPr>
        <mc:AlternateContent>
          <mc:Choice Requires="wpg">
            <w:drawing>
              <wp:anchor distT="0" distB="0" distL="114300" distR="114300" simplePos="0" relativeHeight="251648000" behindDoc="0" locked="0" layoutInCell="1" allowOverlap="1" wp14:anchorId="431C87E3" wp14:editId="5B0CC58E">
                <wp:simplePos x="0" y="0"/>
                <wp:positionH relativeFrom="margin">
                  <wp:posOffset>133350</wp:posOffset>
                </wp:positionH>
                <wp:positionV relativeFrom="paragraph">
                  <wp:posOffset>99695</wp:posOffset>
                </wp:positionV>
                <wp:extent cx="5716442" cy="3125894"/>
                <wp:effectExtent l="0" t="0" r="0" b="17780"/>
                <wp:wrapNone/>
                <wp:docPr id="7" name="Group 7"/>
                <wp:cNvGraphicFramePr/>
                <a:graphic xmlns:a="http://schemas.openxmlformats.org/drawingml/2006/main">
                  <a:graphicData uri="http://schemas.microsoft.com/office/word/2010/wordprocessingGroup">
                    <wpg:wgp>
                      <wpg:cNvGrpSpPr/>
                      <wpg:grpSpPr>
                        <a:xfrm>
                          <a:off x="0" y="0"/>
                          <a:ext cx="5716442" cy="3125894"/>
                          <a:chOff x="0" y="-91423"/>
                          <a:chExt cx="9813933" cy="5035179"/>
                        </a:xfrm>
                      </wpg:grpSpPr>
                      <wps:wsp>
                        <wps:cNvPr id="8" name="Freeform: Shape 8"/>
                        <wps:cNvSpPr/>
                        <wps:spPr>
                          <a:xfrm>
                            <a:off x="7117080" y="3116580"/>
                            <a:ext cx="2536190" cy="333375"/>
                          </a:xfrm>
                          <a:custGeom>
                            <a:avLst/>
                            <a:gdLst>
                              <a:gd name="connsiteX0" fmla="*/ 0 w 2536550"/>
                              <a:gd name="connsiteY0" fmla="*/ 0 h 333483"/>
                              <a:gd name="connsiteX1" fmla="*/ 100445 w 2536550"/>
                              <a:gd name="connsiteY1" fmla="*/ 27709 h 333483"/>
                              <a:gd name="connsiteX2" fmla="*/ 162791 w 2536550"/>
                              <a:gd name="connsiteY2" fmla="*/ 93518 h 333483"/>
                              <a:gd name="connsiteX3" fmla="*/ 221672 w 2536550"/>
                              <a:gd name="connsiteY3" fmla="*/ 135082 h 333483"/>
                              <a:gd name="connsiteX4" fmla="*/ 308263 w 2536550"/>
                              <a:gd name="connsiteY4" fmla="*/ 190500 h 333483"/>
                              <a:gd name="connsiteX5" fmla="*/ 374072 w 2536550"/>
                              <a:gd name="connsiteY5" fmla="*/ 187036 h 333483"/>
                              <a:gd name="connsiteX6" fmla="*/ 450272 w 2536550"/>
                              <a:gd name="connsiteY6" fmla="*/ 159327 h 333483"/>
                              <a:gd name="connsiteX7" fmla="*/ 509154 w 2536550"/>
                              <a:gd name="connsiteY7" fmla="*/ 214745 h 333483"/>
                              <a:gd name="connsiteX8" fmla="*/ 578427 w 2536550"/>
                              <a:gd name="connsiteY8" fmla="*/ 238991 h 333483"/>
                              <a:gd name="connsiteX9" fmla="*/ 665018 w 2536550"/>
                              <a:gd name="connsiteY9" fmla="*/ 190500 h 333483"/>
                              <a:gd name="connsiteX10" fmla="*/ 748145 w 2536550"/>
                              <a:gd name="connsiteY10" fmla="*/ 128155 h 333483"/>
                              <a:gd name="connsiteX11" fmla="*/ 921327 w 2536550"/>
                              <a:gd name="connsiteY11" fmla="*/ 90055 h 333483"/>
                              <a:gd name="connsiteX12" fmla="*/ 1104900 w 2536550"/>
                              <a:gd name="connsiteY12" fmla="*/ 148936 h 333483"/>
                              <a:gd name="connsiteX13" fmla="*/ 1336963 w 2536550"/>
                              <a:gd name="connsiteY13" fmla="*/ 145473 h 333483"/>
                              <a:gd name="connsiteX14" fmla="*/ 1569027 w 2536550"/>
                              <a:gd name="connsiteY14" fmla="*/ 180109 h 333483"/>
                              <a:gd name="connsiteX15" fmla="*/ 1808018 w 2536550"/>
                              <a:gd name="connsiteY15" fmla="*/ 159327 h 333483"/>
                              <a:gd name="connsiteX16" fmla="*/ 2088572 w 2536550"/>
                              <a:gd name="connsiteY16" fmla="*/ 204355 h 333483"/>
                              <a:gd name="connsiteX17" fmla="*/ 2209800 w 2536550"/>
                              <a:gd name="connsiteY17" fmla="*/ 135082 h 333483"/>
                              <a:gd name="connsiteX18" fmla="*/ 2355272 w 2536550"/>
                              <a:gd name="connsiteY18" fmla="*/ 318655 h 333483"/>
                              <a:gd name="connsiteX19" fmla="*/ 2462645 w 2536550"/>
                              <a:gd name="connsiteY19" fmla="*/ 318655 h 333483"/>
                              <a:gd name="connsiteX20" fmla="*/ 2507672 w 2536550"/>
                              <a:gd name="connsiteY20" fmla="*/ 287482 h 3334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536550" h="333483">
                                <a:moveTo>
                                  <a:pt x="0" y="0"/>
                                </a:moveTo>
                                <a:cubicBezTo>
                                  <a:pt x="36656" y="6061"/>
                                  <a:pt x="73313" y="12123"/>
                                  <a:pt x="100445" y="27709"/>
                                </a:cubicBezTo>
                                <a:cubicBezTo>
                                  <a:pt x="127577" y="43295"/>
                                  <a:pt x="142587" y="75623"/>
                                  <a:pt x="162791" y="93518"/>
                                </a:cubicBezTo>
                                <a:cubicBezTo>
                                  <a:pt x="182995" y="111413"/>
                                  <a:pt x="197427" y="118918"/>
                                  <a:pt x="221672" y="135082"/>
                                </a:cubicBezTo>
                                <a:cubicBezTo>
                                  <a:pt x="245917" y="151246"/>
                                  <a:pt x="282863" y="181841"/>
                                  <a:pt x="308263" y="190500"/>
                                </a:cubicBezTo>
                                <a:cubicBezTo>
                                  <a:pt x="333663" y="199159"/>
                                  <a:pt x="350404" y="192231"/>
                                  <a:pt x="374072" y="187036"/>
                                </a:cubicBezTo>
                                <a:cubicBezTo>
                                  <a:pt x="397740" y="181841"/>
                                  <a:pt x="427758" y="154709"/>
                                  <a:pt x="450272" y="159327"/>
                                </a:cubicBezTo>
                                <a:cubicBezTo>
                                  <a:pt x="472786" y="163945"/>
                                  <a:pt x="487795" y="201468"/>
                                  <a:pt x="509154" y="214745"/>
                                </a:cubicBezTo>
                                <a:cubicBezTo>
                                  <a:pt x="530513" y="228022"/>
                                  <a:pt x="552450" y="243032"/>
                                  <a:pt x="578427" y="238991"/>
                                </a:cubicBezTo>
                                <a:cubicBezTo>
                                  <a:pt x="604404" y="234950"/>
                                  <a:pt x="636732" y="208973"/>
                                  <a:pt x="665018" y="190500"/>
                                </a:cubicBezTo>
                                <a:cubicBezTo>
                                  <a:pt x="693304" y="172027"/>
                                  <a:pt x="705427" y="144896"/>
                                  <a:pt x="748145" y="128155"/>
                                </a:cubicBezTo>
                                <a:cubicBezTo>
                                  <a:pt x="790863" y="111414"/>
                                  <a:pt x="861868" y="86592"/>
                                  <a:pt x="921327" y="90055"/>
                                </a:cubicBezTo>
                                <a:cubicBezTo>
                                  <a:pt x="980786" y="93518"/>
                                  <a:pt x="1035627" y="139700"/>
                                  <a:pt x="1104900" y="148936"/>
                                </a:cubicBezTo>
                                <a:cubicBezTo>
                                  <a:pt x="1174173" y="158172"/>
                                  <a:pt x="1259609" y="140278"/>
                                  <a:pt x="1336963" y="145473"/>
                                </a:cubicBezTo>
                                <a:cubicBezTo>
                                  <a:pt x="1414317" y="150668"/>
                                  <a:pt x="1490518" y="177800"/>
                                  <a:pt x="1569027" y="180109"/>
                                </a:cubicBezTo>
                                <a:cubicBezTo>
                                  <a:pt x="1647536" y="182418"/>
                                  <a:pt x="1721427" y="155286"/>
                                  <a:pt x="1808018" y="159327"/>
                                </a:cubicBezTo>
                                <a:cubicBezTo>
                                  <a:pt x="1894609" y="163368"/>
                                  <a:pt x="2021608" y="208396"/>
                                  <a:pt x="2088572" y="204355"/>
                                </a:cubicBezTo>
                                <a:cubicBezTo>
                                  <a:pt x="2155536" y="200314"/>
                                  <a:pt x="2165350" y="116032"/>
                                  <a:pt x="2209800" y="135082"/>
                                </a:cubicBezTo>
                                <a:cubicBezTo>
                                  <a:pt x="2254250" y="154132"/>
                                  <a:pt x="2313131" y="288060"/>
                                  <a:pt x="2355272" y="318655"/>
                                </a:cubicBezTo>
                                <a:cubicBezTo>
                                  <a:pt x="2397413" y="349251"/>
                                  <a:pt x="2437245" y="323851"/>
                                  <a:pt x="2462645" y="318655"/>
                                </a:cubicBezTo>
                                <a:cubicBezTo>
                                  <a:pt x="2488045" y="313460"/>
                                  <a:pt x="2583872" y="290946"/>
                                  <a:pt x="2507672" y="287482"/>
                                </a:cubicBezTo>
                              </a:path>
                            </a:pathLst>
                          </a:cu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1237990" y="2920589"/>
                            <a:ext cx="141098" cy="140246"/>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833341" y="3196434"/>
                            <a:ext cx="426720" cy="1747322"/>
                            <a:chOff x="-89740" y="-156484"/>
                            <a:chExt cx="427009" cy="1748637"/>
                          </a:xfrm>
                        </wpg:grpSpPr>
                        <wps:wsp>
                          <wps:cNvPr id="13" name="Oval 13"/>
                          <wps:cNvSpPr/>
                          <wps:spPr>
                            <a:xfrm>
                              <a:off x="30939" y="39096"/>
                              <a:ext cx="187248" cy="181989"/>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Oval 15"/>
                          <wps:cNvSpPr/>
                          <wps:spPr>
                            <a:xfrm>
                              <a:off x="-26830" y="508782"/>
                              <a:ext cx="300626" cy="290486"/>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42082" y="811786"/>
                              <a:ext cx="331694" cy="358541"/>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807" y="249542"/>
                              <a:ext cx="251012" cy="246531"/>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89740" y="1180593"/>
                              <a:ext cx="427009" cy="411560"/>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66776" y="-116010"/>
                              <a:ext cx="114301" cy="114299"/>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40323" y="-156484"/>
                              <a:ext cx="168133" cy="154777"/>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 name="Oval 23"/>
                        <wps:cNvSpPr/>
                        <wps:spPr>
                          <a:xfrm>
                            <a:off x="6830913" y="579105"/>
                            <a:ext cx="114300" cy="114301"/>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021784" y="1750602"/>
                            <a:ext cx="268606" cy="273049"/>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5373582" y="1433344"/>
                            <a:ext cx="250825" cy="24637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4669292" y="2002448"/>
                            <a:ext cx="268606" cy="273049"/>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Partial Circle 27"/>
                        <wps:cNvSpPr/>
                        <wps:spPr>
                          <a:xfrm>
                            <a:off x="4663440" y="2004966"/>
                            <a:ext cx="260350" cy="273049"/>
                          </a:xfrm>
                          <a:prstGeom prst="pie">
                            <a:avLst>
                              <a:gd name="adj1" fmla="val 5347102"/>
                              <a:gd name="adj2" fmla="val 16200000"/>
                            </a:avLst>
                          </a:prstGeom>
                          <a:solidFill>
                            <a:srgbClr val="0000EE"/>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4149089" y="2512193"/>
                            <a:ext cx="186691" cy="181609"/>
                          </a:xfrm>
                          <a:prstGeom prst="ellipse">
                            <a:avLst/>
                          </a:prstGeom>
                          <a:solidFill>
                            <a:srgbClr val="FF404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3855720" y="1965960"/>
                            <a:ext cx="250825" cy="246380"/>
                          </a:xfrm>
                          <a:prstGeom prst="ellipse">
                            <a:avLst/>
                          </a:prstGeom>
                          <a:solidFill>
                            <a:srgbClr val="FF404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Partial Circle 30"/>
                        <wps:cNvSpPr/>
                        <wps:spPr>
                          <a:xfrm>
                            <a:off x="3855720" y="1965960"/>
                            <a:ext cx="257810" cy="241300"/>
                          </a:xfrm>
                          <a:prstGeom prst="pie">
                            <a:avLst>
                              <a:gd name="adj1" fmla="val 8937300"/>
                              <a:gd name="adj2" fmla="val 16200000"/>
                            </a:avLst>
                          </a:prstGeom>
                          <a:solidFill>
                            <a:srgbClr val="0000EE"/>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4121717" y="1136642"/>
                            <a:ext cx="268606" cy="27304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3762872" y="864754"/>
                            <a:ext cx="186691" cy="18160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653052" y="994135"/>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6016314" y="1892994"/>
                            <a:ext cx="168132" cy="154778"/>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6678162" y="3734795"/>
                            <a:ext cx="114300" cy="114301"/>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8360419" y="1394070"/>
                            <a:ext cx="114300" cy="114301"/>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4221480" y="3703320"/>
                            <a:ext cx="114300" cy="114300"/>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4305300" y="3733800"/>
                            <a:ext cx="186690" cy="181610"/>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artial Circle 45"/>
                        <wps:cNvSpPr/>
                        <wps:spPr>
                          <a:xfrm>
                            <a:off x="4305300" y="3733800"/>
                            <a:ext cx="196850" cy="181610"/>
                          </a:xfrm>
                          <a:prstGeom prst="pie">
                            <a:avLst>
                              <a:gd name="adj1" fmla="val 5409184"/>
                              <a:gd name="adj2" fmla="val 16200000"/>
                            </a:avLst>
                          </a:prstGeom>
                          <a:solidFill>
                            <a:srgbClr val="8B008B"/>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2994660" y="1668780"/>
                            <a:ext cx="250825" cy="246380"/>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3120802" y="2178271"/>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4596219" y="1752826"/>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4770641" y="1411951"/>
                            <a:ext cx="168132" cy="154778"/>
                          </a:xfrm>
                          <a:prstGeom prst="ellipse">
                            <a:avLst/>
                          </a:prstGeom>
                          <a:solidFill>
                            <a:srgbClr val="8B00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5676827" y="1650998"/>
                            <a:ext cx="250825" cy="246379"/>
                          </a:xfrm>
                          <a:prstGeom prst="ellipse">
                            <a:avLst/>
                          </a:prstGeom>
                          <a:solidFill>
                            <a:srgbClr val="43165A"/>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7775794" y="1251693"/>
                            <a:ext cx="280669" cy="300990"/>
                          </a:xfrm>
                          <a:prstGeom prst="ellipse">
                            <a:avLst/>
                          </a:prstGeom>
                          <a:solidFill>
                            <a:srgbClr val="458B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Partial Circle 52"/>
                        <wps:cNvSpPr/>
                        <wps:spPr>
                          <a:xfrm>
                            <a:off x="7774865" y="1251686"/>
                            <a:ext cx="299721" cy="307340"/>
                          </a:xfrm>
                          <a:prstGeom prst="pie">
                            <a:avLst>
                              <a:gd name="adj1" fmla="val 10723236"/>
                              <a:gd name="adj2" fmla="val 16200000"/>
                            </a:avLst>
                          </a:prstGeom>
                          <a:solidFill>
                            <a:srgbClr val="B77176"/>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5008877" y="1966099"/>
                            <a:ext cx="186691" cy="181609"/>
                          </a:xfrm>
                          <a:prstGeom prst="ellipse">
                            <a:avLst/>
                          </a:prstGeom>
                          <a:solidFill>
                            <a:srgbClr val="8B008B"/>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5336392" y="1328148"/>
                            <a:ext cx="168132" cy="154778"/>
                          </a:xfrm>
                          <a:prstGeom prst="ellipse">
                            <a:avLst/>
                          </a:prstGeom>
                          <a:solidFill>
                            <a:srgbClr val="FF1493"/>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4796949" y="4131233"/>
                            <a:ext cx="1638300" cy="472440"/>
                          </a:xfrm>
                          <a:prstGeom prst="rect">
                            <a:avLst/>
                          </a:prstGeom>
                          <a:noFill/>
                          <a:ln w="6350">
                            <a:noFill/>
                          </a:ln>
                        </wps:spPr>
                        <wps:txbx>
                          <w:txbxContent>
                            <w:p w14:paraId="0B964331"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Cape fold be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Freeform: Shape 56"/>
                        <wps:cNvSpPr/>
                        <wps:spPr>
                          <a:xfrm>
                            <a:off x="0" y="2049780"/>
                            <a:ext cx="2230755" cy="1202690"/>
                          </a:xfrm>
                          <a:custGeom>
                            <a:avLst/>
                            <a:gdLst>
                              <a:gd name="connsiteX0" fmla="*/ 0 w 2230967"/>
                              <a:gd name="connsiteY0" fmla="*/ 0 h 1203186"/>
                              <a:gd name="connsiteX1" fmla="*/ 114300 w 2230967"/>
                              <a:gd name="connsiteY1" fmla="*/ 152400 h 1203186"/>
                              <a:gd name="connsiteX2" fmla="*/ 203200 w 2230967"/>
                              <a:gd name="connsiteY2" fmla="*/ 173567 h 1203186"/>
                              <a:gd name="connsiteX3" fmla="*/ 232834 w 2230967"/>
                              <a:gd name="connsiteY3" fmla="*/ 237067 h 1203186"/>
                              <a:gd name="connsiteX4" fmla="*/ 254000 w 2230967"/>
                              <a:gd name="connsiteY4" fmla="*/ 275167 h 1203186"/>
                              <a:gd name="connsiteX5" fmla="*/ 254000 w 2230967"/>
                              <a:gd name="connsiteY5" fmla="*/ 317500 h 1203186"/>
                              <a:gd name="connsiteX6" fmla="*/ 254000 w 2230967"/>
                              <a:gd name="connsiteY6" fmla="*/ 364067 h 1203186"/>
                              <a:gd name="connsiteX7" fmla="*/ 232834 w 2230967"/>
                              <a:gd name="connsiteY7" fmla="*/ 397933 h 1203186"/>
                              <a:gd name="connsiteX8" fmla="*/ 287867 w 2230967"/>
                              <a:gd name="connsiteY8" fmla="*/ 414867 h 1203186"/>
                              <a:gd name="connsiteX9" fmla="*/ 338667 w 2230967"/>
                              <a:gd name="connsiteY9" fmla="*/ 465667 h 1203186"/>
                              <a:gd name="connsiteX10" fmla="*/ 355600 w 2230967"/>
                              <a:gd name="connsiteY10" fmla="*/ 482600 h 1203186"/>
                              <a:gd name="connsiteX11" fmla="*/ 347134 w 2230967"/>
                              <a:gd name="connsiteY11" fmla="*/ 524933 h 1203186"/>
                              <a:gd name="connsiteX12" fmla="*/ 436034 w 2230967"/>
                              <a:gd name="connsiteY12" fmla="*/ 579967 h 1203186"/>
                              <a:gd name="connsiteX13" fmla="*/ 474134 w 2230967"/>
                              <a:gd name="connsiteY13" fmla="*/ 592667 h 1203186"/>
                              <a:gd name="connsiteX14" fmla="*/ 516467 w 2230967"/>
                              <a:gd name="connsiteY14" fmla="*/ 622300 h 1203186"/>
                              <a:gd name="connsiteX15" fmla="*/ 537634 w 2230967"/>
                              <a:gd name="connsiteY15" fmla="*/ 660400 h 1203186"/>
                              <a:gd name="connsiteX16" fmla="*/ 541867 w 2230967"/>
                              <a:gd name="connsiteY16" fmla="*/ 698500 h 1203186"/>
                              <a:gd name="connsiteX17" fmla="*/ 563034 w 2230967"/>
                              <a:gd name="connsiteY17" fmla="*/ 745067 h 1203186"/>
                              <a:gd name="connsiteX18" fmla="*/ 584200 w 2230967"/>
                              <a:gd name="connsiteY18" fmla="*/ 791633 h 1203186"/>
                              <a:gd name="connsiteX19" fmla="*/ 618067 w 2230967"/>
                              <a:gd name="connsiteY19" fmla="*/ 833967 h 1203186"/>
                              <a:gd name="connsiteX20" fmla="*/ 639234 w 2230967"/>
                              <a:gd name="connsiteY20" fmla="*/ 846667 h 1203186"/>
                              <a:gd name="connsiteX21" fmla="*/ 668867 w 2230967"/>
                              <a:gd name="connsiteY21" fmla="*/ 910167 h 1203186"/>
                              <a:gd name="connsiteX22" fmla="*/ 706967 w 2230967"/>
                              <a:gd name="connsiteY22" fmla="*/ 965200 h 1203186"/>
                              <a:gd name="connsiteX23" fmla="*/ 745067 w 2230967"/>
                              <a:gd name="connsiteY23" fmla="*/ 994833 h 1203186"/>
                              <a:gd name="connsiteX24" fmla="*/ 817034 w 2230967"/>
                              <a:gd name="connsiteY24" fmla="*/ 982133 h 1203186"/>
                              <a:gd name="connsiteX25" fmla="*/ 880534 w 2230967"/>
                              <a:gd name="connsiteY25" fmla="*/ 982133 h 1203186"/>
                              <a:gd name="connsiteX26" fmla="*/ 944034 w 2230967"/>
                              <a:gd name="connsiteY26" fmla="*/ 986367 h 1203186"/>
                              <a:gd name="connsiteX27" fmla="*/ 969434 w 2230967"/>
                              <a:gd name="connsiteY27" fmla="*/ 1028700 h 1203186"/>
                              <a:gd name="connsiteX28" fmla="*/ 969434 w 2230967"/>
                              <a:gd name="connsiteY28" fmla="*/ 1066800 h 1203186"/>
                              <a:gd name="connsiteX29" fmla="*/ 986367 w 2230967"/>
                              <a:gd name="connsiteY29" fmla="*/ 1100667 h 1203186"/>
                              <a:gd name="connsiteX30" fmla="*/ 1037167 w 2230967"/>
                              <a:gd name="connsiteY30" fmla="*/ 1113367 h 1203186"/>
                              <a:gd name="connsiteX31" fmla="*/ 1071034 w 2230967"/>
                              <a:gd name="connsiteY31" fmla="*/ 1138767 h 1203186"/>
                              <a:gd name="connsiteX32" fmla="*/ 1087967 w 2230967"/>
                              <a:gd name="connsiteY32" fmla="*/ 1159933 h 1203186"/>
                              <a:gd name="connsiteX33" fmla="*/ 1113367 w 2230967"/>
                              <a:gd name="connsiteY33" fmla="*/ 1176867 h 1203186"/>
                              <a:gd name="connsiteX34" fmla="*/ 1155700 w 2230967"/>
                              <a:gd name="connsiteY34" fmla="*/ 1202267 h 1203186"/>
                              <a:gd name="connsiteX35" fmla="*/ 1206500 w 2230967"/>
                              <a:gd name="connsiteY35" fmla="*/ 1198033 h 1203186"/>
                              <a:gd name="connsiteX36" fmla="*/ 1295400 w 2230967"/>
                              <a:gd name="connsiteY36" fmla="*/ 1189567 h 1203186"/>
                              <a:gd name="connsiteX37" fmla="*/ 1363134 w 2230967"/>
                              <a:gd name="connsiteY37" fmla="*/ 1181100 h 1203186"/>
                              <a:gd name="connsiteX38" fmla="*/ 1452034 w 2230967"/>
                              <a:gd name="connsiteY38" fmla="*/ 1168400 h 1203186"/>
                              <a:gd name="connsiteX39" fmla="*/ 1519767 w 2230967"/>
                              <a:gd name="connsiteY39" fmla="*/ 1181100 h 1203186"/>
                              <a:gd name="connsiteX40" fmla="*/ 1579034 w 2230967"/>
                              <a:gd name="connsiteY40" fmla="*/ 1176867 h 1203186"/>
                              <a:gd name="connsiteX41" fmla="*/ 1591734 w 2230967"/>
                              <a:gd name="connsiteY41" fmla="*/ 1117600 h 1203186"/>
                              <a:gd name="connsiteX42" fmla="*/ 1638300 w 2230967"/>
                              <a:gd name="connsiteY42" fmla="*/ 1062567 h 1203186"/>
                              <a:gd name="connsiteX43" fmla="*/ 1659467 w 2230967"/>
                              <a:gd name="connsiteY43" fmla="*/ 1020233 h 1203186"/>
                              <a:gd name="connsiteX44" fmla="*/ 1689100 w 2230967"/>
                              <a:gd name="connsiteY44" fmla="*/ 969433 h 1203186"/>
                              <a:gd name="connsiteX45" fmla="*/ 1706034 w 2230967"/>
                              <a:gd name="connsiteY45" fmla="*/ 910167 h 1203186"/>
                              <a:gd name="connsiteX46" fmla="*/ 1727200 w 2230967"/>
                              <a:gd name="connsiteY46" fmla="*/ 884767 h 1203186"/>
                              <a:gd name="connsiteX47" fmla="*/ 1756834 w 2230967"/>
                              <a:gd name="connsiteY47" fmla="*/ 867833 h 1203186"/>
                              <a:gd name="connsiteX48" fmla="*/ 1862667 w 2230967"/>
                              <a:gd name="connsiteY48" fmla="*/ 812800 h 1203186"/>
                              <a:gd name="connsiteX49" fmla="*/ 1883834 w 2230967"/>
                              <a:gd name="connsiteY49" fmla="*/ 783167 h 1203186"/>
                              <a:gd name="connsiteX50" fmla="*/ 1955800 w 2230967"/>
                              <a:gd name="connsiteY50" fmla="*/ 740833 h 1203186"/>
                              <a:gd name="connsiteX51" fmla="*/ 2019300 w 2230967"/>
                              <a:gd name="connsiteY51" fmla="*/ 715433 h 1203186"/>
                              <a:gd name="connsiteX52" fmla="*/ 2048934 w 2230967"/>
                              <a:gd name="connsiteY52" fmla="*/ 685800 h 1203186"/>
                              <a:gd name="connsiteX53" fmla="*/ 2108200 w 2230967"/>
                              <a:gd name="connsiteY53" fmla="*/ 656167 h 1203186"/>
                              <a:gd name="connsiteX54" fmla="*/ 2192867 w 2230967"/>
                              <a:gd name="connsiteY54" fmla="*/ 698500 h 1203186"/>
                              <a:gd name="connsiteX55" fmla="*/ 2230967 w 2230967"/>
                              <a:gd name="connsiteY55" fmla="*/ 673100 h 12031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Lst>
                            <a:rect l="l" t="t" r="r" b="b"/>
                            <a:pathLst>
                              <a:path w="2230967" h="1203186">
                                <a:moveTo>
                                  <a:pt x="0" y="0"/>
                                </a:moveTo>
                                <a:cubicBezTo>
                                  <a:pt x="40216" y="61736"/>
                                  <a:pt x="80433" y="123472"/>
                                  <a:pt x="114300" y="152400"/>
                                </a:cubicBezTo>
                                <a:cubicBezTo>
                                  <a:pt x="148167" y="181328"/>
                                  <a:pt x="183444" y="159456"/>
                                  <a:pt x="203200" y="173567"/>
                                </a:cubicBezTo>
                                <a:cubicBezTo>
                                  <a:pt x="222956" y="187678"/>
                                  <a:pt x="224367" y="220134"/>
                                  <a:pt x="232834" y="237067"/>
                                </a:cubicBezTo>
                                <a:cubicBezTo>
                                  <a:pt x="241301" y="254000"/>
                                  <a:pt x="250472" y="261762"/>
                                  <a:pt x="254000" y="275167"/>
                                </a:cubicBezTo>
                                <a:cubicBezTo>
                                  <a:pt x="257528" y="288573"/>
                                  <a:pt x="254000" y="317500"/>
                                  <a:pt x="254000" y="317500"/>
                                </a:cubicBezTo>
                                <a:cubicBezTo>
                                  <a:pt x="254000" y="332317"/>
                                  <a:pt x="257528" y="350662"/>
                                  <a:pt x="254000" y="364067"/>
                                </a:cubicBezTo>
                                <a:cubicBezTo>
                                  <a:pt x="250472" y="377473"/>
                                  <a:pt x="227190" y="389466"/>
                                  <a:pt x="232834" y="397933"/>
                                </a:cubicBezTo>
                                <a:cubicBezTo>
                                  <a:pt x="238478" y="406400"/>
                                  <a:pt x="270228" y="403578"/>
                                  <a:pt x="287867" y="414867"/>
                                </a:cubicBezTo>
                                <a:cubicBezTo>
                                  <a:pt x="305506" y="426156"/>
                                  <a:pt x="338667" y="465667"/>
                                  <a:pt x="338667" y="465667"/>
                                </a:cubicBezTo>
                                <a:cubicBezTo>
                                  <a:pt x="349956" y="476956"/>
                                  <a:pt x="354189" y="472722"/>
                                  <a:pt x="355600" y="482600"/>
                                </a:cubicBezTo>
                                <a:cubicBezTo>
                                  <a:pt x="357011" y="492478"/>
                                  <a:pt x="333728" y="508705"/>
                                  <a:pt x="347134" y="524933"/>
                                </a:cubicBezTo>
                                <a:cubicBezTo>
                                  <a:pt x="360540" y="541161"/>
                                  <a:pt x="414867" y="568678"/>
                                  <a:pt x="436034" y="579967"/>
                                </a:cubicBezTo>
                                <a:cubicBezTo>
                                  <a:pt x="457201" y="591256"/>
                                  <a:pt x="460729" y="585612"/>
                                  <a:pt x="474134" y="592667"/>
                                </a:cubicBezTo>
                                <a:cubicBezTo>
                                  <a:pt x="487539" y="599722"/>
                                  <a:pt x="505884" y="611011"/>
                                  <a:pt x="516467" y="622300"/>
                                </a:cubicBezTo>
                                <a:cubicBezTo>
                                  <a:pt x="527050" y="633589"/>
                                  <a:pt x="533401" y="647700"/>
                                  <a:pt x="537634" y="660400"/>
                                </a:cubicBezTo>
                                <a:cubicBezTo>
                                  <a:pt x="541867" y="673100"/>
                                  <a:pt x="537634" y="684389"/>
                                  <a:pt x="541867" y="698500"/>
                                </a:cubicBezTo>
                                <a:cubicBezTo>
                                  <a:pt x="546100" y="712611"/>
                                  <a:pt x="555979" y="729545"/>
                                  <a:pt x="563034" y="745067"/>
                                </a:cubicBezTo>
                                <a:cubicBezTo>
                                  <a:pt x="570089" y="760589"/>
                                  <a:pt x="575028" y="776816"/>
                                  <a:pt x="584200" y="791633"/>
                                </a:cubicBezTo>
                                <a:cubicBezTo>
                                  <a:pt x="593372" y="806450"/>
                                  <a:pt x="608895" y="824795"/>
                                  <a:pt x="618067" y="833967"/>
                                </a:cubicBezTo>
                                <a:cubicBezTo>
                                  <a:pt x="627239" y="843139"/>
                                  <a:pt x="630767" y="833967"/>
                                  <a:pt x="639234" y="846667"/>
                                </a:cubicBezTo>
                                <a:cubicBezTo>
                                  <a:pt x="647701" y="859367"/>
                                  <a:pt x="657578" y="890412"/>
                                  <a:pt x="668867" y="910167"/>
                                </a:cubicBezTo>
                                <a:cubicBezTo>
                                  <a:pt x="680156" y="929923"/>
                                  <a:pt x="694267" y="951089"/>
                                  <a:pt x="706967" y="965200"/>
                                </a:cubicBezTo>
                                <a:cubicBezTo>
                                  <a:pt x="719667" y="979311"/>
                                  <a:pt x="726723" y="992011"/>
                                  <a:pt x="745067" y="994833"/>
                                </a:cubicBezTo>
                                <a:cubicBezTo>
                                  <a:pt x="763412" y="997655"/>
                                  <a:pt x="794456" y="984250"/>
                                  <a:pt x="817034" y="982133"/>
                                </a:cubicBezTo>
                                <a:cubicBezTo>
                                  <a:pt x="839612" y="980016"/>
                                  <a:pt x="859367" y="981427"/>
                                  <a:pt x="880534" y="982133"/>
                                </a:cubicBezTo>
                                <a:cubicBezTo>
                                  <a:pt x="901701" y="982839"/>
                                  <a:pt x="929217" y="978606"/>
                                  <a:pt x="944034" y="986367"/>
                                </a:cubicBezTo>
                                <a:cubicBezTo>
                                  <a:pt x="958851" y="994128"/>
                                  <a:pt x="965201" y="1015295"/>
                                  <a:pt x="969434" y="1028700"/>
                                </a:cubicBezTo>
                                <a:cubicBezTo>
                                  <a:pt x="973667" y="1042106"/>
                                  <a:pt x="966612" y="1054806"/>
                                  <a:pt x="969434" y="1066800"/>
                                </a:cubicBezTo>
                                <a:cubicBezTo>
                                  <a:pt x="972256" y="1078795"/>
                                  <a:pt x="975078" y="1092906"/>
                                  <a:pt x="986367" y="1100667"/>
                                </a:cubicBezTo>
                                <a:cubicBezTo>
                                  <a:pt x="997656" y="1108428"/>
                                  <a:pt x="1023056" y="1107017"/>
                                  <a:pt x="1037167" y="1113367"/>
                                </a:cubicBezTo>
                                <a:cubicBezTo>
                                  <a:pt x="1051278" y="1119717"/>
                                  <a:pt x="1062567" y="1131006"/>
                                  <a:pt x="1071034" y="1138767"/>
                                </a:cubicBezTo>
                                <a:cubicBezTo>
                                  <a:pt x="1079501" y="1146528"/>
                                  <a:pt x="1080912" y="1153583"/>
                                  <a:pt x="1087967" y="1159933"/>
                                </a:cubicBezTo>
                                <a:cubicBezTo>
                                  <a:pt x="1095022" y="1166283"/>
                                  <a:pt x="1102078" y="1169811"/>
                                  <a:pt x="1113367" y="1176867"/>
                                </a:cubicBezTo>
                                <a:cubicBezTo>
                                  <a:pt x="1124656" y="1183923"/>
                                  <a:pt x="1140178" y="1198739"/>
                                  <a:pt x="1155700" y="1202267"/>
                                </a:cubicBezTo>
                                <a:cubicBezTo>
                                  <a:pt x="1171222" y="1205795"/>
                                  <a:pt x="1206500" y="1198033"/>
                                  <a:pt x="1206500" y="1198033"/>
                                </a:cubicBezTo>
                                <a:lnTo>
                                  <a:pt x="1295400" y="1189567"/>
                                </a:lnTo>
                                <a:cubicBezTo>
                                  <a:pt x="1321506" y="1186745"/>
                                  <a:pt x="1363134" y="1181100"/>
                                  <a:pt x="1363134" y="1181100"/>
                                </a:cubicBezTo>
                                <a:cubicBezTo>
                                  <a:pt x="1389240" y="1177572"/>
                                  <a:pt x="1425929" y="1168400"/>
                                  <a:pt x="1452034" y="1168400"/>
                                </a:cubicBezTo>
                                <a:cubicBezTo>
                                  <a:pt x="1478139" y="1168400"/>
                                  <a:pt x="1498600" y="1179689"/>
                                  <a:pt x="1519767" y="1181100"/>
                                </a:cubicBezTo>
                                <a:cubicBezTo>
                                  <a:pt x="1540934" y="1182511"/>
                                  <a:pt x="1567040" y="1187450"/>
                                  <a:pt x="1579034" y="1176867"/>
                                </a:cubicBezTo>
                                <a:cubicBezTo>
                                  <a:pt x="1591028" y="1166284"/>
                                  <a:pt x="1581856" y="1136650"/>
                                  <a:pt x="1591734" y="1117600"/>
                                </a:cubicBezTo>
                                <a:cubicBezTo>
                                  <a:pt x="1601612" y="1098550"/>
                                  <a:pt x="1627011" y="1078795"/>
                                  <a:pt x="1638300" y="1062567"/>
                                </a:cubicBezTo>
                                <a:cubicBezTo>
                                  <a:pt x="1649589" y="1046339"/>
                                  <a:pt x="1659467" y="1020233"/>
                                  <a:pt x="1659467" y="1020233"/>
                                </a:cubicBezTo>
                                <a:cubicBezTo>
                                  <a:pt x="1667934" y="1004711"/>
                                  <a:pt x="1681339" y="987777"/>
                                  <a:pt x="1689100" y="969433"/>
                                </a:cubicBezTo>
                                <a:cubicBezTo>
                                  <a:pt x="1696861" y="951089"/>
                                  <a:pt x="1699684" y="924278"/>
                                  <a:pt x="1706034" y="910167"/>
                                </a:cubicBezTo>
                                <a:cubicBezTo>
                                  <a:pt x="1712384" y="896056"/>
                                  <a:pt x="1718733" y="891823"/>
                                  <a:pt x="1727200" y="884767"/>
                                </a:cubicBezTo>
                                <a:cubicBezTo>
                                  <a:pt x="1735667" y="877711"/>
                                  <a:pt x="1734256" y="879828"/>
                                  <a:pt x="1756834" y="867833"/>
                                </a:cubicBezTo>
                                <a:cubicBezTo>
                                  <a:pt x="1779412" y="855839"/>
                                  <a:pt x="1841500" y="826911"/>
                                  <a:pt x="1862667" y="812800"/>
                                </a:cubicBezTo>
                                <a:cubicBezTo>
                                  <a:pt x="1883834" y="798689"/>
                                  <a:pt x="1868312" y="795161"/>
                                  <a:pt x="1883834" y="783167"/>
                                </a:cubicBezTo>
                                <a:cubicBezTo>
                                  <a:pt x="1899356" y="771173"/>
                                  <a:pt x="1933222" y="752122"/>
                                  <a:pt x="1955800" y="740833"/>
                                </a:cubicBezTo>
                                <a:cubicBezTo>
                                  <a:pt x="1978378" y="729544"/>
                                  <a:pt x="2003778" y="724605"/>
                                  <a:pt x="2019300" y="715433"/>
                                </a:cubicBezTo>
                                <a:cubicBezTo>
                                  <a:pt x="2034822" y="706261"/>
                                  <a:pt x="2034117" y="695678"/>
                                  <a:pt x="2048934" y="685800"/>
                                </a:cubicBezTo>
                                <a:cubicBezTo>
                                  <a:pt x="2063751" y="675922"/>
                                  <a:pt x="2084211" y="654050"/>
                                  <a:pt x="2108200" y="656167"/>
                                </a:cubicBezTo>
                                <a:cubicBezTo>
                                  <a:pt x="2132189" y="658284"/>
                                  <a:pt x="2172406" y="695678"/>
                                  <a:pt x="2192867" y="698500"/>
                                </a:cubicBezTo>
                                <a:cubicBezTo>
                                  <a:pt x="2213328" y="701322"/>
                                  <a:pt x="2218267" y="654755"/>
                                  <a:pt x="2230967" y="673100"/>
                                </a:cubicBezTo>
                              </a:path>
                            </a:pathLst>
                          </a:cu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reeform: Shape 57"/>
                        <wps:cNvSpPr/>
                        <wps:spPr>
                          <a:xfrm>
                            <a:off x="2225040" y="2362200"/>
                            <a:ext cx="2438400" cy="528955"/>
                          </a:xfrm>
                          <a:custGeom>
                            <a:avLst/>
                            <a:gdLst>
                              <a:gd name="connsiteX0" fmla="*/ 0 w 2438400"/>
                              <a:gd name="connsiteY0" fmla="*/ 348786 h 529408"/>
                              <a:gd name="connsiteX1" fmla="*/ 22577 w 2438400"/>
                              <a:gd name="connsiteY1" fmla="*/ 272586 h 529408"/>
                              <a:gd name="connsiteX2" fmla="*/ 64911 w 2438400"/>
                              <a:gd name="connsiteY2" fmla="*/ 224608 h 529408"/>
                              <a:gd name="connsiteX3" fmla="*/ 107244 w 2438400"/>
                              <a:gd name="connsiteY3" fmla="*/ 207675 h 529408"/>
                              <a:gd name="connsiteX4" fmla="*/ 172155 w 2438400"/>
                              <a:gd name="connsiteY4" fmla="*/ 218964 h 529408"/>
                              <a:gd name="connsiteX5" fmla="*/ 225777 w 2438400"/>
                              <a:gd name="connsiteY5" fmla="*/ 204853 h 529408"/>
                              <a:gd name="connsiteX6" fmla="*/ 290688 w 2438400"/>
                              <a:gd name="connsiteY6" fmla="*/ 227431 h 529408"/>
                              <a:gd name="connsiteX7" fmla="*/ 383822 w 2438400"/>
                              <a:gd name="connsiteY7" fmla="*/ 258475 h 529408"/>
                              <a:gd name="connsiteX8" fmla="*/ 445911 w 2438400"/>
                              <a:gd name="connsiteY8" fmla="*/ 244364 h 529408"/>
                              <a:gd name="connsiteX9" fmla="*/ 496711 w 2438400"/>
                              <a:gd name="connsiteY9" fmla="*/ 213319 h 529408"/>
                              <a:gd name="connsiteX10" fmla="*/ 609600 w 2438400"/>
                              <a:gd name="connsiteY10" fmla="*/ 185097 h 529408"/>
                              <a:gd name="connsiteX11" fmla="*/ 680155 w 2438400"/>
                              <a:gd name="connsiteY11" fmla="*/ 179453 h 529408"/>
                              <a:gd name="connsiteX12" fmla="*/ 733777 w 2438400"/>
                              <a:gd name="connsiteY12" fmla="*/ 131475 h 529408"/>
                              <a:gd name="connsiteX13" fmla="*/ 767644 w 2438400"/>
                              <a:gd name="connsiteY13" fmla="*/ 94786 h 529408"/>
                              <a:gd name="connsiteX14" fmla="*/ 804333 w 2438400"/>
                              <a:gd name="connsiteY14" fmla="*/ 60919 h 529408"/>
                              <a:gd name="connsiteX15" fmla="*/ 869244 w 2438400"/>
                              <a:gd name="connsiteY15" fmla="*/ 32697 h 529408"/>
                              <a:gd name="connsiteX16" fmla="*/ 931333 w 2438400"/>
                              <a:gd name="connsiteY16" fmla="*/ 58097 h 529408"/>
                              <a:gd name="connsiteX17" fmla="*/ 973666 w 2438400"/>
                              <a:gd name="connsiteY17" fmla="*/ 72208 h 529408"/>
                              <a:gd name="connsiteX18" fmla="*/ 1030111 w 2438400"/>
                              <a:gd name="connsiteY18" fmla="*/ 179453 h 529408"/>
                              <a:gd name="connsiteX19" fmla="*/ 1058333 w 2438400"/>
                              <a:gd name="connsiteY19" fmla="*/ 258475 h 529408"/>
                              <a:gd name="connsiteX20" fmla="*/ 1069622 w 2438400"/>
                              <a:gd name="connsiteY20" fmla="*/ 314919 h 529408"/>
                              <a:gd name="connsiteX21" fmla="*/ 1157111 w 2438400"/>
                              <a:gd name="connsiteY21" fmla="*/ 357253 h 529408"/>
                              <a:gd name="connsiteX22" fmla="*/ 1213555 w 2438400"/>
                              <a:gd name="connsiteY22" fmla="*/ 297986 h 529408"/>
                              <a:gd name="connsiteX23" fmla="*/ 1295400 w 2438400"/>
                              <a:gd name="connsiteY23" fmla="*/ 255653 h 529408"/>
                              <a:gd name="connsiteX24" fmla="*/ 1380066 w 2438400"/>
                              <a:gd name="connsiteY24" fmla="*/ 233075 h 529408"/>
                              <a:gd name="connsiteX25" fmla="*/ 1433688 w 2438400"/>
                              <a:gd name="connsiteY25" fmla="*/ 100431 h 529408"/>
                              <a:gd name="connsiteX26" fmla="*/ 1467555 w 2438400"/>
                              <a:gd name="connsiteY26" fmla="*/ 41164 h 529408"/>
                              <a:gd name="connsiteX27" fmla="*/ 1515533 w 2438400"/>
                              <a:gd name="connsiteY27" fmla="*/ 4475 h 529408"/>
                              <a:gd name="connsiteX28" fmla="*/ 1586088 w 2438400"/>
                              <a:gd name="connsiteY28" fmla="*/ 15764 h 529408"/>
                              <a:gd name="connsiteX29" fmla="*/ 1707444 w 2438400"/>
                              <a:gd name="connsiteY29" fmla="*/ 52453 h 529408"/>
                              <a:gd name="connsiteX30" fmla="*/ 1845733 w 2438400"/>
                              <a:gd name="connsiteY30" fmla="*/ 1653 h 529408"/>
                              <a:gd name="connsiteX31" fmla="*/ 1924755 w 2438400"/>
                              <a:gd name="connsiteY31" fmla="*/ 15764 h 529408"/>
                              <a:gd name="connsiteX32" fmla="*/ 2003777 w 2438400"/>
                              <a:gd name="connsiteY32" fmla="*/ 49631 h 529408"/>
                              <a:gd name="connsiteX33" fmla="*/ 2082800 w 2438400"/>
                              <a:gd name="connsiteY33" fmla="*/ 91964 h 529408"/>
                              <a:gd name="connsiteX34" fmla="*/ 2144888 w 2438400"/>
                              <a:gd name="connsiteY34" fmla="*/ 154053 h 529408"/>
                              <a:gd name="connsiteX35" fmla="*/ 2212622 w 2438400"/>
                              <a:gd name="connsiteY35" fmla="*/ 292342 h 529408"/>
                              <a:gd name="connsiteX36" fmla="*/ 2254955 w 2438400"/>
                              <a:gd name="connsiteY36" fmla="*/ 377008 h 529408"/>
                              <a:gd name="connsiteX37" fmla="*/ 2331155 w 2438400"/>
                              <a:gd name="connsiteY37" fmla="*/ 475786 h 529408"/>
                              <a:gd name="connsiteX38" fmla="*/ 2438400 w 2438400"/>
                              <a:gd name="connsiteY38" fmla="*/ 529408 h 5294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2438400" h="529408">
                                <a:moveTo>
                                  <a:pt x="0" y="348786"/>
                                </a:moveTo>
                                <a:cubicBezTo>
                                  <a:pt x="5879" y="321034"/>
                                  <a:pt x="11759" y="293282"/>
                                  <a:pt x="22577" y="272586"/>
                                </a:cubicBezTo>
                                <a:cubicBezTo>
                                  <a:pt x="33395" y="251890"/>
                                  <a:pt x="50800" y="235426"/>
                                  <a:pt x="64911" y="224608"/>
                                </a:cubicBezTo>
                                <a:cubicBezTo>
                                  <a:pt x="79022" y="213789"/>
                                  <a:pt x="89370" y="208616"/>
                                  <a:pt x="107244" y="207675"/>
                                </a:cubicBezTo>
                                <a:cubicBezTo>
                                  <a:pt x="125118" y="206734"/>
                                  <a:pt x="152400" y="219434"/>
                                  <a:pt x="172155" y="218964"/>
                                </a:cubicBezTo>
                                <a:cubicBezTo>
                                  <a:pt x="191910" y="218494"/>
                                  <a:pt x="206022" y="203442"/>
                                  <a:pt x="225777" y="204853"/>
                                </a:cubicBezTo>
                                <a:cubicBezTo>
                                  <a:pt x="245532" y="206264"/>
                                  <a:pt x="264347" y="218494"/>
                                  <a:pt x="290688" y="227431"/>
                                </a:cubicBezTo>
                                <a:cubicBezTo>
                                  <a:pt x="317029" y="236368"/>
                                  <a:pt x="357952" y="255653"/>
                                  <a:pt x="383822" y="258475"/>
                                </a:cubicBezTo>
                                <a:cubicBezTo>
                                  <a:pt x="409692" y="261297"/>
                                  <a:pt x="427096" y="251890"/>
                                  <a:pt x="445911" y="244364"/>
                                </a:cubicBezTo>
                                <a:cubicBezTo>
                                  <a:pt x="464726" y="236838"/>
                                  <a:pt x="469430" y="223197"/>
                                  <a:pt x="496711" y="213319"/>
                                </a:cubicBezTo>
                                <a:cubicBezTo>
                                  <a:pt x="523992" y="203441"/>
                                  <a:pt x="579026" y="190741"/>
                                  <a:pt x="609600" y="185097"/>
                                </a:cubicBezTo>
                                <a:cubicBezTo>
                                  <a:pt x="640174" y="179453"/>
                                  <a:pt x="659459" y="188390"/>
                                  <a:pt x="680155" y="179453"/>
                                </a:cubicBezTo>
                                <a:cubicBezTo>
                                  <a:pt x="700851" y="170516"/>
                                  <a:pt x="719196" y="145586"/>
                                  <a:pt x="733777" y="131475"/>
                                </a:cubicBezTo>
                                <a:cubicBezTo>
                                  <a:pt x="748358" y="117364"/>
                                  <a:pt x="755885" y="106545"/>
                                  <a:pt x="767644" y="94786"/>
                                </a:cubicBezTo>
                                <a:cubicBezTo>
                                  <a:pt x="779403" y="83027"/>
                                  <a:pt x="787400" y="71267"/>
                                  <a:pt x="804333" y="60919"/>
                                </a:cubicBezTo>
                                <a:cubicBezTo>
                                  <a:pt x="821266" y="50571"/>
                                  <a:pt x="848077" y="33167"/>
                                  <a:pt x="869244" y="32697"/>
                                </a:cubicBezTo>
                                <a:cubicBezTo>
                                  <a:pt x="890411" y="32227"/>
                                  <a:pt x="913929" y="51512"/>
                                  <a:pt x="931333" y="58097"/>
                                </a:cubicBezTo>
                                <a:cubicBezTo>
                                  <a:pt x="948737" y="64682"/>
                                  <a:pt x="957203" y="51982"/>
                                  <a:pt x="973666" y="72208"/>
                                </a:cubicBezTo>
                                <a:cubicBezTo>
                                  <a:pt x="990129" y="92434"/>
                                  <a:pt x="1016000" y="148408"/>
                                  <a:pt x="1030111" y="179453"/>
                                </a:cubicBezTo>
                                <a:cubicBezTo>
                                  <a:pt x="1044222" y="210497"/>
                                  <a:pt x="1051748" y="235897"/>
                                  <a:pt x="1058333" y="258475"/>
                                </a:cubicBezTo>
                                <a:cubicBezTo>
                                  <a:pt x="1064918" y="281053"/>
                                  <a:pt x="1053159" y="298456"/>
                                  <a:pt x="1069622" y="314919"/>
                                </a:cubicBezTo>
                                <a:cubicBezTo>
                                  <a:pt x="1086085" y="331382"/>
                                  <a:pt x="1133122" y="360075"/>
                                  <a:pt x="1157111" y="357253"/>
                                </a:cubicBezTo>
                                <a:cubicBezTo>
                                  <a:pt x="1181100" y="354431"/>
                                  <a:pt x="1190507" y="314919"/>
                                  <a:pt x="1213555" y="297986"/>
                                </a:cubicBezTo>
                                <a:cubicBezTo>
                                  <a:pt x="1236603" y="281053"/>
                                  <a:pt x="1267648" y="266471"/>
                                  <a:pt x="1295400" y="255653"/>
                                </a:cubicBezTo>
                                <a:cubicBezTo>
                                  <a:pt x="1323152" y="244835"/>
                                  <a:pt x="1357018" y="258945"/>
                                  <a:pt x="1380066" y="233075"/>
                                </a:cubicBezTo>
                                <a:cubicBezTo>
                                  <a:pt x="1403114" y="207205"/>
                                  <a:pt x="1419107" y="132416"/>
                                  <a:pt x="1433688" y="100431"/>
                                </a:cubicBezTo>
                                <a:cubicBezTo>
                                  <a:pt x="1448269" y="68446"/>
                                  <a:pt x="1453914" y="57157"/>
                                  <a:pt x="1467555" y="41164"/>
                                </a:cubicBezTo>
                                <a:cubicBezTo>
                                  <a:pt x="1481196" y="25171"/>
                                  <a:pt x="1495778" y="8708"/>
                                  <a:pt x="1515533" y="4475"/>
                                </a:cubicBezTo>
                                <a:cubicBezTo>
                                  <a:pt x="1535289" y="242"/>
                                  <a:pt x="1554103" y="7768"/>
                                  <a:pt x="1586088" y="15764"/>
                                </a:cubicBezTo>
                                <a:cubicBezTo>
                                  <a:pt x="1618073" y="23760"/>
                                  <a:pt x="1664170" y="54805"/>
                                  <a:pt x="1707444" y="52453"/>
                                </a:cubicBezTo>
                                <a:cubicBezTo>
                                  <a:pt x="1750718" y="50101"/>
                                  <a:pt x="1809515" y="7768"/>
                                  <a:pt x="1845733" y="1653"/>
                                </a:cubicBezTo>
                                <a:cubicBezTo>
                                  <a:pt x="1881951" y="-4462"/>
                                  <a:pt x="1898414" y="7768"/>
                                  <a:pt x="1924755" y="15764"/>
                                </a:cubicBezTo>
                                <a:cubicBezTo>
                                  <a:pt x="1951096" y="23760"/>
                                  <a:pt x="1977436" y="36931"/>
                                  <a:pt x="2003777" y="49631"/>
                                </a:cubicBezTo>
                                <a:cubicBezTo>
                                  <a:pt x="2030118" y="62331"/>
                                  <a:pt x="2059282" y="74560"/>
                                  <a:pt x="2082800" y="91964"/>
                                </a:cubicBezTo>
                                <a:cubicBezTo>
                                  <a:pt x="2106318" y="109368"/>
                                  <a:pt x="2123251" y="120657"/>
                                  <a:pt x="2144888" y="154053"/>
                                </a:cubicBezTo>
                                <a:cubicBezTo>
                                  <a:pt x="2166525" y="187449"/>
                                  <a:pt x="2194278" y="255183"/>
                                  <a:pt x="2212622" y="292342"/>
                                </a:cubicBezTo>
                                <a:cubicBezTo>
                                  <a:pt x="2230966" y="329501"/>
                                  <a:pt x="2235200" y="346434"/>
                                  <a:pt x="2254955" y="377008"/>
                                </a:cubicBezTo>
                                <a:cubicBezTo>
                                  <a:pt x="2274710" y="407582"/>
                                  <a:pt x="2300581" y="450386"/>
                                  <a:pt x="2331155" y="475786"/>
                                </a:cubicBezTo>
                                <a:cubicBezTo>
                                  <a:pt x="2361729" y="501186"/>
                                  <a:pt x="2438400" y="529408"/>
                                  <a:pt x="2438400" y="529408"/>
                                </a:cubicBezTo>
                              </a:path>
                            </a:pathLst>
                          </a:cu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2225039" y="2541875"/>
                            <a:ext cx="268606" cy="273049"/>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2522573" y="2439663"/>
                            <a:ext cx="268606" cy="27304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536157" y="2343657"/>
                            <a:ext cx="1638301" cy="658035"/>
                          </a:xfrm>
                          <a:prstGeom prst="rect">
                            <a:avLst/>
                          </a:prstGeom>
                          <a:noFill/>
                          <a:ln w="6350">
                            <a:noFill/>
                          </a:ln>
                        </wps:spPr>
                        <wps:txbx>
                          <w:txbxContent>
                            <w:p w14:paraId="72F7097D"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The great escar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Freeform: Shape 61"/>
                        <wps:cNvSpPr/>
                        <wps:spPr>
                          <a:xfrm>
                            <a:off x="4648200" y="2606040"/>
                            <a:ext cx="2461895" cy="513715"/>
                          </a:xfrm>
                          <a:custGeom>
                            <a:avLst/>
                            <a:gdLst>
                              <a:gd name="connsiteX0" fmla="*/ 0 w 2439941"/>
                              <a:gd name="connsiteY0" fmla="*/ 285734 h 514334"/>
                              <a:gd name="connsiteX1" fmla="*/ 158044 w 2439941"/>
                              <a:gd name="connsiteY1" fmla="*/ 212356 h 514334"/>
                              <a:gd name="connsiteX2" fmla="*/ 237067 w 2439941"/>
                              <a:gd name="connsiteY2" fmla="*/ 102289 h 514334"/>
                              <a:gd name="connsiteX3" fmla="*/ 307622 w 2439941"/>
                              <a:gd name="connsiteY3" fmla="*/ 51489 h 514334"/>
                              <a:gd name="connsiteX4" fmla="*/ 412044 w 2439941"/>
                              <a:gd name="connsiteY4" fmla="*/ 65600 h 514334"/>
                              <a:gd name="connsiteX5" fmla="*/ 476956 w 2439941"/>
                              <a:gd name="connsiteY5" fmla="*/ 153089 h 514334"/>
                              <a:gd name="connsiteX6" fmla="*/ 527756 w 2439941"/>
                              <a:gd name="connsiteY6" fmla="*/ 220822 h 514334"/>
                              <a:gd name="connsiteX7" fmla="*/ 595489 w 2439941"/>
                              <a:gd name="connsiteY7" fmla="*/ 212356 h 514334"/>
                              <a:gd name="connsiteX8" fmla="*/ 657578 w 2439941"/>
                              <a:gd name="connsiteY8" fmla="*/ 155911 h 514334"/>
                              <a:gd name="connsiteX9" fmla="*/ 719667 w 2439941"/>
                              <a:gd name="connsiteY9" fmla="*/ 85356 h 514334"/>
                              <a:gd name="connsiteX10" fmla="*/ 756356 w 2439941"/>
                              <a:gd name="connsiteY10" fmla="*/ 23267 h 514334"/>
                              <a:gd name="connsiteX11" fmla="*/ 809978 w 2439941"/>
                              <a:gd name="connsiteY11" fmla="*/ 689 h 514334"/>
                              <a:gd name="connsiteX12" fmla="*/ 857956 w 2439941"/>
                              <a:gd name="connsiteY12" fmla="*/ 45845 h 514334"/>
                              <a:gd name="connsiteX13" fmla="*/ 886178 w 2439941"/>
                              <a:gd name="connsiteY13" fmla="*/ 119222 h 514334"/>
                              <a:gd name="connsiteX14" fmla="*/ 928511 w 2439941"/>
                              <a:gd name="connsiteY14" fmla="*/ 144622 h 514334"/>
                              <a:gd name="connsiteX15" fmla="*/ 1044222 w 2439941"/>
                              <a:gd name="connsiteY15" fmla="*/ 136156 h 514334"/>
                              <a:gd name="connsiteX16" fmla="*/ 1111956 w 2439941"/>
                              <a:gd name="connsiteY16" fmla="*/ 150267 h 514334"/>
                              <a:gd name="connsiteX17" fmla="*/ 1261533 w 2439941"/>
                              <a:gd name="connsiteY17" fmla="*/ 175667 h 514334"/>
                              <a:gd name="connsiteX18" fmla="*/ 1326444 w 2439941"/>
                              <a:gd name="connsiteY18" fmla="*/ 170022 h 514334"/>
                              <a:gd name="connsiteX19" fmla="*/ 1391356 w 2439941"/>
                              <a:gd name="connsiteY19" fmla="*/ 93822 h 514334"/>
                              <a:gd name="connsiteX20" fmla="*/ 1470378 w 2439941"/>
                              <a:gd name="connsiteY20" fmla="*/ 43022 h 514334"/>
                              <a:gd name="connsiteX21" fmla="*/ 1549400 w 2439941"/>
                              <a:gd name="connsiteY21" fmla="*/ 88178 h 514334"/>
                              <a:gd name="connsiteX22" fmla="*/ 1617133 w 2439941"/>
                              <a:gd name="connsiteY22" fmla="*/ 186956 h 514334"/>
                              <a:gd name="connsiteX23" fmla="*/ 1653822 w 2439941"/>
                              <a:gd name="connsiteY23" fmla="*/ 223645 h 514334"/>
                              <a:gd name="connsiteX24" fmla="*/ 1730022 w 2439941"/>
                              <a:gd name="connsiteY24" fmla="*/ 209534 h 514334"/>
                              <a:gd name="connsiteX25" fmla="*/ 1806222 w 2439941"/>
                              <a:gd name="connsiteY25" fmla="*/ 184134 h 514334"/>
                              <a:gd name="connsiteX26" fmla="*/ 1910644 w 2439941"/>
                              <a:gd name="connsiteY26" fmla="*/ 198245 h 514334"/>
                              <a:gd name="connsiteX27" fmla="*/ 2034822 w 2439941"/>
                              <a:gd name="connsiteY27" fmla="*/ 220822 h 514334"/>
                              <a:gd name="connsiteX28" fmla="*/ 2153356 w 2439941"/>
                              <a:gd name="connsiteY28" fmla="*/ 246222 h 514334"/>
                              <a:gd name="connsiteX29" fmla="*/ 2263422 w 2439941"/>
                              <a:gd name="connsiteY29" fmla="*/ 291378 h 514334"/>
                              <a:gd name="connsiteX30" fmla="*/ 2269067 w 2439941"/>
                              <a:gd name="connsiteY30" fmla="*/ 376045 h 514334"/>
                              <a:gd name="connsiteX31" fmla="*/ 2359378 w 2439941"/>
                              <a:gd name="connsiteY31" fmla="*/ 446600 h 514334"/>
                              <a:gd name="connsiteX32" fmla="*/ 2435578 w 2439941"/>
                              <a:gd name="connsiteY32" fmla="*/ 514334 h 5143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2439941" h="514334">
                                <a:moveTo>
                                  <a:pt x="0" y="285734"/>
                                </a:moveTo>
                                <a:cubicBezTo>
                                  <a:pt x="59266" y="264332"/>
                                  <a:pt x="118533" y="242930"/>
                                  <a:pt x="158044" y="212356"/>
                                </a:cubicBezTo>
                                <a:cubicBezTo>
                                  <a:pt x="197555" y="181782"/>
                                  <a:pt x="212137" y="129100"/>
                                  <a:pt x="237067" y="102289"/>
                                </a:cubicBezTo>
                                <a:cubicBezTo>
                                  <a:pt x="261997" y="75478"/>
                                  <a:pt x="278459" y="57604"/>
                                  <a:pt x="307622" y="51489"/>
                                </a:cubicBezTo>
                                <a:cubicBezTo>
                                  <a:pt x="336785" y="45374"/>
                                  <a:pt x="383822" y="48667"/>
                                  <a:pt x="412044" y="65600"/>
                                </a:cubicBezTo>
                                <a:cubicBezTo>
                                  <a:pt x="440266" y="82533"/>
                                  <a:pt x="476956" y="153089"/>
                                  <a:pt x="476956" y="153089"/>
                                </a:cubicBezTo>
                                <a:cubicBezTo>
                                  <a:pt x="496241" y="178959"/>
                                  <a:pt x="508001" y="210944"/>
                                  <a:pt x="527756" y="220822"/>
                                </a:cubicBezTo>
                                <a:cubicBezTo>
                                  <a:pt x="547511" y="230700"/>
                                  <a:pt x="573852" y="223174"/>
                                  <a:pt x="595489" y="212356"/>
                                </a:cubicBezTo>
                                <a:cubicBezTo>
                                  <a:pt x="617126" y="201538"/>
                                  <a:pt x="636882" y="177078"/>
                                  <a:pt x="657578" y="155911"/>
                                </a:cubicBezTo>
                                <a:cubicBezTo>
                                  <a:pt x="678274" y="134744"/>
                                  <a:pt x="703204" y="107463"/>
                                  <a:pt x="719667" y="85356"/>
                                </a:cubicBezTo>
                                <a:cubicBezTo>
                                  <a:pt x="736130" y="63249"/>
                                  <a:pt x="741304" y="37378"/>
                                  <a:pt x="756356" y="23267"/>
                                </a:cubicBezTo>
                                <a:cubicBezTo>
                                  <a:pt x="771408" y="9156"/>
                                  <a:pt x="793045" y="-3074"/>
                                  <a:pt x="809978" y="689"/>
                                </a:cubicBezTo>
                                <a:cubicBezTo>
                                  <a:pt x="826911" y="4452"/>
                                  <a:pt x="845256" y="26090"/>
                                  <a:pt x="857956" y="45845"/>
                                </a:cubicBezTo>
                                <a:cubicBezTo>
                                  <a:pt x="870656" y="65600"/>
                                  <a:pt x="874419" y="102759"/>
                                  <a:pt x="886178" y="119222"/>
                                </a:cubicBezTo>
                                <a:cubicBezTo>
                                  <a:pt x="897937" y="135685"/>
                                  <a:pt x="902170" y="141800"/>
                                  <a:pt x="928511" y="144622"/>
                                </a:cubicBezTo>
                                <a:cubicBezTo>
                                  <a:pt x="954852" y="147444"/>
                                  <a:pt x="1013648" y="135215"/>
                                  <a:pt x="1044222" y="136156"/>
                                </a:cubicBezTo>
                                <a:cubicBezTo>
                                  <a:pt x="1074796" y="137097"/>
                                  <a:pt x="1075738" y="143682"/>
                                  <a:pt x="1111956" y="150267"/>
                                </a:cubicBezTo>
                                <a:cubicBezTo>
                                  <a:pt x="1148174" y="156852"/>
                                  <a:pt x="1225785" y="172375"/>
                                  <a:pt x="1261533" y="175667"/>
                                </a:cubicBezTo>
                                <a:cubicBezTo>
                                  <a:pt x="1297281" y="178959"/>
                                  <a:pt x="1304807" y="183663"/>
                                  <a:pt x="1326444" y="170022"/>
                                </a:cubicBezTo>
                                <a:cubicBezTo>
                                  <a:pt x="1348081" y="156381"/>
                                  <a:pt x="1367367" y="114989"/>
                                  <a:pt x="1391356" y="93822"/>
                                </a:cubicBezTo>
                                <a:cubicBezTo>
                                  <a:pt x="1415345" y="72655"/>
                                  <a:pt x="1444037" y="43963"/>
                                  <a:pt x="1470378" y="43022"/>
                                </a:cubicBezTo>
                                <a:cubicBezTo>
                                  <a:pt x="1496719" y="42081"/>
                                  <a:pt x="1524941" y="64189"/>
                                  <a:pt x="1549400" y="88178"/>
                                </a:cubicBezTo>
                                <a:cubicBezTo>
                                  <a:pt x="1573859" y="112167"/>
                                  <a:pt x="1599729" y="164378"/>
                                  <a:pt x="1617133" y="186956"/>
                                </a:cubicBezTo>
                                <a:cubicBezTo>
                                  <a:pt x="1634537" y="209534"/>
                                  <a:pt x="1635007" y="219882"/>
                                  <a:pt x="1653822" y="223645"/>
                                </a:cubicBezTo>
                                <a:cubicBezTo>
                                  <a:pt x="1672637" y="227408"/>
                                  <a:pt x="1704622" y="216119"/>
                                  <a:pt x="1730022" y="209534"/>
                                </a:cubicBezTo>
                                <a:cubicBezTo>
                                  <a:pt x="1755422" y="202949"/>
                                  <a:pt x="1776118" y="186015"/>
                                  <a:pt x="1806222" y="184134"/>
                                </a:cubicBezTo>
                                <a:cubicBezTo>
                                  <a:pt x="1836326" y="182252"/>
                                  <a:pt x="1872544" y="192130"/>
                                  <a:pt x="1910644" y="198245"/>
                                </a:cubicBezTo>
                                <a:cubicBezTo>
                                  <a:pt x="1948744" y="204360"/>
                                  <a:pt x="1994370" y="212826"/>
                                  <a:pt x="2034822" y="220822"/>
                                </a:cubicBezTo>
                                <a:cubicBezTo>
                                  <a:pt x="2075274" y="228818"/>
                                  <a:pt x="2115256" y="234463"/>
                                  <a:pt x="2153356" y="246222"/>
                                </a:cubicBezTo>
                                <a:cubicBezTo>
                                  <a:pt x="2191456" y="257981"/>
                                  <a:pt x="2244137" y="269741"/>
                                  <a:pt x="2263422" y="291378"/>
                                </a:cubicBezTo>
                                <a:cubicBezTo>
                                  <a:pt x="2282707" y="313015"/>
                                  <a:pt x="2253074" y="350175"/>
                                  <a:pt x="2269067" y="376045"/>
                                </a:cubicBezTo>
                                <a:cubicBezTo>
                                  <a:pt x="2285060" y="401915"/>
                                  <a:pt x="2331626" y="423552"/>
                                  <a:pt x="2359378" y="446600"/>
                                </a:cubicBezTo>
                                <a:cubicBezTo>
                                  <a:pt x="2387130" y="469648"/>
                                  <a:pt x="2458156" y="504927"/>
                                  <a:pt x="2435578" y="514334"/>
                                </a:cubicBezTo>
                              </a:path>
                            </a:pathLst>
                          </a:cu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Oval 62"/>
                        <wps:cNvSpPr/>
                        <wps:spPr>
                          <a:xfrm>
                            <a:off x="6908521" y="2855097"/>
                            <a:ext cx="186691" cy="181609"/>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Text Box 63"/>
                        <wps:cNvSpPr txBox="1"/>
                        <wps:spPr>
                          <a:xfrm>
                            <a:off x="3992880" y="-91423"/>
                            <a:ext cx="1638300" cy="472440"/>
                          </a:xfrm>
                          <a:prstGeom prst="rect">
                            <a:avLst/>
                          </a:prstGeom>
                          <a:noFill/>
                          <a:ln w="6350">
                            <a:noFill/>
                          </a:ln>
                        </wps:spPr>
                        <wps:txbx>
                          <w:txbxContent>
                            <w:p w14:paraId="03F657B4"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Central plate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2" name="Freeform: Shape 512"/>
                        <wps:cNvSpPr/>
                        <wps:spPr>
                          <a:xfrm>
                            <a:off x="4831080" y="3832860"/>
                            <a:ext cx="1568450" cy="407670"/>
                          </a:xfrm>
                          <a:custGeom>
                            <a:avLst/>
                            <a:gdLst>
                              <a:gd name="connsiteX0" fmla="*/ 0 w 1568823"/>
                              <a:gd name="connsiteY0" fmla="*/ 63019 h 408160"/>
                              <a:gd name="connsiteX1" fmla="*/ 156882 w 1568823"/>
                              <a:gd name="connsiteY1" fmla="*/ 266 h 408160"/>
                              <a:gd name="connsiteX2" fmla="*/ 300317 w 1568823"/>
                              <a:gd name="connsiteY2" fmla="*/ 40607 h 408160"/>
                              <a:gd name="connsiteX3" fmla="*/ 443753 w 1568823"/>
                              <a:gd name="connsiteY3" fmla="*/ 45090 h 408160"/>
                              <a:gd name="connsiteX4" fmla="*/ 618565 w 1568823"/>
                              <a:gd name="connsiteY4" fmla="*/ 94395 h 408160"/>
                              <a:gd name="connsiteX5" fmla="*/ 757517 w 1568823"/>
                              <a:gd name="connsiteY5" fmla="*/ 161631 h 408160"/>
                              <a:gd name="connsiteX6" fmla="*/ 941294 w 1568823"/>
                              <a:gd name="connsiteY6" fmla="*/ 224384 h 408160"/>
                              <a:gd name="connsiteX7" fmla="*/ 1165412 w 1568823"/>
                              <a:gd name="connsiteY7" fmla="*/ 273690 h 408160"/>
                              <a:gd name="connsiteX8" fmla="*/ 1411941 w 1568823"/>
                              <a:gd name="connsiteY8" fmla="*/ 349890 h 408160"/>
                              <a:gd name="connsiteX9" fmla="*/ 1568823 w 1568823"/>
                              <a:gd name="connsiteY9" fmla="*/ 408160 h 4081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68823" h="408160">
                                <a:moveTo>
                                  <a:pt x="0" y="63019"/>
                                </a:moveTo>
                                <a:cubicBezTo>
                                  <a:pt x="53414" y="33510"/>
                                  <a:pt x="106829" y="4001"/>
                                  <a:pt x="156882" y="266"/>
                                </a:cubicBezTo>
                                <a:cubicBezTo>
                                  <a:pt x="206935" y="-3469"/>
                                  <a:pt x="252505" y="33136"/>
                                  <a:pt x="300317" y="40607"/>
                                </a:cubicBezTo>
                                <a:cubicBezTo>
                                  <a:pt x="348129" y="48078"/>
                                  <a:pt x="390712" y="36125"/>
                                  <a:pt x="443753" y="45090"/>
                                </a:cubicBezTo>
                                <a:cubicBezTo>
                                  <a:pt x="496794" y="54055"/>
                                  <a:pt x="566271" y="74971"/>
                                  <a:pt x="618565" y="94395"/>
                                </a:cubicBezTo>
                                <a:cubicBezTo>
                                  <a:pt x="670859" y="113819"/>
                                  <a:pt x="703729" y="139966"/>
                                  <a:pt x="757517" y="161631"/>
                                </a:cubicBezTo>
                                <a:cubicBezTo>
                                  <a:pt x="811305" y="183296"/>
                                  <a:pt x="873311" y="205707"/>
                                  <a:pt x="941294" y="224384"/>
                                </a:cubicBezTo>
                                <a:cubicBezTo>
                                  <a:pt x="1009277" y="243061"/>
                                  <a:pt x="1086971" y="252772"/>
                                  <a:pt x="1165412" y="273690"/>
                                </a:cubicBezTo>
                                <a:cubicBezTo>
                                  <a:pt x="1243853" y="294608"/>
                                  <a:pt x="1344706" y="327478"/>
                                  <a:pt x="1411941" y="349890"/>
                                </a:cubicBezTo>
                                <a:cubicBezTo>
                                  <a:pt x="1479176" y="372302"/>
                                  <a:pt x="1539688" y="399943"/>
                                  <a:pt x="1568823" y="408160"/>
                                </a:cubicBezTo>
                              </a:path>
                            </a:pathLst>
                          </a:custGeom>
                          <a:ln w="9525">
                            <a:solidFill>
                              <a:schemeClr val="bg1"/>
                            </a:solidFill>
                            <a:prstDash val="dash"/>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3" name="Freeform: Shape 513"/>
                        <wps:cNvSpPr/>
                        <wps:spPr>
                          <a:xfrm>
                            <a:off x="1638300" y="4008120"/>
                            <a:ext cx="3876675" cy="293370"/>
                          </a:xfrm>
                          <a:custGeom>
                            <a:avLst/>
                            <a:gdLst>
                              <a:gd name="connsiteX0" fmla="*/ 3877235 w 3877235"/>
                              <a:gd name="connsiteY0" fmla="*/ 103121 h 293995"/>
                              <a:gd name="connsiteX1" fmla="*/ 3603812 w 3877235"/>
                              <a:gd name="connsiteY1" fmla="*/ 49332 h 293995"/>
                              <a:gd name="connsiteX2" fmla="*/ 3424518 w 3877235"/>
                              <a:gd name="connsiteY2" fmla="*/ 22438 h 293995"/>
                              <a:gd name="connsiteX3" fmla="*/ 3142130 w 3877235"/>
                              <a:gd name="connsiteY3" fmla="*/ 26 h 293995"/>
                              <a:gd name="connsiteX4" fmla="*/ 2949388 w 3877235"/>
                              <a:gd name="connsiteY4" fmla="*/ 26921 h 293995"/>
                              <a:gd name="connsiteX5" fmla="*/ 2738718 w 3877235"/>
                              <a:gd name="connsiteY5" fmla="*/ 147944 h 293995"/>
                              <a:gd name="connsiteX6" fmla="*/ 2514600 w 3877235"/>
                              <a:gd name="connsiteY6" fmla="*/ 188285 h 293995"/>
                              <a:gd name="connsiteX7" fmla="*/ 2281518 w 3877235"/>
                              <a:gd name="connsiteY7" fmla="*/ 210697 h 293995"/>
                              <a:gd name="connsiteX8" fmla="*/ 1824318 w 3877235"/>
                              <a:gd name="connsiteY8" fmla="*/ 156909 h 293995"/>
                              <a:gd name="connsiteX9" fmla="*/ 1604683 w 3877235"/>
                              <a:gd name="connsiteY9" fmla="*/ 103121 h 293995"/>
                              <a:gd name="connsiteX10" fmla="*/ 1237130 w 3877235"/>
                              <a:gd name="connsiteY10" fmla="*/ 98638 h 293995"/>
                              <a:gd name="connsiteX11" fmla="*/ 923365 w 3877235"/>
                              <a:gd name="connsiteY11" fmla="*/ 112085 h 293995"/>
                              <a:gd name="connsiteX12" fmla="*/ 663388 w 3877235"/>
                              <a:gd name="connsiteY12" fmla="*/ 188285 h 293995"/>
                              <a:gd name="connsiteX13" fmla="*/ 336177 w 3877235"/>
                              <a:gd name="connsiteY13" fmla="*/ 197250 h 293995"/>
                              <a:gd name="connsiteX14" fmla="*/ 0 w 3877235"/>
                              <a:gd name="connsiteY14" fmla="*/ 264485 h 2939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877235" h="293995">
                                <a:moveTo>
                                  <a:pt x="3877235" y="103121"/>
                                </a:moveTo>
                                <a:lnTo>
                                  <a:pt x="3603812" y="49332"/>
                                </a:lnTo>
                                <a:cubicBezTo>
                                  <a:pt x="3528359" y="35885"/>
                                  <a:pt x="3424518" y="22438"/>
                                  <a:pt x="3424518" y="22438"/>
                                </a:cubicBezTo>
                                <a:cubicBezTo>
                                  <a:pt x="3347571" y="14220"/>
                                  <a:pt x="3221318" y="-721"/>
                                  <a:pt x="3142130" y="26"/>
                                </a:cubicBezTo>
                                <a:cubicBezTo>
                                  <a:pt x="3062942" y="773"/>
                                  <a:pt x="3016623" y="2268"/>
                                  <a:pt x="2949388" y="26921"/>
                                </a:cubicBezTo>
                                <a:cubicBezTo>
                                  <a:pt x="2882153" y="51574"/>
                                  <a:pt x="2811183" y="121050"/>
                                  <a:pt x="2738718" y="147944"/>
                                </a:cubicBezTo>
                                <a:cubicBezTo>
                                  <a:pt x="2666253" y="174838"/>
                                  <a:pt x="2590800" y="177826"/>
                                  <a:pt x="2514600" y="188285"/>
                                </a:cubicBezTo>
                                <a:cubicBezTo>
                                  <a:pt x="2438400" y="198744"/>
                                  <a:pt x="2396565" y="215926"/>
                                  <a:pt x="2281518" y="210697"/>
                                </a:cubicBezTo>
                                <a:cubicBezTo>
                                  <a:pt x="2166471" y="205468"/>
                                  <a:pt x="1937124" y="174838"/>
                                  <a:pt x="1824318" y="156909"/>
                                </a:cubicBezTo>
                                <a:cubicBezTo>
                                  <a:pt x="1711512" y="138980"/>
                                  <a:pt x="1702548" y="112833"/>
                                  <a:pt x="1604683" y="103121"/>
                                </a:cubicBezTo>
                                <a:cubicBezTo>
                                  <a:pt x="1506818" y="93409"/>
                                  <a:pt x="1350683" y="97144"/>
                                  <a:pt x="1237130" y="98638"/>
                                </a:cubicBezTo>
                                <a:cubicBezTo>
                                  <a:pt x="1123577" y="100132"/>
                                  <a:pt x="1018989" y="97144"/>
                                  <a:pt x="923365" y="112085"/>
                                </a:cubicBezTo>
                                <a:cubicBezTo>
                                  <a:pt x="827741" y="127026"/>
                                  <a:pt x="761253" y="174091"/>
                                  <a:pt x="663388" y="188285"/>
                                </a:cubicBezTo>
                                <a:cubicBezTo>
                                  <a:pt x="565523" y="202479"/>
                                  <a:pt x="446742" y="184550"/>
                                  <a:pt x="336177" y="197250"/>
                                </a:cubicBezTo>
                                <a:cubicBezTo>
                                  <a:pt x="225612" y="209950"/>
                                  <a:pt x="76200" y="354879"/>
                                  <a:pt x="0" y="264485"/>
                                </a:cubicBezTo>
                              </a:path>
                            </a:pathLst>
                          </a:cu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 name="Freeform: Shape 514"/>
                        <wps:cNvSpPr/>
                        <wps:spPr>
                          <a:xfrm>
                            <a:off x="1485900" y="4259580"/>
                            <a:ext cx="5024120" cy="443230"/>
                          </a:xfrm>
                          <a:custGeom>
                            <a:avLst/>
                            <a:gdLst>
                              <a:gd name="connsiteX0" fmla="*/ 0 w 5024717"/>
                              <a:gd name="connsiteY0" fmla="*/ 152488 h 443840"/>
                              <a:gd name="connsiteX1" fmla="*/ 259976 w 5024717"/>
                              <a:gd name="connsiteY1" fmla="*/ 139040 h 443840"/>
                              <a:gd name="connsiteX2" fmla="*/ 407894 w 5024717"/>
                              <a:gd name="connsiteY2" fmla="*/ 98699 h 443840"/>
                              <a:gd name="connsiteX3" fmla="*/ 560294 w 5024717"/>
                              <a:gd name="connsiteY3" fmla="*/ 107664 h 443840"/>
                              <a:gd name="connsiteX4" fmla="*/ 869576 w 5024717"/>
                              <a:gd name="connsiteY4" fmla="*/ 80770 h 443840"/>
                              <a:gd name="connsiteX5" fmla="*/ 1057835 w 5024717"/>
                              <a:gd name="connsiteY5" fmla="*/ 62840 h 443840"/>
                              <a:gd name="connsiteX6" fmla="*/ 1353670 w 5024717"/>
                              <a:gd name="connsiteY6" fmla="*/ 49393 h 443840"/>
                              <a:gd name="connsiteX7" fmla="*/ 1537447 w 5024717"/>
                              <a:gd name="connsiteY7" fmla="*/ 88 h 443840"/>
                              <a:gd name="connsiteX8" fmla="*/ 1748117 w 5024717"/>
                              <a:gd name="connsiteY8" fmla="*/ 62840 h 443840"/>
                              <a:gd name="connsiteX9" fmla="*/ 1896035 w 5024717"/>
                              <a:gd name="connsiteY9" fmla="*/ 143523 h 443840"/>
                              <a:gd name="connsiteX10" fmla="*/ 2106705 w 5024717"/>
                              <a:gd name="connsiteY10" fmla="*/ 143523 h 443840"/>
                              <a:gd name="connsiteX11" fmla="*/ 2362200 w 5024717"/>
                              <a:gd name="connsiteY11" fmla="*/ 134558 h 443840"/>
                              <a:gd name="connsiteX12" fmla="*/ 2474258 w 5024717"/>
                              <a:gd name="connsiteY12" fmla="*/ 165935 h 443840"/>
                              <a:gd name="connsiteX13" fmla="*/ 2635623 w 5024717"/>
                              <a:gd name="connsiteY13" fmla="*/ 152488 h 443840"/>
                              <a:gd name="connsiteX14" fmla="*/ 2859741 w 5024717"/>
                              <a:gd name="connsiteY14" fmla="*/ 85252 h 443840"/>
                              <a:gd name="connsiteX15" fmla="*/ 2962835 w 5024717"/>
                              <a:gd name="connsiteY15" fmla="*/ 76288 h 443840"/>
                              <a:gd name="connsiteX16" fmla="*/ 3124200 w 5024717"/>
                              <a:gd name="connsiteY16" fmla="*/ 188346 h 443840"/>
                              <a:gd name="connsiteX17" fmla="*/ 3411070 w 5024717"/>
                              <a:gd name="connsiteY17" fmla="*/ 210758 h 443840"/>
                              <a:gd name="connsiteX18" fmla="*/ 3706905 w 5024717"/>
                              <a:gd name="connsiteY18" fmla="*/ 233170 h 443840"/>
                              <a:gd name="connsiteX19" fmla="*/ 3908611 w 5024717"/>
                              <a:gd name="connsiteY19" fmla="*/ 246617 h 443840"/>
                              <a:gd name="connsiteX20" fmla="*/ 4285129 w 5024717"/>
                              <a:gd name="connsiteY20" fmla="*/ 381088 h 443840"/>
                              <a:gd name="connsiteX21" fmla="*/ 4500282 w 5024717"/>
                              <a:gd name="connsiteY21" fmla="*/ 381088 h 443840"/>
                              <a:gd name="connsiteX22" fmla="*/ 4769223 w 5024717"/>
                              <a:gd name="connsiteY22" fmla="*/ 372123 h 443840"/>
                              <a:gd name="connsiteX23" fmla="*/ 5024717 w 5024717"/>
                              <a:gd name="connsiteY23" fmla="*/ 443840 h 4438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024717" h="443840">
                                <a:moveTo>
                                  <a:pt x="0" y="152488"/>
                                </a:moveTo>
                                <a:cubicBezTo>
                                  <a:pt x="95997" y="150246"/>
                                  <a:pt x="191994" y="148005"/>
                                  <a:pt x="259976" y="139040"/>
                                </a:cubicBezTo>
                                <a:cubicBezTo>
                                  <a:pt x="327958" y="130075"/>
                                  <a:pt x="357841" y="103928"/>
                                  <a:pt x="407894" y="98699"/>
                                </a:cubicBezTo>
                                <a:cubicBezTo>
                                  <a:pt x="457947" y="93470"/>
                                  <a:pt x="483347" y="110652"/>
                                  <a:pt x="560294" y="107664"/>
                                </a:cubicBezTo>
                                <a:cubicBezTo>
                                  <a:pt x="637241" y="104676"/>
                                  <a:pt x="786653" y="88241"/>
                                  <a:pt x="869576" y="80770"/>
                                </a:cubicBezTo>
                                <a:cubicBezTo>
                                  <a:pt x="952499" y="73299"/>
                                  <a:pt x="977153" y="68069"/>
                                  <a:pt x="1057835" y="62840"/>
                                </a:cubicBezTo>
                                <a:cubicBezTo>
                                  <a:pt x="1138517" y="57611"/>
                                  <a:pt x="1273735" y="59852"/>
                                  <a:pt x="1353670" y="49393"/>
                                </a:cubicBezTo>
                                <a:cubicBezTo>
                                  <a:pt x="1433605" y="38934"/>
                                  <a:pt x="1471706" y="-2153"/>
                                  <a:pt x="1537447" y="88"/>
                                </a:cubicBezTo>
                                <a:cubicBezTo>
                                  <a:pt x="1603188" y="2329"/>
                                  <a:pt x="1688352" y="38934"/>
                                  <a:pt x="1748117" y="62840"/>
                                </a:cubicBezTo>
                                <a:cubicBezTo>
                                  <a:pt x="1807882" y="86746"/>
                                  <a:pt x="1836270" y="130076"/>
                                  <a:pt x="1896035" y="143523"/>
                                </a:cubicBezTo>
                                <a:cubicBezTo>
                                  <a:pt x="1955800" y="156970"/>
                                  <a:pt x="2029011" y="145017"/>
                                  <a:pt x="2106705" y="143523"/>
                                </a:cubicBezTo>
                                <a:cubicBezTo>
                                  <a:pt x="2184399" y="142029"/>
                                  <a:pt x="2300941" y="130823"/>
                                  <a:pt x="2362200" y="134558"/>
                                </a:cubicBezTo>
                                <a:cubicBezTo>
                                  <a:pt x="2423459" y="138293"/>
                                  <a:pt x="2428688" y="162947"/>
                                  <a:pt x="2474258" y="165935"/>
                                </a:cubicBezTo>
                                <a:cubicBezTo>
                                  <a:pt x="2519828" y="168923"/>
                                  <a:pt x="2571376" y="165935"/>
                                  <a:pt x="2635623" y="152488"/>
                                </a:cubicBezTo>
                                <a:cubicBezTo>
                                  <a:pt x="2699870" y="139041"/>
                                  <a:pt x="2805206" y="97952"/>
                                  <a:pt x="2859741" y="85252"/>
                                </a:cubicBezTo>
                                <a:cubicBezTo>
                                  <a:pt x="2914276" y="72552"/>
                                  <a:pt x="2918759" y="59106"/>
                                  <a:pt x="2962835" y="76288"/>
                                </a:cubicBezTo>
                                <a:cubicBezTo>
                                  <a:pt x="3006911" y="93470"/>
                                  <a:pt x="3049494" y="165934"/>
                                  <a:pt x="3124200" y="188346"/>
                                </a:cubicBezTo>
                                <a:cubicBezTo>
                                  <a:pt x="3198906" y="210758"/>
                                  <a:pt x="3411070" y="210758"/>
                                  <a:pt x="3411070" y="210758"/>
                                </a:cubicBezTo>
                                <a:lnTo>
                                  <a:pt x="3706905" y="233170"/>
                                </a:lnTo>
                                <a:cubicBezTo>
                                  <a:pt x="3789828" y="239146"/>
                                  <a:pt x="3812240" y="221964"/>
                                  <a:pt x="3908611" y="246617"/>
                                </a:cubicBezTo>
                                <a:cubicBezTo>
                                  <a:pt x="4004982" y="271270"/>
                                  <a:pt x="4186517" y="358676"/>
                                  <a:pt x="4285129" y="381088"/>
                                </a:cubicBezTo>
                                <a:cubicBezTo>
                                  <a:pt x="4383741" y="403500"/>
                                  <a:pt x="4419600" y="382582"/>
                                  <a:pt x="4500282" y="381088"/>
                                </a:cubicBezTo>
                                <a:cubicBezTo>
                                  <a:pt x="4580964" y="379594"/>
                                  <a:pt x="4681817" y="361664"/>
                                  <a:pt x="4769223" y="372123"/>
                                </a:cubicBezTo>
                                <a:cubicBezTo>
                                  <a:pt x="4856629" y="382582"/>
                                  <a:pt x="5006788" y="405740"/>
                                  <a:pt x="5024717" y="443840"/>
                                </a:cubicBezTo>
                              </a:path>
                            </a:pathLst>
                          </a:custGeom>
                          <a:noFill/>
                          <a:ln w="952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5" name="Group 515"/>
                        <wpg:cNvGrpSpPr/>
                        <wpg:grpSpPr>
                          <a:xfrm>
                            <a:off x="9162115" y="3131839"/>
                            <a:ext cx="651818" cy="1734860"/>
                            <a:chOff x="-80972" y="-144811"/>
                            <a:chExt cx="651851" cy="1735460"/>
                          </a:xfrm>
                        </wpg:grpSpPr>
                        <wps:wsp>
                          <wps:cNvPr id="516" name="Text Box 516"/>
                          <wps:cNvSpPr txBox="1"/>
                          <wps:spPr>
                            <a:xfrm>
                              <a:off x="-80972" y="-144811"/>
                              <a:ext cx="608342" cy="280719"/>
                            </a:xfrm>
                            <a:prstGeom prst="rect">
                              <a:avLst/>
                            </a:prstGeom>
                            <a:noFill/>
                            <a:ln w="6350">
                              <a:noFill/>
                            </a:ln>
                          </wps:spPr>
                          <wps:txbx>
                            <w:txbxContent>
                              <w:p w14:paraId="40ECF400"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1</w:t>
                                </w:r>
                              </w:p>
                              <w:p w14:paraId="5D597AEA" w14:textId="77777777" w:rsidR="00892111" w:rsidRPr="00347EB3" w:rsidRDefault="00892111" w:rsidP="00892111">
                                <w:pPr>
                                  <w:spacing w:after="0" w:line="240" w:lineRule="auto"/>
                                  <w:rPr>
                                    <w:rFonts w:ascii="Arial" w:hAnsi="Arial" w:cs="Arial"/>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7" name="Text Box 517"/>
                          <wps:cNvSpPr txBox="1"/>
                          <wps:spPr>
                            <a:xfrm>
                              <a:off x="-80276" y="47179"/>
                              <a:ext cx="615515" cy="300812"/>
                            </a:xfrm>
                            <a:prstGeom prst="rect">
                              <a:avLst/>
                            </a:prstGeom>
                            <a:noFill/>
                            <a:ln w="6350">
                              <a:noFill/>
                            </a:ln>
                          </wps:spPr>
                          <wps:txbx>
                            <w:txbxContent>
                              <w:p w14:paraId="7CAEF3F1"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2</w:t>
                                </w:r>
                              </w:p>
                              <w:p w14:paraId="5ED170E4" w14:textId="77777777" w:rsidR="00892111" w:rsidRPr="00DA248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8" name="Text Box 518"/>
                          <wps:cNvSpPr txBox="1"/>
                          <wps:spPr>
                            <a:xfrm>
                              <a:off x="-80450" y="277496"/>
                              <a:ext cx="608073" cy="278972"/>
                            </a:xfrm>
                            <a:prstGeom prst="rect">
                              <a:avLst/>
                            </a:prstGeom>
                            <a:noFill/>
                            <a:ln w="6350">
                              <a:noFill/>
                            </a:ln>
                          </wps:spPr>
                          <wps:txbx>
                            <w:txbxContent>
                              <w:p w14:paraId="19300792"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3</w:t>
                                </w:r>
                              </w:p>
                              <w:p w14:paraId="629F261B" w14:textId="77777777" w:rsidR="00892111" w:rsidRPr="00DA248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9" name="Text Box 519"/>
                          <wps:cNvSpPr txBox="1"/>
                          <wps:spPr>
                            <a:xfrm>
                              <a:off x="-80785" y="563461"/>
                              <a:ext cx="651664" cy="344878"/>
                            </a:xfrm>
                            <a:prstGeom prst="rect">
                              <a:avLst/>
                            </a:prstGeom>
                            <a:noFill/>
                            <a:ln w="6350">
                              <a:noFill/>
                            </a:ln>
                          </wps:spPr>
                          <wps:txbx>
                            <w:txbxContent>
                              <w:p w14:paraId="3EB925E5"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4</w:t>
                                </w:r>
                              </w:p>
                              <w:p w14:paraId="5FEF8B05" w14:textId="77777777" w:rsidR="00892111" w:rsidRPr="00DA248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0" name="Text Box 520"/>
                          <wps:cNvSpPr txBox="1"/>
                          <wps:spPr>
                            <a:xfrm>
                              <a:off x="-79946" y="908362"/>
                              <a:ext cx="579206" cy="354412"/>
                            </a:xfrm>
                            <a:prstGeom prst="rect">
                              <a:avLst/>
                            </a:prstGeom>
                            <a:noFill/>
                            <a:ln w="6350">
                              <a:noFill/>
                            </a:ln>
                          </wps:spPr>
                          <wps:txbx>
                            <w:txbxContent>
                              <w:p w14:paraId="58B011F9"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5</w:t>
                                </w:r>
                              </w:p>
                              <w:p w14:paraId="75AE69BA" w14:textId="77777777" w:rsidR="00892111" w:rsidRPr="00347EB3" w:rsidRDefault="00892111" w:rsidP="00892111">
                                <w:pPr>
                                  <w:spacing w:after="0" w:line="240" w:lineRule="auto"/>
                                  <w:rPr>
                                    <w:rFonts w:ascii="Arial" w:hAnsi="Arial" w:cs="Arial"/>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2" name="Text Box 522"/>
                          <wps:cNvSpPr txBox="1"/>
                          <wps:spPr>
                            <a:xfrm>
                              <a:off x="-79919" y="1296648"/>
                              <a:ext cx="579183" cy="294001"/>
                            </a:xfrm>
                            <a:prstGeom prst="rect">
                              <a:avLst/>
                            </a:prstGeom>
                            <a:noFill/>
                            <a:ln w="6350">
                              <a:noFill/>
                            </a:ln>
                          </wps:spPr>
                          <wps:txbx>
                            <w:txbxContent>
                              <w:p w14:paraId="0787F4A7"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6</w:t>
                                </w:r>
                              </w:p>
                              <w:p w14:paraId="05C161F8" w14:textId="77777777" w:rsidR="00892111" w:rsidRPr="00DA248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23" name="Partial Circle 523"/>
                        <wps:cNvSpPr/>
                        <wps:spPr>
                          <a:xfrm>
                            <a:off x="1029053" y="1750602"/>
                            <a:ext cx="268606" cy="281939"/>
                          </a:xfrm>
                          <a:prstGeom prst="pie">
                            <a:avLst>
                              <a:gd name="adj1" fmla="val 8181252"/>
                              <a:gd name="adj2" fmla="val 16200000"/>
                            </a:avLst>
                          </a:prstGeom>
                          <a:solidFill>
                            <a:srgbClr val="0000EE"/>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4" name="Oval 524"/>
                        <wps:cNvSpPr/>
                        <wps:spPr>
                          <a:xfrm>
                            <a:off x="7758087" y="2725417"/>
                            <a:ext cx="250825" cy="246379"/>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 name="Oval 525"/>
                        <wps:cNvSpPr/>
                        <wps:spPr>
                          <a:xfrm>
                            <a:off x="7627551" y="3521711"/>
                            <a:ext cx="186691" cy="181609"/>
                          </a:xfrm>
                          <a:prstGeom prst="ellipse">
                            <a:avLst/>
                          </a:prstGeom>
                          <a:solidFill>
                            <a:srgbClr val="FFBBFF"/>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6" name="Partial Circle 526"/>
                        <wps:cNvSpPr/>
                        <wps:spPr>
                          <a:xfrm>
                            <a:off x="7627545" y="3521711"/>
                            <a:ext cx="182879" cy="181609"/>
                          </a:xfrm>
                          <a:prstGeom prst="pie">
                            <a:avLst>
                              <a:gd name="adj1" fmla="val 5409184"/>
                              <a:gd name="adj2" fmla="val 16200000"/>
                            </a:avLst>
                          </a:prstGeom>
                          <a:solidFill>
                            <a:srgbClr val="98F5FF"/>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 name="Oval 527"/>
                        <wps:cNvSpPr/>
                        <wps:spPr>
                          <a:xfrm>
                            <a:off x="5562526" y="3268980"/>
                            <a:ext cx="114300" cy="114301"/>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Oval 528"/>
                        <wps:cNvSpPr/>
                        <wps:spPr>
                          <a:xfrm>
                            <a:off x="2357768" y="1206244"/>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 name="Oval 529"/>
                        <wps:cNvSpPr/>
                        <wps:spPr>
                          <a:xfrm>
                            <a:off x="7069631" y="2978618"/>
                            <a:ext cx="114300" cy="114301"/>
                          </a:xfrm>
                          <a:prstGeom prst="ellipse">
                            <a:avLst/>
                          </a:prstGeom>
                          <a:solidFill>
                            <a:srgbClr val="B77176"/>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2" name="Oval 532"/>
                        <wps:cNvSpPr/>
                        <wps:spPr>
                          <a:xfrm>
                            <a:off x="6072084" y="3434496"/>
                            <a:ext cx="426720" cy="410845"/>
                          </a:xfrm>
                          <a:prstGeom prst="ellipse">
                            <a:avLst/>
                          </a:prstGeom>
                          <a:solidFill>
                            <a:srgbClr val="8B008B"/>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3" name="Partial Circle 533"/>
                        <wps:cNvSpPr/>
                        <wps:spPr>
                          <a:xfrm>
                            <a:off x="6042660" y="3432810"/>
                            <a:ext cx="434340" cy="411480"/>
                          </a:xfrm>
                          <a:prstGeom prst="pie">
                            <a:avLst>
                              <a:gd name="adj1" fmla="val 8225096"/>
                              <a:gd name="adj2" fmla="val 16153847"/>
                            </a:avLst>
                          </a:prstGeom>
                          <a:solidFill>
                            <a:srgbClr val="FFDF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 name="Partial Circle 534"/>
                        <wps:cNvSpPr/>
                        <wps:spPr>
                          <a:xfrm>
                            <a:off x="6042660" y="3429000"/>
                            <a:ext cx="434340" cy="411480"/>
                          </a:xfrm>
                          <a:prstGeom prst="pie">
                            <a:avLst>
                              <a:gd name="adj1" fmla="val 5295979"/>
                              <a:gd name="adj2" fmla="val 8303895"/>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5" name="Oval 535"/>
                        <wps:cNvSpPr/>
                        <wps:spPr>
                          <a:xfrm>
                            <a:off x="5424031" y="830992"/>
                            <a:ext cx="186691" cy="181609"/>
                          </a:xfrm>
                          <a:prstGeom prst="ellipse">
                            <a:avLst/>
                          </a:prstGeom>
                          <a:solidFill>
                            <a:srgbClr val="00CDCD"/>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6" name="Oval 536"/>
                        <wps:cNvSpPr/>
                        <wps:spPr>
                          <a:xfrm>
                            <a:off x="3104927" y="1177790"/>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7" name="Oval 537"/>
                        <wps:cNvSpPr/>
                        <wps:spPr>
                          <a:xfrm>
                            <a:off x="576854" y="3165928"/>
                            <a:ext cx="168132" cy="154778"/>
                          </a:xfrm>
                          <a:prstGeom prst="ellipse">
                            <a:avLst/>
                          </a:prstGeom>
                          <a:solidFill>
                            <a:srgbClr val="9400D3"/>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1" name="Oval 541"/>
                        <wps:cNvSpPr/>
                        <wps:spPr>
                          <a:xfrm>
                            <a:off x="2065021" y="1987329"/>
                            <a:ext cx="186691" cy="18160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 name="Oval 542"/>
                        <wps:cNvSpPr/>
                        <wps:spPr>
                          <a:xfrm>
                            <a:off x="2856796" y="2787652"/>
                            <a:ext cx="186691" cy="181609"/>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 name="Oval 543"/>
                        <wps:cNvSpPr/>
                        <wps:spPr>
                          <a:xfrm>
                            <a:off x="3131185" y="3585054"/>
                            <a:ext cx="114300" cy="114301"/>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 name="Oval 544"/>
                        <wps:cNvSpPr/>
                        <wps:spPr>
                          <a:xfrm>
                            <a:off x="4757216" y="2787649"/>
                            <a:ext cx="331469" cy="334010"/>
                          </a:xfrm>
                          <a:prstGeom prst="ellipse">
                            <a:avLst/>
                          </a:prstGeom>
                          <a:solidFill>
                            <a:srgbClr val="FF404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 name="Oval 545"/>
                        <wps:cNvSpPr/>
                        <wps:spPr>
                          <a:xfrm>
                            <a:off x="8298177" y="2002455"/>
                            <a:ext cx="114300" cy="114301"/>
                          </a:xfrm>
                          <a:prstGeom prst="ellipse">
                            <a:avLst/>
                          </a:prstGeom>
                          <a:solidFill>
                            <a:srgbClr val="458B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 name="Oval 546"/>
                        <wps:cNvSpPr/>
                        <wps:spPr>
                          <a:xfrm>
                            <a:off x="7679199" y="490105"/>
                            <a:ext cx="250842" cy="246346"/>
                          </a:xfrm>
                          <a:prstGeom prst="ellipse">
                            <a:avLst/>
                          </a:prstGeom>
                          <a:solidFill>
                            <a:srgbClr val="00EE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 name="Oval 548"/>
                        <wps:cNvSpPr/>
                        <wps:spPr>
                          <a:xfrm>
                            <a:off x="9046923" y="1668778"/>
                            <a:ext cx="295909" cy="289560"/>
                          </a:xfrm>
                          <a:prstGeom prst="ellipse">
                            <a:avLst/>
                          </a:prstGeom>
                          <a:solidFill>
                            <a:srgbClr val="458B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 name="Oval 549"/>
                        <wps:cNvSpPr/>
                        <wps:spPr>
                          <a:xfrm>
                            <a:off x="3604260" y="3131820"/>
                            <a:ext cx="186690" cy="181610"/>
                          </a:xfrm>
                          <a:prstGeom prst="ellipse">
                            <a:avLst/>
                          </a:prstGeom>
                          <a:solidFill>
                            <a:srgbClr val="FF404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 name="Oval 550"/>
                        <wps:cNvSpPr/>
                        <wps:spPr>
                          <a:xfrm>
                            <a:off x="1755782" y="2596644"/>
                            <a:ext cx="141098" cy="140246"/>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Oval 551"/>
                        <wps:cNvSpPr/>
                        <wps:spPr>
                          <a:xfrm>
                            <a:off x="4853588" y="2344557"/>
                            <a:ext cx="349250" cy="351790"/>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 name="Partial Circle 552"/>
                        <wps:cNvSpPr/>
                        <wps:spPr>
                          <a:xfrm>
                            <a:off x="4846319" y="2344554"/>
                            <a:ext cx="342900" cy="349250"/>
                          </a:xfrm>
                          <a:prstGeom prst="pie">
                            <a:avLst>
                              <a:gd name="adj1" fmla="val 7745632"/>
                              <a:gd name="adj2" fmla="val 16200000"/>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 name="Oval 553"/>
                        <wps:cNvSpPr/>
                        <wps:spPr>
                          <a:xfrm>
                            <a:off x="5222097" y="1472907"/>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 name="Oval 554"/>
                        <wps:cNvSpPr/>
                        <wps:spPr>
                          <a:xfrm>
                            <a:off x="5963994" y="636876"/>
                            <a:ext cx="309881" cy="304800"/>
                          </a:xfrm>
                          <a:prstGeom prst="ellipse">
                            <a:avLst/>
                          </a:prstGeom>
                          <a:solidFill>
                            <a:srgbClr val="00CDCD"/>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5" name="Partial Circle 555"/>
                        <wps:cNvSpPr/>
                        <wps:spPr>
                          <a:xfrm>
                            <a:off x="5971263" y="636873"/>
                            <a:ext cx="289561" cy="304800"/>
                          </a:xfrm>
                          <a:prstGeom prst="pie">
                            <a:avLst>
                              <a:gd name="adj1" fmla="val 10723236"/>
                              <a:gd name="adj2" fmla="val 16200000"/>
                            </a:avLst>
                          </a:prstGeom>
                          <a:solidFill>
                            <a:srgbClr val="FF1493"/>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 name="Oval 556"/>
                        <wps:cNvSpPr/>
                        <wps:spPr>
                          <a:xfrm>
                            <a:off x="7183934" y="1083254"/>
                            <a:ext cx="268424" cy="272845"/>
                          </a:xfrm>
                          <a:prstGeom prst="ellipse">
                            <a:avLst/>
                          </a:prstGeom>
                          <a:solidFill>
                            <a:srgbClr val="458B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Oval 557"/>
                        <wps:cNvSpPr/>
                        <wps:spPr>
                          <a:xfrm>
                            <a:off x="7440863" y="2290417"/>
                            <a:ext cx="186691" cy="181609"/>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Partial Circle 558"/>
                        <wps:cNvSpPr/>
                        <wps:spPr>
                          <a:xfrm>
                            <a:off x="7440862" y="2290412"/>
                            <a:ext cx="182879" cy="181609"/>
                          </a:xfrm>
                          <a:prstGeom prst="pie">
                            <a:avLst>
                              <a:gd name="adj1" fmla="val 5409184"/>
                              <a:gd name="adj2" fmla="val 16200000"/>
                            </a:avLst>
                          </a:prstGeom>
                          <a:solidFill>
                            <a:srgbClr val="458B00"/>
                          </a:solidFill>
                          <a:ln w="317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Oval 5"/>
                        <wps:cNvSpPr/>
                        <wps:spPr>
                          <a:xfrm>
                            <a:off x="4509631" y="3340714"/>
                            <a:ext cx="86712" cy="86711"/>
                          </a:xfrm>
                          <a:prstGeom prst="ellipse">
                            <a:avLst/>
                          </a:prstGeom>
                          <a:solidFill>
                            <a:srgbClr val="725837"/>
                          </a:solidFill>
                          <a:ln>
                            <a:solidFill>
                              <a:srgbClr val="72583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0" name="Oval 6"/>
                        <wps:cNvSpPr/>
                        <wps:spPr>
                          <a:xfrm>
                            <a:off x="6473449" y="2491739"/>
                            <a:ext cx="65532" cy="65532"/>
                          </a:xfrm>
                          <a:prstGeom prst="ellipse">
                            <a:avLst/>
                          </a:prstGeom>
                          <a:solidFill>
                            <a:srgbClr val="614A2A"/>
                          </a:solidFill>
                          <a:ln>
                            <a:solidFill>
                              <a:srgbClr val="614A2A"/>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1" name="Oval 561"/>
                        <wps:cNvSpPr/>
                        <wps:spPr>
                          <a:xfrm>
                            <a:off x="6804544" y="565252"/>
                            <a:ext cx="168132" cy="154778"/>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 name="Oval 562"/>
                        <wps:cNvSpPr/>
                        <wps:spPr>
                          <a:xfrm>
                            <a:off x="6651797" y="3720514"/>
                            <a:ext cx="168132" cy="154778"/>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 name="Oval 563"/>
                        <wps:cNvSpPr/>
                        <wps:spPr>
                          <a:xfrm>
                            <a:off x="8334003" y="1380106"/>
                            <a:ext cx="168132" cy="154778"/>
                          </a:xfrm>
                          <a:prstGeom prst="ellipse">
                            <a:avLst/>
                          </a:prstGeom>
                          <a:solidFill>
                            <a:schemeClr val="bg1">
                              <a:lumMod val="5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 name="Oval 564"/>
                        <wps:cNvSpPr/>
                        <wps:spPr>
                          <a:xfrm>
                            <a:off x="4195189" y="3689044"/>
                            <a:ext cx="168132" cy="154778"/>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 name="Oval 565"/>
                        <wps:cNvSpPr/>
                        <wps:spPr>
                          <a:xfrm>
                            <a:off x="5536196" y="3254762"/>
                            <a:ext cx="168132" cy="154778"/>
                          </a:xfrm>
                          <a:prstGeom prst="ellipse">
                            <a:avLst/>
                          </a:prstGeom>
                          <a:solidFill>
                            <a:srgbClr val="FF7F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 name="Oval 566"/>
                        <wps:cNvSpPr/>
                        <wps:spPr>
                          <a:xfrm>
                            <a:off x="7043255" y="2964440"/>
                            <a:ext cx="168132" cy="154778"/>
                          </a:xfrm>
                          <a:prstGeom prst="ellipse">
                            <a:avLst/>
                          </a:prstGeom>
                          <a:solidFill>
                            <a:srgbClr val="B77176"/>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7" name="Oval 567"/>
                        <wps:cNvSpPr/>
                        <wps:spPr>
                          <a:xfrm>
                            <a:off x="3104927" y="3570794"/>
                            <a:ext cx="168132" cy="154778"/>
                          </a:xfrm>
                          <a:prstGeom prst="ellipse">
                            <a:avLst/>
                          </a:prstGeom>
                          <a:solidFill>
                            <a:srgbClr val="0000E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Oval 568"/>
                        <wps:cNvSpPr/>
                        <wps:spPr>
                          <a:xfrm>
                            <a:off x="8271764" y="1988408"/>
                            <a:ext cx="168132" cy="154778"/>
                          </a:xfrm>
                          <a:prstGeom prst="ellipse">
                            <a:avLst/>
                          </a:prstGeom>
                          <a:solidFill>
                            <a:srgbClr val="458B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31C87E3" id="Group 7" o:spid="_x0000_s1122" style="position:absolute;margin-left:10.5pt;margin-top:7.85pt;width:450.1pt;height:246.15pt;z-index:251648000;mso-position-horizontal-relative:margin;mso-width-relative:margin;mso-height-relative:margin" coordorigin=",-914" coordsize="98139,50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">
                <v:shape id="Freeform: Shape 8" o:spid="_x0000_s1123" style="position:absolute;left:71170;top:31165;width:25362;height:3334;visibility:visible;mso-wrap-style:square;v-text-anchor:middle" coordsize="2536550,333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" path="m,c36656,6061,73313,12123,100445,27709v27132,15586,42142,47914,62346,65809c182995,111413,197427,118918,221672,135082v24245,16164,61191,46759,86591,55418c333663,199159,350404,192231,374072,187036v23668,-5195,53686,-32327,76200,-27709c472786,163945,487795,201468,509154,214745v21359,13277,43296,28287,69273,24246c604404,234950,636732,208973,665018,190500v28286,-18473,40409,-45604,83127,-62345c790863,111414,861868,86592,921327,90055v59459,3463,114300,49645,183573,58881c1174173,158172,1259609,140278,1336963,145473v77354,5195,153555,32327,232064,34636c1647536,182418,1721427,155286,1808018,159327v86591,4041,213590,49069,280554,45028c2155536,200314,2165350,116032,2209800,135082v44450,19050,103331,152978,145472,183573c2397413,349251,2437245,323851,2462645,318655v25400,-5195,121227,-27709,45027,-31173e" filled="f" strokecolor="black [3200]">
                  <v:stroke joinstyle="miter"/>
                  <v:path arrowok="t" o:connecttype="custom" o:connectlocs="0,0;100431,27700;162768,93488;221641,135038;308219,190438;374019,186975;450208,159275;509082,214675;578345,238914;664924,190438;748039,128113;921196,90026;1104743,148888;1336773,145426;1568804,180051;1807761,159275;2088276,204289;2209486,135038;2354938,318552;2462295,318552;2507316,287389" o:connectangles="0,0,0,0,0,0,0,0,0,0,0,0,0,0,0,0,0,0,0,0,0"/>
                </v:shape>
                <v:oval id="Oval 9" o:spid="_x0000_s1124" style="position:absolute;left:12379;top:29205;width:1411;height:1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" fillcolor="#7f7f7f [1612]" strokecolor="black [3213]" strokeweight=".25pt">
                  <v:stroke joinstyle="miter"/>
                </v:oval>
                <v:group id="Group 10" o:spid="_x0000_s1125" style="position:absolute;left:88333;top:31964;width:4267;height:17473" coordorigin="-897,-1564" coordsize="4270,17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oval id="Oval 13" o:spid="_x0000_s1126" style="position:absolute;left:309;top:390;width:1872;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" fillcolor="white [3212]" strokecolor="black [3213]" strokeweight=".25pt">
                    <v:stroke joinstyle="miter"/>
                  </v:oval>
                  <v:oval id="Oval 15" o:spid="_x0000_s1127" style="position:absolute;left:-268;top:5087;width:3005;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" fillcolor="white [3212]" strokecolor="black [3213]" strokeweight=".25pt">
                    <v:stroke joinstyle="miter"/>
                  </v:oval>
                  <v:oval id="Oval 16" o:spid="_x0000_s1128" style="position:absolute;left:-420;top:8117;width:3316;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" fillcolor="white [3212]" strokecolor="black [3213]" strokeweight=".25pt">
                    <v:stroke joinstyle="miter"/>
                  </v:oval>
                  <v:oval id="Oval 17" o:spid="_x0000_s1129" style="position:absolute;left:-8;top:2495;width:2510;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" fillcolor="white [3212]" strokecolor="black [3213]" strokeweight=".25pt">
                    <v:stroke joinstyle="miter"/>
                  </v:oval>
                  <v:oval id="Oval 18" o:spid="_x0000_s1130" style="position:absolute;left:-897;top:11805;width:4269;height:4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" fillcolor="white [3212]" strokecolor="black [3213]" strokeweight=".25pt">
                    <v:stroke joinstyle="miter"/>
                  </v:oval>
                  <v:oval id="Oval 19" o:spid="_x0000_s1131" style="position:absolute;left:667;top:-1160;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" fillcolor="white [3212]" strokecolor="black [3213]" strokeweight=".25pt">
                    <v:stroke joinstyle="miter"/>
                  </v:oval>
                  <v:oval id="Oval 22" o:spid="_x0000_s1132" style="position:absolute;left:403;top:-1564;width:1681;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" fillcolor="white [3212]" strokecolor="black [3213]" strokeweight=".25pt">
                    <v:stroke joinstyle="miter"/>
                  </v:oval>
                </v:group>
                <v:oval id="Oval 23" o:spid="_x0000_s1133" style="position:absolute;left:68309;top:5791;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" fillcolor="#7f7f7f [1612]" strokecolor="black [3213]" strokeweight=".25pt">
                  <v:stroke joinstyle="miter"/>
                </v:oval>
                <v:oval id="Oval 24" o:spid="_x0000_s1134" style="position:absolute;left:10217;top:17506;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" fillcolor="#7f7f7f [1612]" strokecolor="black [3213]" strokeweight=".25pt">
                  <v:stroke joinstyle="miter"/>
                </v:oval>
                <v:oval id="Oval 25" o:spid="_x0000_s1135" style="position:absolute;left:53735;top:14333;width:2509;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" fillcolor="#00e" strokecolor="black [3213]" strokeweight=".25pt">
                  <v:stroke joinstyle="miter"/>
                </v:oval>
                <v:oval id="Oval 26" o:spid="_x0000_s1136" style="position:absolute;left:46692;top:20024;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" fillcolor="#7f7f7f [1612]" strokecolor="black [3213]" strokeweight=".25pt">
                  <v:stroke joinstyle="miter"/>
                </v:oval>
                <v:shape id="Partial Circle 27" o:spid="_x0000_s1137" style="position:absolute;left:46634;top:20049;width:2603;height:2731;visibility:visible;mso-wrap-style:square;v-text-anchor:middle" coordsize="260350,273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" path="m132276,273031c84541,273839,40213,247177,16772,203558,-5249,162582,-5607,112602,15825,71284,38614,27349,82486,-1,130175,-1r,136526c130875,182027,131576,227529,132276,273031xe" fillcolor="#00e" strokecolor="#0d0d0d [3069]" strokeweight=".25pt">
                  <v:stroke joinstyle="miter"/>
                  <v:path arrowok="t" o:connecttype="custom" o:connectlocs="132276,273031;16772,203558;15825,71284;130175,-1;130175,136525;132276,273031" o:connectangles="0,0,0,0,0,0"/>
                </v:shape>
                <v:oval id="Oval 28" o:spid="_x0000_s1138" style="position:absolute;left:41490;top:25121;width:1867;height: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" fillcolor="#ff4040" strokecolor="black [3213]" strokeweight=".25pt">
                  <v:stroke joinstyle="miter"/>
                </v:oval>
                <v:oval id="Oval 29" o:spid="_x0000_s1139" style="position:absolute;left:38557;top:19659;width:2508;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" fillcolor="#ff4040" strokecolor="black [3213]" strokeweight=".25pt">
                  <v:stroke joinstyle="miter"/>
                </v:oval>
                <v:shape id="Partial Circle 30" o:spid="_x0000_s1140" style="position:absolute;left:38557;top:19659;width:2578;height:2413;visibility:visible;mso-wrap-style:square;v-text-anchor:middle" coordsize="25781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" path="m20486,185911c-6117,147194,-6864,97682,18562,58278,41902,22107,83758,,128905,r,120650l20486,185911xe" fillcolor="#00e" strokecolor="#0d0d0d [3069]" strokeweight=".25pt">
                  <v:stroke joinstyle="miter"/>
                  <v:path arrowok="t" o:connecttype="custom" o:connectlocs="20486,185911;18562,58278;128905,0;128905,120650;20486,185911" o:connectangles="0,0,0,0,0"/>
                </v:shape>
                <v:oval id="Oval 31" o:spid="_x0000_s1141" style="position:absolute;left:41217;top:11366;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" fillcolor="#00e" strokecolor="black [3213]" strokeweight=".25pt">
                  <v:stroke joinstyle="miter"/>
                </v:oval>
                <v:oval id="Oval 32" o:spid="_x0000_s1142" style="position:absolute;left:37628;top:8647;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" fillcolor="#00e" strokecolor="black [3213]" strokeweight=".25pt">
                  <v:stroke joinstyle="miter"/>
                </v:oval>
                <v:oval id="Oval 36" o:spid="_x0000_s1143" style="position:absolute;left:6530;top:9941;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" fillcolor="#00e" strokecolor="black [3213]" strokeweight=".25pt">
                  <v:stroke joinstyle="miter"/>
                </v:oval>
                <v:oval id="Oval 37" o:spid="_x0000_s1144" style="position:absolute;left:60163;top:18929;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" fillcolor="#7f7f7f [1612]" strokecolor="black [3213]" strokeweight=".25pt">
                  <v:stroke joinstyle="miter"/>
                </v:oval>
                <v:oval id="Oval 39" o:spid="_x0000_s1145" style="position:absolute;left:66781;top:37347;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" fillcolor="#ff7f50" strokecolor="black [3213]" strokeweight=".25pt">
                  <v:stroke joinstyle="miter"/>
                </v:oval>
                <v:oval id="Oval 40" o:spid="_x0000_s1146" style="position:absolute;left:83604;top:13940;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" fillcolor="#7f7f7f [1612]" strokecolor="black [3213]" strokeweight=".25pt">
                  <v:stroke joinstyle="miter"/>
                </v:oval>
                <v:oval id="Oval 43" o:spid="_x0000_s1147" style="position:absolute;left:42214;top:37033;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" fillcolor="#ff7f50" strokecolor="black [3213]" strokeweight=".25pt">
                  <v:stroke joinstyle="miter"/>
                </v:oval>
                <v:oval id="Oval 44" o:spid="_x0000_s1148" style="position:absolute;left:43053;top:37338;width:1866;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" fillcolor="#00e" strokecolor="black [3213]" strokeweight=".25pt">
                  <v:stroke joinstyle="miter"/>
                </v:oval>
                <v:shape id="Partial Circle 45" o:spid="_x0000_s1149" style="position:absolute;left:43053;top:37338;width:1968;height:1816;visibility:visible;mso-wrap-style:square;v-text-anchor:middle" coordsize="196850,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" path="m98182,181610c43863,181486,-79,140788,,90674,79,40575,44122,,98425,r,90805l98182,181610xe" fillcolor="#8b008b" strokecolor="#0d0d0d [3069]" strokeweight=".25pt">
                  <v:stroke joinstyle="miter"/>
                  <v:path arrowok="t" o:connecttype="custom" o:connectlocs="98182,181610;0,90674;98425,0;98425,90805;98182,181610" o:connectangles="0,0,0,0,0"/>
                </v:shape>
                <v:oval id="Oval 46" o:spid="_x0000_s1150" style="position:absolute;left:29946;top:16687;width:2508;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" fillcolor="#00e" strokecolor="black [3213]" strokeweight=".25pt">
                  <v:stroke joinstyle="miter"/>
                </v:oval>
                <v:oval id="Oval 47" o:spid="_x0000_s1151" style="position:absolute;left:31208;top:21782;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" fillcolor="#00e" strokecolor="black [3213]" strokeweight=".25pt">
                  <v:stroke joinstyle="miter"/>
                </v:oval>
                <v:oval id="Oval 48" o:spid="_x0000_s1152" style="position:absolute;left:45962;top:17528;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" fillcolor="#00e" strokecolor="black [3213]" strokeweight=".25pt">
                  <v:stroke joinstyle="miter"/>
                </v:oval>
                <v:oval id="Oval 49" o:spid="_x0000_s1153" style="position:absolute;left:47706;top:14119;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" fillcolor="#8b0000" strokecolor="black [3213]" strokeweight=".25pt">
                  <v:stroke joinstyle="miter"/>
                </v:oval>
                <v:oval id="Oval 50" o:spid="_x0000_s1154" style="position:absolute;left:56768;top:16509;width:2508;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" fillcolor="#43165a" strokecolor="black [3213]" strokeweight=".25pt">
                  <v:stroke joinstyle="miter"/>
                </v:oval>
                <v:oval id="Oval 51" o:spid="_x0000_s1155" style="position:absolute;left:77757;top:12516;width:2807;height:3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" fillcolor="#458b00" strokecolor="black [3213]" strokeweight=".25pt">
                  <v:stroke joinstyle="miter"/>
                </v:oval>
                <v:shape id="Partial Circle 52" o:spid="_x0000_s1156" style="position:absolute;left:77748;top:12516;width:2997;height:3074;visibility:visible;mso-wrap-style:square;v-text-anchor:middle" coordsize="299721,307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" path="m36,157016c-827,116373,14050,77034,41412,47615,69693,17207,108884,,149862,v,51223,-1,102447,-1,153670l36,157016xe" fillcolor="#b77176" strokecolor="#0d0d0d [3069]" strokeweight=".25pt">
                  <v:stroke joinstyle="miter"/>
                  <v:path arrowok="t" o:connecttype="custom" o:connectlocs="36,157016;41412,47615;149862,0;149861,153670;36,157016" o:connectangles="0,0,0,0,0"/>
                </v:shape>
                <v:oval id="Oval 53" o:spid="_x0000_s1157" style="position:absolute;left:50088;top:19660;width:1867;height: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" fillcolor="#8b008b" strokecolor="black [3213]" strokeweight=".25pt">
                  <v:stroke joinstyle="miter"/>
                </v:oval>
                <v:oval id="Oval 54" o:spid="_x0000_s1158" style="position:absolute;left:53363;top:13281;width:1682;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" fillcolor="#ff1493" strokecolor="black [3213]" strokeweight=".25pt">
                  <v:stroke joinstyle="miter"/>
                </v:oval>
                <v:shape id="Text Box 55" o:spid="_x0000_s1159" type="#_x0000_t202" style="position:absolute;left:47969;top:41312;width:1638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0B964331"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Cape fold belt</w:t>
                        </w:r>
                      </w:p>
                    </w:txbxContent>
                  </v:textbox>
                </v:shape>
                <v:shape id="Freeform: Shape 56" o:spid="_x0000_s1160" style="position:absolute;top:20497;width:22307;height:12027;visibility:visible;mso-wrap-style:square;v-text-anchor:middle" coordsize="2230967,1203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" path="m,c40216,61736,80433,123472,114300,152400v33867,28928,69144,7056,88900,21167c222956,187678,224367,220134,232834,237067v8467,16933,17638,24695,21166,38100c257528,288573,254000,317500,254000,317500v,14817,3528,33162,,46567c250472,377473,227190,389466,232834,397933v5644,8467,37394,5645,55033,16934c305506,426156,338667,465667,338667,465667v11289,11289,15522,7055,16933,16933c357011,492478,333728,508705,347134,524933v13406,16228,67733,43745,88900,55034c457201,591256,460729,585612,474134,592667v13405,7055,31750,18344,42333,29633c527050,633589,533401,647700,537634,660400v4233,12700,,23989,4233,38100c546100,712611,555979,729545,563034,745067v7055,15522,11994,31749,21166,46566c593372,806450,608895,824795,618067,833967v9172,9172,12700,,21167,12700c647701,859367,657578,890412,668867,910167v11289,19756,25400,40922,38100,55033c719667,979311,726723,992011,745067,994833v18345,2822,49389,-10583,71967,-12700c839612,980016,859367,981427,880534,982133v21167,706,48683,-3527,63500,4234c958851,994128,965201,1015295,969434,1028700v4233,13406,-2822,26106,,38100c972256,1078795,975078,1092906,986367,1100667v11289,7761,36689,6350,50800,12700c1051278,1119717,1062567,1131006,1071034,1138767v8467,7761,9878,14816,16933,21166c1095022,1166283,1102078,1169811,1113367,1176867v11289,7056,26811,21872,42333,25400c1171222,1205795,1206500,1198033,1206500,1198033r88900,-8466c1321506,1186745,1363134,1181100,1363134,1181100v26106,-3528,62795,-12700,88900,-12700c1478139,1168400,1498600,1179689,1519767,1181100v21167,1411,47273,6350,59267,-4233c1591028,1166284,1581856,1136650,1591734,1117600v9878,-19050,35277,-38805,46566,-55033c1649589,1046339,1659467,1020233,1659467,1020233v8467,-15522,21872,-32456,29633,-50800c1696861,951089,1699684,924278,1706034,910167v6350,-14111,12699,-18344,21166,-25400c1735667,877711,1734256,879828,1756834,867833v22578,-11994,84666,-40922,105833,-55033c1883834,798689,1868312,795161,1883834,783167v15522,-11994,49388,-31045,71966,-42334c1978378,729544,2003778,724605,2019300,715433v15522,-9172,14817,-19755,29634,-29633c2063751,675922,2084211,654050,2108200,656167v23989,2117,64206,39511,84667,42333c2213328,701322,2218267,654755,2230967,673100e" filled="f" strokecolor="black [3200]">
                  <v:stroke joinstyle="miter"/>
                  <v:path arrowok="t" o:connecttype="custom" o:connectlocs="0,0;114289,152337;203181,173495;232812,236969;253976,275054;253976,317369;253976,363917;232812,397769;287840,414696;338635,465475;355566,482401;347101,524717;435993,579728;474089,592423;516418,622043;537583,660128;541816,698212;562980,744760;584144,791307;618008,833623;639173,846318;668803,909792;706900,964802;744996,994423;816956,981728;880450,981728;943944,985960;969342,1028276;969342,1066360;986273,1100213;1037068,1112908;1070932,1138298;1087864,1159455;1113261,1176382;1155590,1201771;1206385,1197539;1295277,1189077;1363004,1180613;1451896,1167918;1519623,1180613;1578884,1176382;1591583,1117139;1638144,1062129;1659309,1019812;1688939,969033;1705872,909792;1727036,884402;1756667,867475;1862490,812465;1883655,782844;1955614,740528;2019108,715138;2048739,685517;2108000,655897;2192659,698212;2230755,672823" o:connectangles="0,0,0,0,0,0,0,0,0,0,0,0,0,0,0,0,0,0,0,0,0,0,0,0,0,0,0,0,0,0,0,0,0,0,0,0,0,0,0,0,0,0,0,0,0,0,0,0,0,0,0,0,0,0,0,0"/>
                </v:shape>
                <v:shape id="Freeform: Shape 57" o:spid="_x0000_s1161" style="position:absolute;left:22250;top:23622;width:24384;height:5289;visibility:visible;mso-wrap-style:square;v-text-anchor:middle" coordsize="2438400,529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" path="m,348786c5879,321034,11759,293282,22577,272586,33395,251890,50800,235426,64911,224608v14111,-10819,24459,-15992,42333,-16933c125118,206734,152400,219434,172155,218964v19755,-470,33867,-15522,53622,-14111c245532,206264,264347,218494,290688,227431v26341,8937,67264,28222,93134,31044c409692,261297,427096,251890,445911,244364v18815,-7526,23519,-21167,50800,-31045c523992,203441,579026,190741,609600,185097v30574,-5644,49859,3293,70555,-5644c700851,170516,719196,145586,733777,131475v14581,-14111,22108,-24930,33867,-36689c779403,83027,787400,71267,804333,60919,821266,50571,848077,33167,869244,32697v21167,-470,44685,18815,62089,25400c948737,64682,957203,51982,973666,72208v16463,20226,42334,76200,56445,107245c1044222,210497,1051748,235897,1058333,258475v6585,22578,-5174,39981,11289,56444c1086085,331382,1133122,360075,1157111,357253v23989,-2822,33396,-42334,56444,-59267c1236603,281053,1267648,266471,1295400,255653v27752,-10818,61618,3292,84666,-22578c1403114,207205,1419107,132416,1433688,100431v14581,-31985,20226,-43274,33867,-59267c1481196,25171,1495778,8708,1515533,4475v19756,-4233,38570,3293,70555,11289c1618073,23760,1664170,54805,1707444,52453,1750718,50101,1809515,7768,1845733,1653v36218,-6115,52681,6115,79022,14111c1951096,23760,1977436,36931,2003777,49631v26341,12700,55505,24929,79023,42333c2106318,109368,2123251,120657,2144888,154053v21637,33396,49390,101130,67734,138289c2230966,329501,2235200,346434,2254955,377008v19755,30574,45626,73378,76200,98778c2361729,501186,2438400,529408,2438400,529408e" filled="f" strokecolor="black [3200]">
                  <v:stroke joinstyle="miter"/>
                  <v:path arrowok="t" o:connecttype="custom" o:connectlocs="0,348488;22577,272353;64911,224416;107244,207497;172155,218777;225777,204678;290688,227236;383822,258254;445911,244155;496711,213136;609600,184939;680155,179299;733777,131363;767644,94705;804333,60867;869244,32669;931333,58047;973666,72146;1030111,179299;1058333,258254;1069622,314650;1157111,356947;1213555,297731;1295400,255434;1380066,232876;1433688,100345;1467555,41129;1515533,4471;1586088,15751;1707444,52408;1845733,1652;1924755,15751;2003777,49589;2082800,91885;2144888,153921;2212622,292092;2254955,376685;2331155,475379;2438400,528955" o:connectangles="0,0,0,0,0,0,0,0,0,0,0,0,0,0,0,0,0,0,0,0,0,0,0,0,0,0,0,0,0,0,0,0,0,0,0,0,0,0,0"/>
                </v:shape>
                <v:oval id="Oval 58" o:spid="_x0000_s1162" style="position:absolute;left:22250;top:25418;width:2686;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" fillcolor="#7f7f7f [1612]" strokecolor="black [3213]" strokeweight=".25pt">
                  <v:stroke joinstyle="miter"/>
                </v:oval>
                <v:oval id="Oval 59" o:spid="_x0000_s1163" style="position:absolute;left:25225;top:24396;width:2686;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" fillcolor="#00e" strokecolor="black [3213]" strokeweight=".25pt">
                  <v:stroke joinstyle="miter"/>
                </v:oval>
                <v:shape id="Text Box 60" o:spid="_x0000_s1164" type="#_x0000_t202" style="position:absolute;left:5361;top:23436;width:16383;height:6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72F7097D"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The great escarpment</w:t>
                        </w:r>
                      </w:p>
                    </w:txbxContent>
                  </v:textbox>
                </v:shape>
                <v:shape id="Freeform: Shape 61" o:spid="_x0000_s1165" style="position:absolute;left:46482;top:26060;width:24618;height:5137;visibility:visible;mso-wrap-style:square;v-text-anchor:middle" coordsize="2439941,51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" path="m,285734c59266,264332,118533,242930,158044,212356v39511,-30574,54093,-83256,79023,-110067c261997,75478,278459,57604,307622,51489v29163,-6115,76200,-2822,104422,14111c440266,82533,476956,153089,476956,153089v19285,25870,31045,57855,50800,67733c547511,230700,573852,223174,595489,212356v21637,-10818,41393,-35278,62089,-56445c678274,134744,703204,107463,719667,85356,736130,63249,741304,37378,756356,23267,771408,9156,793045,-3074,809978,689v16933,3763,35278,25401,47978,45156c870656,65600,874419,102759,886178,119222v11759,16463,15992,22578,42333,25400c954852,147444,1013648,135215,1044222,136156v30574,941,31516,7526,67734,14111c1148174,156852,1225785,172375,1261533,175667v35748,3292,43274,7996,64911,-5645c1348081,156381,1367367,114989,1391356,93822v23989,-21167,52681,-49859,79022,-50800c1496719,42081,1524941,64189,1549400,88178v24459,23989,50329,76200,67733,98778c1634537,209534,1635007,219882,1653822,223645v18815,3763,50800,-7526,76200,-14111c1755422,202949,1776118,186015,1806222,184134v30104,-1882,66322,7996,104422,14111c1948744,204360,1994370,212826,2034822,220822v40452,7996,80434,13641,118534,25400c2191456,257981,2244137,269741,2263422,291378v19285,21637,-10348,58797,5645,84667c2285060,401915,2331626,423552,2359378,446600v27752,23048,98778,58327,76200,67734e" filled="f" strokecolor="black [3200]">
                  <v:stroke joinstyle="miter"/>
                  <v:path arrowok="t" o:connecttype="custom" o:connectlocs="0,285390;159466,212100;239200,102166;310390,51427;415751,65521;481248,152905;532505,220556;600847,212100;663495,155723;726142,85253;763162,23239;817266,688;865676,45790;894152,119079;936866,144448;1053618,135992;1121961,150086;1272884,175456;1338379,169817;1403875,93709;1483608,42970;1563341,88072;1631684,186731;1668703,223376;1745588,209282;1822474,183912;1927836,198006;2053131,220556;2172731,245926;2283788,291027;2289484,375592;2380607,446063;2457493,513715" o:connectangles="0,0,0,0,0,0,0,0,0,0,0,0,0,0,0,0,0,0,0,0,0,0,0,0,0,0,0,0,0,0,0,0,0"/>
                </v:shape>
                <v:oval id="Oval 62" o:spid="_x0000_s1166" style="position:absolute;left:69085;top:28550;width:1867;height: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" fillcolor="#ff7f50" strokecolor="black [3213]" strokeweight=".25pt">
                  <v:stroke joinstyle="miter"/>
                </v:oval>
                <v:shape id="Text Box 63" o:spid="_x0000_s1167" type="#_x0000_t202" style="position:absolute;left:39928;top:-914;width:1638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03F657B4" w14:textId="77777777" w:rsidR="00892111" w:rsidRPr="00DA248F" w:rsidRDefault="00892111" w:rsidP="00892111">
                        <w:pPr>
                          <w:rPr>
                            <w:rFonts w:ascii="Arial" w:hAnsi="Arial" w:cs="Arial"/>
                            <w:color w:val="FFFFFF" w:themeColor="background1"/>
                            <w:sz w:val="16"/>
                            <w:szCs w:val="16"/>
                          </w:rPr>
                        </w:pPr>
                        <w:r w:rsidRPr="00DA248F">
                          <w:rPr>
                            <w:rFonts w:ascii="Arial" w:hAnsi="Arial" w:cs="Arial"/>
                            <w:color w:val="FFFFFF" w:themeColor="background1"/>
                            <w:sz w:val="16"/>
                            <w:szCs w:val="16"/>
                          </w:rPr>
                          <w:t>Central plateau</w:t>
                        </w:r>
                      </w:p>
                    </w:txbxContent>
                  </v:textbox>
                </v:shape>
                <v:shape id="Freeform: Shape 512" o:spid="_x0000_s1168" style="position:absolute;left:48310;top:38328;width:15685;height:4077;visibility:visible;mso-wrap-style:square;v-text-anchor:middle" coordsize="1568823,40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" path="m,63019c53414,33510,106829,4001,156882,266v50053,-3735,95623,32870,143435,40341c348129,48078,390712,36125,443753,45090v53041,8965,122518,29881,174812,49305c670859,113819,703729,139966,757517,161631v53788,21665,115794,44076,183777,62753c1009277,243061,1086971,252772,1165412,273690v78441,20918,179294,53788,246529,76200c1479176,372302,1539688,399943,1568823,408160e" filled="f" strokecolor="white [3212]">
                  <v:stroke dashstyle="dash" joinstyle="miter"/>
                  <v:path arrowok="t" o:connecttype="custom" o:connectlocs="0,62943;156845,266;300246,40558;443647,45036;618418,94282;757337,161437;941070,224115;1165135,273361;1411605,349470;1568450,407670" o:connectangles="0,0,0,0,0,0,0,0,0,0"/>
                </v:shape>
                <v:shape id="Freeform: Shape 513" o:spid="_x0000_s1169" style="position:absolute;left:16383;top:40081;width:38766;height:2933;visibility:visible;mso-wrap-style:square;v-text-anchor:middle" coordsize="3877235,29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" path="m3877235,103121l3603812,49332c3528359,35885,3424518,22438,3424518,22438,3347571,14220,3221318,-721,3142130,26v-79188,747,-125507,2242,-192742,26895c2882153,51574,2811183,121050,2738718,147944v-72465,26894,-147918,29882,-224118,40341c2438400,198744,2396565,215926,2281518,210697v-115047,-5229,-344394,-35859,-457200,-53788c1711512,138980,1702548,112833,1604683,103121v-97865,-9712,-254000,-5977,-367553,-4483c1123577,100132,1018989,97144,923365,112085v-95624,14941,-162112,62006,-259977,76200c565523,202479,446742,184550,336177,197250,225612,209950,76200,354879,,264485e" filled="f" strokecolor="white [3212]">
                  <v:stroke dashstyle="dash" joinstyle="miter"/>
                  <v:path arrowok="t" o:connecttype="custom" o:connectlocs="3876675,102902;3603291,49227;3424023,22390;3141676,26;2948962,26864;2738322,147629;2514237,187885;2281188,210249;1824055,156575;1604451,102902;1236951,98428;923232,111847;663292,187885;336128,196831;0,263923" o:connectangles="0,0,0,0,0,0,0,0,0,0,0,0,0,0,0"/>
                </v:shape>
                <v:shape id="Freeform: Shape 514" o:spid="_x0000_s1170" style="position:absolute;left:14859;top:42595;width:50241;height:4433;visibility:visible;mso-wrap-style:square;v-text-anchor:middle" coordsize="5024717,443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" path="m,152488v95997,-2242,191994,-4483,259976,-13448c327958,130075,357841,103928,407894,98699v50053,-5229,75453,11953,152400,8965c637241,104676,786653,88241,869576,80770,952499,73299,977153,68069,1057835,62840v80682,-5229,215900,-2988,295835,-13447c1433605,38934,1471706,-2153,1537447,88v65741,2241,150905,38846,210670,62752c1807882,86746,1836270,130076,1896035,143523v59765,13447,132976,1494,210670,c2184399,142029,2300941,130823,2362200,134558v61259,3735,66488,28389,112058,31377c2519828,168923,2571376,165935,2635623,152488v64247,-13447,169583,-54536,224118,-67236c2914276,72552,2918759,59106,2962835,76288v44076,17182,86659,89646,161365,112058c3198906,210758,3411070,210758,3411070,210758r295835,22412c3789828,239146,3812240,221964,3908611,246617v96371,24653,277906,112059,376518,134471c4383741,403500,4419600,382582,4500282,381088v80682,-1494,181535,-19424,268941,-8965c4856629,382582,5006788,405740,5024717,443840e" filled="f" strokecolor="white [3212]">
                  <v:stroke dashstyle="dash" joinstyle="miter"/>
                  <v:path arrowok="t" o:connecttype="custom" o:connectlocs="0,152278;259945,138849;407846,98563;560227,107516;869473,80659;1057709,62754;1353509,49325;1537264,88;1747909,62754;1895810,143326;2106455,143326;2361919,134373;2473964,165707;2635310,152278;2859401,85135;2962483,76183;3123829,188087;3410665,210468;3706465,232850;3908147,246278;4284620,380564;4499747,380564;4768656,371612;5024120,443230" o:connectangles="0,0,0,0,0,0,0,0,0,0,0,0,0,0,0,0,0,0,0,0,0,0,0,0"/>
                </v:shape>
                <v:group id="Group 515" o:spid="_x0000_s1171" style="position:absolute;left:91621;top:31318;width:6518;height:17348" coordorigin="-809,-1448" coordsize="6518,17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">
                  <v:shape id="Text Box 516" o:spid="_x0000_s1172" type="#_x0000_t202" style="position:absolute;left:-809;top:-1448;width:6082;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" filled="f" stroked="f" strokeweight=".5pt">
                    <v:textbox>
                      <w:txbxContent>
                        <w:p w14:paraId="40ECF400"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1</w:t>
                          </w:r>
                        </w:p>
                        <w:p w14:paraId="5D597AEA" w14:textId="77777777" w:rsidR="00892111" w:rsidRPr="00347EB3" w:rsidRDefault="00892111" w:rsidP="00892111">
                          <w:pPr>
                            <w:spacing w:after="0" w:line="240" w:lineRule="auto"/>
                            <w:rPr>
                              <w:rFonts w:ascii="Arial" w:hAnsi="Arial" w:cs="Arial"/>
                              <w:color w:val="FFFFFF" w:themeColor="background1"/>
                              <w:sz w:val="18"/>
                              <w:szCs w:val="18"/>
                            </w:rPr>
                          </w:pPr>
                        </w:p>
                      </w:txbxContent>
                    </v:textbox>
                  </v:shape>
                  <v:shape id="Text Box 517" o:spid="_x0000_s1173" type="#_x0000_t202" style="position:absolute;left:-802;top:471;width:6154;height:3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" filled="f" stroked="f" strokeweight=".5pt">
                    <v:textbox>
                      <w:txbxContent>
                        <w:p w14:paraId="7CAEF3F1"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2</w:t>
                          </w:r>
                        </w:p>
                        <w:p w14:paraId="5ED170E4" w14:textId="77777777" w:rsidR="00892111" w:rsidRPr="00DA248F" w:rsidRDefault="00892111" w:rsidP="00892111">
                          <w:pPr>
                            <w:spacing w:after="0" w:line="240" w:lineRule="auto"/>
                            <w:rPr>
                              <w:rFonts w:ascii="Arial" w:hAnsi="Arial" w:cs="Arial"/>
                              <w:color w:val="FFFFFF" w:themeColor="background1"/>
                              <w:sz w:val="12"/>
                              <w:szCs w:val="12"/>
                            </w:rPr>
                          </w:pPr>
                        </w:p>
                      </w:txbxContent>
                    </v:textbox>
                  </v:shape>
                  <v:shape id="Text Box 518" o:spid="_x0000_s1174" type="#_x0000_t202" style="position:absolute;left:-804;top:2774;width:6080;height:2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" filled="f" stroked="f" strokeweight=".5pt">
                    <v:textbox>
                      <w:txbxContent>
                        <w:p w14:paraId="19300792"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3</w:t>
                          </w:r>
                        </w:p>
                        <w:p w14:paraId="629F261B" w14:textId="77777777" w:rsidR="00892111" w:rsidRPr="00DA248F" w:rsidRDefault="00892111" w:rsidP="00892111">
                          <w:pPr>
                            <w:spacing w:after="0" w:line="240" w:lineRule="auto"/>
                            <w:rPr>
                              <w:rFonts w:ascii="Arial" w:hAnsi="Arial" w:cs="Arial"/>
                              <w:color w:val="FFFFFF" w:themeColor="background1"/>
                              <w:sz w:val="12"/>
                              <w:szCs w:val="12"/>
                            </w:rPr>
                          </w:pPr>
                        </w:p>
                      </w:txbxContent>
                    </v:textbox>
                  </v:shape>
                  <v:shape id="Text Box 519" o:spid="_x0000_s1175" type="#_x0000_t202" style="position:absolute;left:-807;top:5634;width:6515;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" filled="f" stroked="f" strokeweight=".5pt">
                    <v:textbox>
                      <w:txbxContent>
                        <w:p w14:paraId="3EB925E5"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4</w:t>
                          </w:r>
                        </w:p>
                        <w:p w14:paraId="5FEF8B05" w14:textId="77777777" w:rsidR="00892111" w:rsidRPr="00DA248F" w:rsidRDefault="00892111" w:rsidP="00892111">
                          <w:pPr>
                            <w:spacing w:after="0" w:line="240" w:lineRule="auto"/>
                            <w:rPr>
                              <w:rFonts w:ascii="Arial" w:hAnsi="Arial" w:cs="Arial"/>
                              <w:color w:val="FFFFFF" w:themeColor="background1"/>
                              <w:sz w:val="12"/>
                              <w:szCs w:val="12"/>
                            </w:rPr>
                          </w:pPr>
                        </w:p>
                      </w:txbxContent>
                    </v:textbox>
                  </v:shape>
                  <v:shape id="Text Box 520" o:spid="_x0000_s1176" type="#_x0000_t202" style="position:absolute;left:-799;top:9083;width:579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" filled="f" stroked="f" strokeweight=".5pt">
                    <v:textbox>
                      <w:txbxContent>
                        <w:p w14:paraId="58B011F9"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5</w:t>
                          </w:r>
                        </w:p>
                        <w:p w14:paraId="75AE69BA" w14:textId="77777777" w:rsidR="00892111" w:rsidRPr="00347EB3" w:rsidRDefault="00892111" w:rsidP="00892111">
                          <w:pPr>
                            <w:spacing w:after="0" w:line="240" w:lineRule="auto"/>
                            <w:rPr>
                              <w:rFonts w:ascii="Arial" w:hAnsi="Arial" w:cs="Arial"/>
                              <w:color w:val="FFFFFF" w:themeColor="background1"/>
                              <w:sz w:val="18"/>
                              <w:szCs w:val="18"/>
                            </w:rPr>
                          </w:pPr>
                        </w:p>
                      </w:txbxContent>
                    </v:textbox>
                  </v:shape>
                  <v:shape id="Text Box 522" o:spid="_x0000_s1177" type="#_x0000_t202" style="position:absolute;left:-799;top:12966;width:579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GW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sE8SeDvTDgCcvkLAAD//wMAUEsBAi0AFAAGAAgAAAAhANvh9svuAAAAhQEAABMAAAAAAAAA&#10;AAAAAAAAAAAAAFtDb250ZW50X1R5cGVzXS54bWxQSwECLQAUAAYACAAAACEAWvQsW78AAAAVAQAA&#10;CwAAAAAAAAAAAAAAAAAfAQAAX3JlbHMvLnJlbHNQSwECLQAUAAYACAAAACEApjDBlsYAAADcAAAA&#10;DwAAAAAAAAAAAAAAAAAHAgAAZHJzL2Rvd25yZXYueG1sUEsFBgAAAAADAAMAtwAAAPoCAAAAAA==&#10;" filled="f" stroked="f" strokeweight=".5pt">
                    <v:textbox>
                      <w:txbxContent>
                        <w:p w14:paraId="0787F4A7" w14:textId="77777777" w:rsidR="00892111" w:rsidRPr="00DA248F" w:rsidRDefault="00892111" w:rsidP="00892111">
                          <w:pPr>
                            <w:spacing w:after="0" w:line="240" w:lineRule="auto"/>
                            <w:rPr>
                              <w:rFonts w:ascii="Arial" w:hAnsi="Arial" w:cs="Arial"/>
                              <w:color w:val="FFFFFF" w:themeColor="background1"/>
                              <w:sz w:val="12"/>
                              <w:szCs w:val="12"/>
                            </w:rPr>
                          </w:pPr>
                          <w:r w:rsidRPr="00DA248F">
                            <w:rPr>
                              <w:rFonts w:ascii="Arial" w:hAnsi="Arial" w:cs="Arial"/>
                              <w:color w:val="FFFFFF" w:themeColor="background1"/>
                              <w:sz w:val="12"/>
                              <w:szCs w:val="12"/>
                            </w:rPr>
                            <w:t>n=6</w:t>
                          </w:r>
                        </w:p>
                        <w:p w14:paraId="05C161F8" w14:textId="77777777" w:rsidR="00892111" w:rsidRPr="00DA248F" w:rsidRDefault="00892111" w:rsidP="00892111">
                          <w:pPr>
                            <w:spacing w:after="0" w:line="240" w:lineRule="auto"/>
                            <w:rPr>
                              <w:rFonts w:ascii="Arial" w:hAnsi="Arial" w:cs="Arial"/>
                              <w:color w:val="FFFFFF" w:themeColor="background1"/>
                              <w:sz w:val="12"/>
                              <w:szCs w:val="12"/>
                            </w:rPr>
                          </w:pPr>
                        </w:p>
                      </w:txbxContent>
                    </v:textbox>
                  </v:shape>
                </v:group>
                <v:shape id="Partial Circle 523" o:spid="_x0000_s1178" style="position:absolute;left:10290;top:17506;width:2686;height:2819;visibility:visible;mso-wrap-style:square;v-text-anchor:middle" coordsize="268606,281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" path="m34908,235774c119,195590,-9590,138005,9947,87729,30562,34677,79718,-1,134303,-1r,140971l34908,235774xe" fillcolor="#00e" strokecolor="#0d0d0d [3069]" strokeweight=".25pt">
                  <v:stroke joinstyle="miter"/>
                  <v:path arrowok="t" o:connecttype="custom" o:connectlocs="34908,235774;9947,87729;134303,-1;134303,140970;34908,235774" o:connectangles="0,0,0,0,0"/>
                </v:shape>
                <v:oval id="Oval 524" o:spid="_x0000_s1179" style="position:absolute;left:77580;top:27254;width:2509;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" fillcolor="#7f7f7f [1612]" strokecolor="black [3213]" strokeweight=".25pt">
                  <v:stroke joinstyle="miter"/>
                </v:oval>
                <v:oval id="Oval 525" o:spid="_x0000_s1180" style="position:absolute;left:76275;top:35217;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" fillcolor="#fbf" strokecolor="black [3213]" strokeweight=".25pt">
                  <v:stroke joinstyle="miter"/>
                </v:oval>
                <v:shape id="Partial Circle 526" o:spid="_x0000_s1181" style="position:absolute;left:76275;top:35217;width:1829;height:1816;visibility:visible;mso-wrap-style:square;v-text-anchor:middle" coordsize="182879,181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" path="m91197,181609c40743,181476,-68,140786,,90682,68,40580,40987,-1,91440,-1r,90806l91197,181609xe" fillcolor="#98f5ff" strokecolor="#0d0d0d [3069]" strokeweight=".25pt">
                  <v:stroke joinstyle="miter"/>
                  <v:path arrowok="t" o:connecttype="custom" o:connectlocs="91197,181609;0,90682;91440,-1;91440,90805;91197,181609" o:connectangles="0,0,0,0,0"/>
                </v:shape>
                <v:oval id="Oval 527" o:spid="_x0000_s1182" style="position:absolute;left:55625;top:32689;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" fillcolor="#ff7f50" strokecolor="black [3213]" strokeweight=".25pt">
                  <v:stroke joinstyle="miter"/>
                </v:oval>
                <v:oval id="Oval 528" o:spid="_x0000_s1183" style="position:absolute;left:23577;top:12062;width:1682;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" fillcolor="#00e" strokecolor="black [3213]" strokeweight=".25pt">
                  <v:stroke joinstyle="miter"/>
                </v:oval>
                <v:oval id="Oval 529" o:spid="_x0000_s1184" style="position:absolute;left:70696;top:29786;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" fillcolor="#b77176" strokecolor="black [3213]" strokeweight=".25pt">
                  <v:stroke joinstyle="miter"/>
                </v:oval>
                <v:oval id="Oval 532" o:spid="_x0000_s1185" style="position:absolute;left:60720;top:34344;width:4268;height:4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" fillcolor="#8b008b" strokecolor="black [3213]" strokeweight=".25pt">
                  <v:stroke joinstyle="miter"/>
                </v:oval>
                <v:shape id="Partial Circle 533" o:spid="_x0000_s1186" style="position:absolute;left:60426;top:34328;width:4344;height:4114;visibility:visible;mso-wrap-style:square;v-text-anchor:middle" coordsize="434340,411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" path="m62173,349848c-572,289279,-17623,198426,19239,121079,53953,48238,130054,1033,214408,17v921,68574,1841,137149,2762,205723l62173,349848xe" fillcolor="#ffdf00" strokecolor="black [3213]" strokeweight=".25pt">
                  <v:stroke joinstyle="miter"/>
                  <v:path arrowok="t" o:connecttype="custom" o:connectlocs="62173,349848;19239,121079;214408,17;217170,205740;62173,349848" o:connectangles="0,0,0,0,0"/>
                </v:shape>
                <v:shape id="Partial Circle 534" o:spid="_x0000_s1187" style="position:absolute;left:60426;top:34290;width:4344;height:4114;visibility:visible;mso-wrap-style:square;v-text-anchor:middle" coordsize="434340,411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" path="m223395,411395c161214,413084,101254,389431,58715,346432l217170,205740r6225,205655xe" fillcolor="#ff7f50" strokecolor="black [3213]" strokeweight=".25pt">
                  <v:stroke joinstyle="miter"/>
                  <v:path arrowok="t" o:connecttype="custom" o:connectlocs="223395,411395;58715,346432;217170,205740;223395,411395" o:connectangles="0,0,0,0"/>
                </v:shape>
                <v:oval id="Oval 535" o:spid="_x0000_s1188" style="position:absolute;left:54240;top:8309;width:1867;height: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" fillcolor="#00cdcd" strokecolor="black [3213]" strokeweight=".25pt">
                  <v:stroke joinstyle="miter"/>
                </v:oval>
                <v:oval id="Oval 536" o:spid="_x0000_s1189" style="position:absolute;left:31049;top:11777;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" fillcolor="#00e" strokecolor="black [3213]" strokeweight=".25pt">
                  <v:stroke joinstyle="miter"/>
                </v:oval>
                <v:oval id="Oval 537" o:spid="_x0000_s1190" style="position:absolute;left:5768;top:31659;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" fillcolor="#9400d3" strokecolor="black [3213]" strokeweight=".25pt">
                  <v:stroke joinstyle="miter"/>
                </v:oval>
                <v:oval id="Oval 541" o:spid="_x0000_s1191" style="position:absolute;left:20650;top:19873;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" fillcolor="#00e" strokecolor="black [3213]" strokeweight=".25pt">
                  <v:stroke joinstyle="miter"/>
                </v:oval>
                <v:oval id="Oval 542" o:spid="_x0000_s1192" style="position:absolute;left:28567;top:27876;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" fillcolor="#00e" strokecolor="black [3213]" strokeweight=".25pt">
                  <v:stroke joinstyle="miter"/>
                </v:oval>
                <v:oval id="Oval 543" o:spid="_x0000_s1193" style="position:absolute;left:31311;top:35850;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" fillcolor="#00e" strokecolor="black [3213]" strokeweight=".25pt">
                  <v:stroke joinstyle="miter"/>
                </v:oval>
                <v:oval id="Oval 544" o:spid="_x0000_s1194" style="position:absolute;left:47572;top:27876;width:331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" fillcolor="#ff4040" strokecolor="black [3213]" strokeweight=".25pt">
                  <v:stroke joinstyle="miter"/>
                </v:oval>
                <v:oval id="Oval 545" o:spid="_x0000_s1195" style="position:absolute;left:82981;top:20024;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" fillcolor="#458b00" strokecolor="black [3213]" strokeweight=".25pt">
                  <v:stroke joinstyle="miter"/>
                </v:oval>
                <v:oval id="Oval 546" o:spid="_x0000_s1196" style="position:absolute;left:76791;top:4901;width:2509;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" fillcolor="#0e0" strokecolor="black [3213]" strokeweight=".25pt">
                  <v:stroke joinstyle="miter"/>
                </v:oval>
                <v:oval id="Oval 548" o:spid="_x0000_s1197" style="position:absolute;left:90469;top:16687;width:2959;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" fillcolor="#458b00" strokecolor="black [3213]" strokeweight=".25pt">
                  <v:stroke joinstyle="miter"/>
                </v:oval>
                <v:oval id="Oval 549" o:spid="_x0000_s1198" style="position:absolute;left:36042;top:31318;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" fillcolor="#ff4040" strokecolor="black [3213]" strokeweight=".25pt">
                  <v:stroke joinstyle="miter"/>
                </v:oval>
                <v:oval id="Oval 550" o:spid="_x0000_s1199" style="position:absolute;left:17557;top:25966;width:1411;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" fillcolor="#7f7f7f [1612]" strokecolor="black [3213]" strokeweight=".25pt">
                  <v:stroke joinstyle="miter"/>
                </v:oval>
                <v:oval id="Oval 551" o:spid="_x0000_s1200" style="position:absolute;left:48535;top:23445;width:3493;height:3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" fillcolor="#ff7f50" strokecolor="black [3213]" strokeweight=".25pt">
                  <v:stroke joinstyle="miter"/>
                </v:oval>
                <v:shape id="Partial Circle 552" o:spid="_x0000_s1201" style="position:absolute;left:48463;top:23445;width:3429;height:3493;visibility:visible;mso-wrap-style:square;v-text-anchor:middle" coordsize="342900,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" path="m62142,309158c6944,262633,-14030,186054,9554,117146,33562,46999,98514,1,171450,1r,174624l62142,309158xe" fillcolor="#00e" strokecolor="black [3213]" strokeweight=".25pt">
                  <v:stroke joinstyle="miter"/>
                  <v:path arrowok="t" o:connecttype="custom" o:connectlocs="62142,309158;9554,117146;171450,1;171450,174625;62142,309158" o:connectangles="0,0,0,0,0"/>
                </v:shape>
                <v:oval id="Oval 553" o:spid="_x0000_s1202" style="position:absolute;left:52220;top:14729;width:1682;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" fillcolor="#00e" strokecolor="black [3213]" strokeweight=".25pt">
                  <v:stroke joinstyle="miter"/>
                </v:oval>
                <v:oval id="Oval 554" o:spid="_x0000_s1203" style="position:absolute;left:59639;top:6368;width:309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" fillcolor="#00cdcd" strokecolor="black [3213]" strokeweight=".25pt">
                  <v:stroke joinstyle="miter"/>
                </v:oval>
                <v:shape id="Partial Circle 555" o:spid="_x0000_s1204" style="position:absolute;left:59712;top:6368;width:2896;height:3048;visibility:visible;mso-wrap-style:square;v-text-anchor:middle" coordsize="289561,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" path="m33,155633c-765,116044,13107,77683,38711,48672,66104,17634,104535,,144782,v,50800,-1,101600,-1,152400l33,155633xe" fillcolor="#ff1493" strokecolor="#0d0d0d [3069]" strokeweight=".25pt">
                  <v:stroke joinstyle="miter"/>
                  <v:path arrowok="t" o:connecttype="custom" o:connectlocs="33,155633;38711,48672;144782,0;144781,152400;33,155633" o:connectangles="0,0,0,0,0"/>
                </v:shape>
                <v:oval id="Oval 556" o:spid="_x0000_s1205" style="position:absolute;left:71839;top:10832;width:2684;height:2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" fillcolor="#458b00" strokecolor="black [3213]" strokeweight=".25pt">
                  <v:stroke joinstyle="miter"/>
                </v:oval>
                <v:oval id="Oval 557" o:spid="_x0000_s1206" style="position:absolute;left:74408;top:22904;width:1867;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" fillcolor="#7f7f7f [1612]" strokecolor="black [3213]" strokeweight=".25pt">
                  <v:stroke joinstyle="miter"/>
                </v:oval>
                <v:shape id="Partial Circle 558" o:spid="_x0000_s1207" style="position:absolute;left:74408;top:22904;width:1829;height:1816;visibility:visible;mso-wrap-style:square;v-text-anchor:middle" coordsize="182879,181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" path="m91197,181609c40743,181476,-68,140786,,90682,68,40580,40987,-1,91440,-1r,90806l91197,181609xe" fillcolor="#458b00" strokecolor="#0d0d0d [3069]" strokeweight=".25pt">
                  <v:stroke joinstyle="miter"/>
                  <v:path arrowok="t" o:connecttype="custom" o:connectlocs="91197,181609;0,90682;91440,-1;91440,90805;91197,181609" o:connectangles="0,0,0,0,0"/>
                </v:shape>
                <v:oval id="Oval 5" o:spid="_x0000_s1208" style="position:absolute;left:45096;top:33407;width:867;height: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" fillcolor="#725837" strokecolor="#725837" strokeweight="1pt">
                  <v:stroke joinstyle="miter"/>
                </v:oval>
                <v:oval id="Oval 6" o:spid="_x0000_s1209" style="position:absolute;left:64734;top:24917;width:655;height: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" fillcolor="#614a2a" strokecolor="#614a2a" strokeweight="1pt">
                  <v:stroke joinstyle="miter"/>
                </v:oval>
                <v:oval id="Oval 561" o:spid="_x0000_s1210" style="position:absolute;left:68045;top:5652;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" fillcolor="#7f7f7f [1612]" strokecolor="black [3213]" strokeweight=".25pt">
                  <v:stroke joinstyle="miter"/>
                </v:oval>
                <v:oval id="Oval 562" o:spid="_x0000_s1211" style="position:absolute;left:66517;top:37205;width:1682;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" fillcolor="#ff7f50" strokecolor="black [3213]" strokeweight=".25pt">
                  <v:stroke joinstyle="miter"/>
                </v:oval>
                <v:oval id="Oval 563" o:spid="_x0000_s1212" style="position:absolute;left:83340;top:13801;width:1681;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" fillcolor="#7f7f7f [1612]" strokecolor="black [3213]" strokeweight=".25pt">
                  <v:stroke joinstyle="miter"/>
                </v:oval>
                <v:oval id="Oval 564" o:spid="_x0000_s1213" style="position:absolute;left:41951;top:36890;width:1682;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" fillcolor="#ff7f50" strokecolor="black [3213]" strokeweight=".25pt">
                  <v:stroke joinstyle="miter"/>
                </v:oval>
                <v:oval id="Oval 565" o:spid="_x0000_s1214" style="position:absolute;left:55361;top:32547;width:1682;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" fillcolor="#ff7f50" strokecolor="black [3213]" strokeweight=".25pt">
                  <v:stroke joinstyle="miter"/>
                </v:oval>
                <v:oval id="Oval 566" o:spid="_x0000_s1215" style="position:absolute;left:70432;top:29644;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" fillcolor="#b77176" strokecolor="black [3213]" strokeweight=".25pt">
                  <v:stroke joinstyle="miter"/>
                </v:oval>
                <v:oval id="Oval 567" o:spid="_x0000_s1216" style="position:absolute;left:31049;top:35707;width:1681;height:1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" fillcolor="#00e" strokecolor="black [3213]" strokeweight=".25pt">
                  <v:stroke joinstyle="miter"/>
                </v:oval>
                <v:oval id="Oval 568" o:spid="_x0000_s1217" style="position:absolute;left:82717;top:19884;width:1681;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" fillcolor="#458b00" strokecolor="black [3213]" strokeweight=".25pt">
                  <v:stroke joinstyle="miter"/>
                </v:oval>
                <w10:wrap anchorx="margin"/>
              </v:group>
            </w:pict>
          </mc:Fallback>
        </mc:AlternateContent>
      </w:r>
    </w:p>
    <w:p w14:paraId="428E9D33" w14:textId="0D187E88" w:rsidR="00892111" w:rsidRPr="002921E0" w:rsidRDefault="00892111" w:rsidP="00892111">
      <w:pPr>
        <w:rPr>
          <w:rFonts w:ascii="Times New Roman" w:hAnsi="Times New Roman" w:cs="Times New Roman"/>
        </w:rPr>
      </w:pPr>
    </w:p>
    <w:p w14:paraId="743190BB" w14:textId="77777777" w:rsidR="00892111" w:rsidRPr="002921E0" w:rsidRDefault="00892111" w:rsidP="00892111">
      <w:pPr>
        <w:rPr>
          <w:rFonts w:ascii="Times New Roman" w:hAnsi="Times New Roman" w:cs="Times New Roman"/>
        </w:rPr>
      </w:pPr>
    </w:p>
    <w:p w14:paraId="2C8A4E1F" w14:textId="05168379" w:rsidR="00892111" w:rsidRPr="002921E0" w:rsidRDefault="00892111" w:rsidP="00892111">
      <w:pPr>
        <w:rPr>
          <w:rFonts w:ascii="Times New Roman" w:hAnsi="Times New Roman" w:cs="Times New Roman"/>
        </w:rPr>
      </w:pPr>
    </w:p>
    <w:p w14:paraId="50E3BC39" w14:textId="657EF107" w:rsidR="00892111" w:rsidRPr="002921E0" w:rsidRDefault="00892111" w:rsidP="00892111">
      <w:pPr>
        <w:rPr>
          <w:rFonts w:ascii="Times New Roman" w:hAnsi="Times New Roman" w:cs="Times New Roman"/>
        </w:rPr>
      </w:pPr>
    </w:p>
    <w:p w14:paraId="4BB8C30E" w14:textId="77777777" w:rsidR="00892111" w:rsidRPr="002921E0" w:rsidRDefault="00892111" w:rsidP="00892111">
      <w:pPr>
        <w:rPr>
          <w:rFonts w:ascii="Times New Roman" w:hAnsi="Times New Roman" w:cs="Times New Roman"/>
        </w:rPr>
      </w:pPr>
    </w:p>
    <w:p w14:paraId="0A1FBC97" w14:textId="2AA69781" w:rsidR="00892111" w:rsidRPr="002921E0" w:rsidRDefault="00892111" w:rsidP="00892111">
      <w:pPr>
        <w:rPr>
          <w:rFonts w:ascii="Times New Roman" w:hAnsi="Times New Roman" w:cs="Times New Roman"/>
        </w:rPr>
      </w:pPr>
    </w:p>
    <w:p w14:paraId="7E92B1C9" w14:textId="77777777" w:rsidR="00892111" w:rsidRPr="002921E0" w:rsidRDefault="00892111" w:rsidP="00892111">
      <w:pPr>
        <w:rPr>
          <w:rFonts w:ascii="Times New Roman" w:hAnsi="Times New Roman" w:cs="Times New Roman"/>
        </w:rPr>
      </w:pPr>
    </w:p>
    <w:p w14:paraId="5CBB706B" w14:textId="0BC08572" w:rsidR="00892111" w:rsidRPr="002921E0" w:rsidRDefault="00892111" w:rsidP="00892111">
      <w:pPr>
        <w:rPr>
          <w:rFonts w:ascii="Times New Roman" w:hAnsi="Times New Roman" w:cs="Times New Roman"/>
        </w:rPr>
      </w:pPr>
    </w:p>
    <w:p w14:paraId="1DD49137" w14:textId="37ECFA27" w:rsidR="00892111" w:rsidRPr="002921E0" w:rsidRDefault="00892111" w:rsidP="00892111">
      <w:pPr>
        <w:rPr>
          <w:rFonts w:ascii="Times New Roman" w:hAnsi="Times New Roman" w:cs="Times New Roman"/>
        </w:rPr>
      </w:pPr>
    </w:p>
    <w:p w14:paraId="7ED3A45F" w14:textId="77777777" w:rsidR="00892111" w:rsidRPr="002921E0" w:rsidRDefault="00892111" w:rsidP="00892111">
      <w:pPr>
        <w:rPr>
          <w:rFonts w:ascii="Times New Roman" w:hAnsi="Times New Roman" w:cs="Times New Roman"/>
        </w:rPr>
      </w:pPr>
    </w:p>
    <w:p w14:paraId="1855D5F6" w14:textId="3CC804FD" w:rsidR="00892111" w:rsidRPr="002921E0" w:rsidRDefault="00892111" w:rsidP="00892111">
      <w:pPr>
        <w:rPr>
          <w:rFonts w:ascii="Times New Roman" w:hAnsi="Times New Roman" w:cs="Times New Roman"/>
        </w:rPr>
      </w:pPr>
    </w:p>
    <w:p w14:paraId="2FFE052D" w14:textId="77777777" w:rsidR="00892111" w:rsidRPr="002921E0" w:rsidRDefault="00892111" w:rsidP="00892111">
      <w:pPr>
        <w:rPr>
          <w:rFonts w:ascii="Times New Roman" w:hAnsi="Times New Roman" w:cs="Times New Roman"/>
        </w:rPr>
      </w:pPr>
    </w:p>
    <w:p w14:paraId="3F195BC6" w14:textId="05517B8A" w:rsidR="00892111" w:rsidRPr="002921E0" w:rsidRDefault="00892111" w:rsidP="00892111">
      <w:pPr>
        <w:rPr>
          <w:rFonts w:ascii="Times New Roman" w:hAnsi="Times New Roman" w:cs="Times New Roman"/>
        </w:rPr>
      </w:pPr>
    </w:p>
    <w:p w14:paraId="4AE29F42" w14:textId="77777777" w:rsidR="00892111" w:rsidRPr="002921E0" w:rsidRDefault="00892111" w:rsidP="00892111">
      <w:pPr>
        <w:rPr>
          <w:rFonts w:ascii="Times New Roman" w:hAnsi="Times New Roman" w:cs="Times New Roman"/>
        </w:rPr>
      </w:pPr>
    </w:p>
    <w:p w14:paraId="73048921" w14:textId="58ADC703" w:rsidR="00892111" w:rsidRPr="002921E0" w:rsidRDefault="00892111" w:rsidP="00892111">
      <w:pPr>
        <w:rPr>
          <w:rFonts w:ascii="Times New Roman" w:hAnsi="Times New Roman" w:cs="Times New Roman"/>
        </w:rPr>
      </w:pPr>
    </w:p>
    <w:p w14:paraId="100DB53F" w14:textId="4BC40704" w:rsidR="00892111" w:rsidRPr="002921E0" w:rsidRDefault="00892111" w:rsidP="00892111">
      <w:pPr>
        <w:rPr>
          <w:rFonts w:ascii="Times New Roman" w:hAnsi="Times New Roman" w:cs="Times New Roman"/>
        </w:rPr>
      </w:pPr>
    </w:p>
    <w:p w14:paraId="78EEE7E8" w14:textId="525F88E8" w:rsidR="00892111" w:rsidRPr="002921E0" w:rsidRDefault="00892111" w:rsidP="00892111">
      <w:pPr>
        <w:rPr>
          <w:rFonts w:ascii="Times New Roman" w:hAnsi="Times New Roman" w:cs="Times New Roman"/>
        </w:rPr>
      </w:pPr>
    </w:p>
    <w:p w14:paraId="0043AE10" w14:textId="2ADA67D7" w:rsidR="00892111" w:rsidRPr="002921E0" w:rsidRDefault="00892111" w:rsidP="00892111">
      <w:pPr>
        <w:rPr>
          <w:rFonts w:ascii="Times New Roman" w:hAnsi="Times New Roman" w:cs="Times New Roman"/>
        </w:rPr>
      </w:pPr>
    </w:p>
    <w:p w14:paraId="3F795C2D" w14:textId="77777777" w:rsidR="00892111" w:rsidRPr="002921E0" w:rsidRDefault="00892111" w:rsidP="00892111">
      <w:pPr>
        <w:spacing w:line="276" w:lineRule="auto"/>
        <w:rPr>
          <w:rFonts w:ascii="Times New Roman" w:hAnsi="Times New Roman" w:cs="Times New Roman"/>
        </w:rPr>
      </w:pPr>
    </w:p>
    <w:p w14:paraId="2DD20550" w14:textId="3FBB1475" w:rsidR="00892111" w:rsidRPr="002921E0" w:rsidRDefault="00892111" w:rsidP="0038270E">
      <w:pPr>
        <w:spacing w:line="240" w:lineRule="auto"/>
        <w:rPr>
          <w:rFonts w:ascii="Times New Roman" w:hAnsi="Times New Roman" w:cs="Times New Roman"/>
          <w:sz w:val="20"/>
          <w:szCs w:val="20"/>
        </w:rPr>
      </w:pPr>
      <w:r w:rsidRPr="002921E0">
        <w:rPr>
          <w:rFonts w:ascii="Times New Roman" w:hAnsi="Times New Roman" w:cs="Times New Roman"/>
          <w:sz w:val="20"/>
          <w:szCs w:val="20"/>
        </w:rPr>
        <w:t xml:space="preserve">Figure </w:t>
      </w:r>
      <w:r w:rsidR="00DB6343" w:rsidRPr="002921E0">
        <w:rPr>
          <w:rFonts w:ascii="Times New Roman" w:hAnsi="Times New Roman" w:cs="Times New Roman"/>
          <w:sz w:val="20"/>
          <w:szCs w:val="20"/>
        </w:rPr>
        <w:t>S</w:t>
      </w:r>
      <w:r w:rsidR="0082606C">
        <w:rPr>
          <w:rFonts w:ascii="Times New Roman" w:hAnsi="Times New Roman" w:cs="Times New Roman"/>
          <w:sz w:val="20"/>
          <w:szCs w:val="20"/>
        </w:rPr>
        <w:t>1</w:t>
      </w:r>
      <w:r w:rsidRPr="002921E0">
        <w:rPr>
          <w:rFonts w:ascii="Times New Roman" w:hAnsi="Times New Roman" w:cs="Times New Roman"/>
          <w:sz w:val="20"/>
          <w:szCs w:val="20"/>
        </w:rPr>
        <w:t>. Map of the Karoo area sampled with haplotype networks for the 16S gene region. Each circle in the networks represents a unique haplotype. The black dots on each network represents a hypothetical intermediate haplotype. Mutational steps are indicated by lines, and more than two steps by the corresponding number. The haplotype networks and map circles are proportional to the given sample size.</w:t>
      </w:r>
    </w:p>
    <w:p w14:paraId="71D34D3B" w14:textId="5246B6DC" w:rsidR="00892111" w:rsidRPr="002921E0" w:rsidRDefault="00892111" w:rsidP="00892111">
      <w:pPr>
        <w:spacing w:line="276" w:lineRule="auto"/>
        <w:rPr>
          <w:rFonts w:ascii="Times New Roman" w:hAnsi="Times New Roman" w:cs="Times New Roman"/>
          <w:sz w:val="20"/>
          <w:szCs w:val="20"/>
        </w:rPr>
      </w:pPr>
    </w:p>
    <w:p w14:paraId="7DE1FB72" w14:textId="61784956" w:rsidR="00892111" w:rsidRPr="002921E0" w:rsidRDefault="00892111" w:rsidP="00892111">
      <w:pPr>
        <w:spacing w:line="276" w:lineRule="auto"/>
        <w:rPr>
          <w:rFonts w:ascii="Times New Roman" w:hAnsi="Times New Roman" w:cs="Times New Roman"/>
          <w:sz w:val="20"/>
          <w:szCs w:val="20"/>
        </w:rPr>
      </w:pPr>
    </w:p>
    <w:p w14:paraId="1FFBEBCE" w14:textId="2DE5AD68" w:rsidR="00750BBC" w:rsidRPr="002921E0" w:rsidRDefault="00750BBC" w:rsidP="00892111">
      <w:pPr>
        <w:rPr>
          <w:rFonts w:ascii="Times New Roman" w:hAnsi="Times New Roman" w:cs="Times New Roman"/>
          <w:sz w:val="20"/>
          <w:szCs w:val="20"/>
        </w:rPr>
      </w:pPr>
    </w:p>
    <w:p w14:paraId="5F3A3177" w14:textId="12A0A5A7" w:rsidR="0038270E" w:rsidRDefault="0038270E" w:rsidP="00892111">
      <w:pPr>
        <w:rPr>
          <w:rFonts w:ascii="Times New Roman" w:hAnsi="Times New Roman" w:cs="Times New Roman"/>
          <w:sz w:val="20"/>
          <w:szCs w:val="20"/>
        </w:rPr>
      </w:pPr>
    </w:p>
    <w:p w14:paraId="73CBFEE1" w14:textId="77777777" w:rsidR="004F6046" w:rsidRDefault="004F6046" w:rsidP="00892111">
      <w:pPr>
        <w:rPr>
          <w:rFonts w:ascii="Times New Roman" w:hAnsi="Times New Roman" w:cs="Times New Roman"/>
          <w:sz w:val="20"/>
          <w:szCs w:val="20"/>
        </w:rPr>
      </w:pPr>
    </w:p>
    <w:p w14:paraId="494C44FB" w14:textId="1FDCC706" w:rsidR="002921E0" w:rsidRPr="002921E0" w:rsidRDefault="00377822" w:rsidP="00892111">
      <w:pPr>
        <w:rPr>
          <w:rFonts w:ascii="Times New Roman" w:hAnsi="Times New Roman" w:cs="Times New Roman"/>
        </w:rPr>
      </w:pPr>
      <w:r w:rsidRPr="002921E0">
        <w:rPr>
          <w:rFonts w:ascii="Times New Roman" w:hAnsi="Times New Roman" w:cs="Times New Roman"/>
          <w:noProof/>
          <w:lang w:eastAsia="en-ZA"/>
        </w:rPr>
        <w:lastRenderedPageBreak/>
        <mc:AlternateContent>
          <mc:Choice Requires="wpg">
            <w:drawing>
              <wp:anchor distT="0" distB="0" distL="114300" distR="114300" simplePos="0" relativeHeight="251786240" behindDoc="0" locked="0" layoutInCell="1" allowOverlap="1" wp14:anchorId="119B7B18" wp14:editId="7FDE91EC">
                <wp:simplePos x="0" y="0"/>
                <wp:positionH relativeFrom="column">
                  <wp:posOffset>1325880</wp:posOffset>
                </wp:positionH>
                <wp:positionV relativeFrom="paragraph">
                  <wp:posOffset>236220</wp:posOffset>
                </wp:positionV>
                <wp:extent cx="4450080" cy="5586228"/>
                <wp:effectExtent l="0" t="0" r="0" b="0"/>
                <wp:wrapNone/>
                <wp:docPr id="685" name="Group 685"/>
                <wp:cNvGraphicFramePr/>
                <a:graphic xmlns:a="http://schemas.openxmlformats.org/drawingml/2006/main">
                  <a:graphicData uri="http://schemas.microsoft.com/office/word/2010/wordprocessingGroup">
                    <wpg:wgp>
                      <wpg:cNvGrpSpPr/>
                      <wpg:grpSpPr>
                        <a:xfrm>
                          <a:off x="0" y="0"/>
                          <a:ext cx="4450080" cy="5586228"/>
                          <a:chOff x="-22860" y="-39051"/>
                          <a:chExt cx="4450080" cy="5586228"/>
                        </a:xfrm>
                      </wpg:grpSpPr>
                      <wpg:grpSp>
                        <wpg:cNvPr id="680" name="Group 680"/>
                        <wpg:cNvGrpSpPr/>
                        <wpg:grpSpPr>
                          <a:xfrm>
                            <a:off x="320040" y="0"/>
                            <a:ext cx="3831043" cy="5217444"/>
                            <a:chOff x="-1862543" y="0"/>
                            <a:chExt cx="3831043" cy="5217444"/>
                          </a:xfrm>
                        </wpg:grpSpPr>
                        <wps:wsp>
                          <wps:cNvPr id="678" name="Rectangle 678"/>
                          <wps:cNvSpPr/>
                          <wps:spPr>
                            <a:xfrm>
                              <a:off x="0" y="777240"/>
                              <a:ext cx="368410" cy="1193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9" name="Rectangle 679"/>
                          <wps:cNvSpPr/>
                          <wps:spPr>
                            <a:xfrm>
                              <a:off x="1600200" y="0"/>
                              <a:ext cx="368300" cy="1187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657313" y="1363980"/>
                              <a:ext cx="368410" cy="1193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1862543" y="5098073"/>
                              <a:ext cx="368410" cy="1193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103943" y="4970224"/>
                              <a:ext cx="368410" cy="1193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1078864" y="5017055"/>
                              <a:ext cx="368410" cy="502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4" name="Group 684"/>
                        <wpg:cNvGrpSpPr/>
                        <wpg:grpSpPr>
                          <a:xfrm>
                            <a:off x="-22860" y="-39051"/>
                            <a:ext cx="4450080" cy="5586228"/>
                            <a:chOff x="38100" y="-4992051"/>
                            <a:chExt cx="4450080" cy="5586228"/>
                          </a:xfrm>
                        </wpg:grpSpPr>
                        <wps:wsp>
                          <wps:cNvPr id="681" name="Text Box 681"/>
                          <wps:cNvSpPr txBox="1"/>
                          <wps:spPr>
                            <a:xfrm>
                              <a:off x="38100" y="365595"/>
                              <a:ext cx="1158240" cy="228582"/>
                            </a:xfrm>
                            <a:prstGeom prst="rect">
                              <a:avLst/>
                            </a:prstGeom>
                            <a:noFill/>
                            <a:ln w="6350">
                              <a:noFill/>
                            </a:ln>
                          </wps:spPr>
                          <wps:txbx>
                            <w:txbxContent>
                              <w:p w14:paraId="294A0967" w14:textId="2703C8A7" w:rsidR="00377822" w:rsidRPr="0086220C" w:rsidRDefault="00377822" w:rsidP="00377822">
                                <w:pPr>
                                  <w:rPr>
                                    <w:rFonts w:ascii="Arial" w:hAnsi="Arial" w:cs="Arial"/>
                                    <w:b/>
                                    <w:bCs/>
                                    <w:sz w:val="12"/>
                                    <w:szCs w:val="12"/>
                                  </w:rPr>
                                </w:pPr>
                                <w:r w:rsidRPr="008B5E99">
                                  <w:rPr>
                                    <w:rFonts w:ascii="Arial" w:hAnsi="Arial" w:cs="Arial"/>
                                    <w:b/>
                                    <w:bCs/>
                                    <w:i/>
                                    <w:iCs/>
                                    <w:sz w:val="12"/>
                                    <w:szCs w:val="12"/>
                                  </w:rPr>
                                  <w:t>S. venterstaden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2" name="Text Box 682"/>
                          <wps:cNvSpPr txBox="1"/>
                          <wps:spPr>
                            <a:xfrm>
                              <a:off x="1943100" y="0"/>
                              <a:ext cx="883920" cy="198120"/>
                            </a:xfrm>
                            <a:prstGeom prst="rect">
                              <a:avLst/>
                            </a:prstGeom>
                            <a:noFill/>
                            <a:ln w="6350">
                              <a:noFill/>
                            </a:ln>
                          </wps:spPr>
                          <wps:txbx>
                            <w:txbxContent>
                              <w:p w14:paraId="4780C027" w14:textId="0DB9AD14"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hamartia</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3" name="Text Box 683"/>
                          <wps:cNvSpPr txBox="1"/>
                          <wps:spPr>
                            <a:xfrm>
                              <a:off x="3223260" y="0"/>
                              <a:ext cx="883920" cy="198120"/>
                            </a:xfrm>
                            <a:prstGeom prst="rect">
                              <a:avLst/>
                            </a:prstGeom>
                            <a:noFill/>
                            <a:ln w="6350">
                              <a:noFill/>
                            </a:ln>
                          </wps:spPr>
                          <wps:txbx>
                            <w:txbxContent>
                              <w:p w14:paraId="1289FCF3" w14:textId="0D3844C6"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dylani</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1943103" y="-3948111"/>
                              <a:ext cx="883920" cy="198120"/>
                            </a:xfrm>
                            <a:prstGeom prst="rect">
                              <a:avLst/>
                            </a:prstGeom>
                            <a:noFill/>
                            <a:ln w="6350">
                              <a:noFill/>
                            </a:ln>
                          </wps:spPr>
                          <wps:txbx>
                            <w:txbxContent>
                              <w:p w14:paraId="4A464497" w14:textId="0C0842E0" w:rsidR="00377822" w:rsidRPr="008B5E99" w:rsidRDefault="00377822" w:rsidP="00377822">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ig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1920243" y="-4405311"/>
                              <a:ext cx="883920" cy="198120"/>
                            </a:xfrm>
                            <a:prstGeom prst="rect">
                              <a:avLst/>
                            </a:prstGeom>
                            <a:noFill/>
                            <a:ln w="6350">
                              <a:noFill/>
                            </a:ln>
                          </wps:spPr>
                          <wps:txbx>
                            <w:txbxContent>
                              <w:p w14:paraId="11E89A17" w14:textId="5CD8AEB3"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teras</w:t>
                                </w:r>
                                <w:r w:rsidRPr="008B5E99">
                                  <w:rPr>
                                    <w:rFonts w:ascii="Arial" w:hAnsi="Arial" w:cs="Arial"/>
                                    <w:b/>
                                    <w:bCs/>
                                    <w:i/>
                                    <w:iCs/>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Text Box 316"/>
                          <wps:cNvSpPr txBox="1"/>
                          <wps:spPr>
                            <a:xfrm>
                              <a:off x="3481706" y="-4992051"/>
                              <a:ext cx="1006474" cy="220980"/>
                            </a:xfrm>
                            <a:prstGeom prst="rect">
                              <a:avLst/>
                            </a:prstGeom>
                            <a:noFill/>
                            <a:ln w="6350">
                              <a:noFill/>
                            </a:ln>
                          </wps:spPr>
                          <wps:txbx>
                            <w:txbxContent>
                              <w:p w14:paraId="0A01FA8B" w14:textId="40F8962C"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karooen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19B7B18" id="Group 685" o:spid="_x0000_s1218" style="position:absolute;margin-left:104.4pt;margin-top:18.6pt;width:350.4pt;height:439.85pt;z-index:251786240;mso-width-relative:margin;mso-height-relative:margin" coordorigin="-228,-390" coordsize="44500,55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">
                <v:group id="Group 680" o:spid="_x0000_s1219" style="position:absolute;left:3200;width:38310;height:52174" coordorigin="-18625" coordsize="38310,52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">
                  <v:rect id="Rectangle 678" o:spid="_x0000_s1220" style="position:absolute;top:7772;width:3684;height:1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" fillcolor="white [3212]" strokecolor="white [3212]" strokeweight="1pt"/>
                  <v:rect id="Rectangle 679" o:spid="_x0000_s1221" style="position:absolute;left:16002;width:3683;height:1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" fillcolor="white [3212]" strokecolor="white [3212]" strokeweight="1pt"/>
                  <v:rect id="Rectangle 305" o:spid="_x0000_s1222" style="position:absolute;left:-6573;top:13639;width:3684;height:1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" fillcolor="white [3212]" strokecolor="white [3212]" strokeweight="1pt"/>
                  <v:rect id="Rectangle 306" o:spid="_x0000_s1223" style="position:absolute;left:-18625;top:50980;width:3684;height:1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" fillcolor="white [3212]" strokecolor="white [3212]" strokeweight="1pt"/>
                  <v:rect id="Rectangle 307" o:spid="_x0000_s1224" style="position:absolute;left:-1039;top:49702;width:3683;height:1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" fillcolor="white [3212]" strokecolor="white [3212]" strokeweight="1pt"/>
                  <v:rect id="Rectangle 308" o:spid="_x0000_s1225" style="position:absolute;left:10788;top:50170;width:3684;height: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" fillcolor="white [3212]" strokecolor="white [3212]" strokeweight="1pt"/>
                </v:group>
                <v:group id="Group 684" o:spid="_x0000_s1226" style="position:absolute;left:-228;top:-390;width:44500;height:55861" coordorigin="381,-49920" coordsize="44500,5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">
                  <v:shape id="Text Box 681" o:spid="_x0000_s1227" type="#_x0000_t202" style="position:absolute;left:381;top:3655;width:1158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" filled="f" stroked="f" strokeweight=".5pt">
                    <v:textbox>
                      <w:txbxContent>
                        <w:p w14:paraId="294A0967" w14:textId="2703C8A7" w:rsidR="00377822" w:rsidRPr="0086220C" w:rsidRDefault="00377822" w:rsidP="00377822">
                          <w:pPr>
                            <w:rPr>
                              <w:rFonts w:ascii="Arial" w:hAnsi="Arial" w:cs="Arial"/>
                              <w:b/>
                              <w:bCs/>
                              <w:sz w:val="12"/>
                              <w:szCs w:val="12"/>
                            </w:rPr>
                          </w:pPr>
                          <w:r w:rsidRPr="008B5E99">
                            <w:rPr>
                              <w:rFonts w:ascii="Arial" w:hAnsi="Arial" w:cs="Arial"/>
                              <w:b/>
                              <w:bCs/>
                              <w:i/>
                              <w:iCs/>
                              <w:sz w:val="12"/>
                              <w:szCs w:val="12"/>
                            </w:rPr>
                            <w:t>S. venterstadensis</w:t>
                          </w:r>
                        </w:p>
                      </w:txbxContent>
                    </v:textbox>
                  </v:shape>
                  <v:shape id="Text Box 682" o:spid="_x0000_s1228" type="#_x0000_t202" style="position:absolute;left:19431;width:883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" filled="f" stroked="f" strokeweight=".5pt">
                    <v:textbox>
                      <w:txbxContent>
                        <w:p w14:paraId="4780C027" w14:textId="0DB9AD14"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hamartia</w:t>
                          </w:r>
                          <w:r w:rsidRPr="008B5E99">
                            <w:rPr>
                              <w:rFonts w:ascii="Arial" w:hAnsi="Arial" w:cs="Arial"/>
                              <w:b/>
                              <w:bCs/>
                              <w:i/>
                              <w:iCs/>
                              <w:sz w:val="12"/>
                              <w:szCs w:val="12"/>
                            </w:rPr>
                            <w:t xml:space="preserve"> </w:t>
                          </w:r>
                        </w:p>
                      </w:txbxContent>
                    </v:textbox>
                  </v:shape>
                  <v:shape id="Text Box 683" o:spid="_x0000_s1229" type="#_x0000_t202" style="position:absolute;left:32232;width:883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" filled="f" stroked="f" strokeweight=".5pt">
                    <v:textbox>
                      <w:txbxContent>
                        <w:p w14:paraId="1289FCF3" w14:textId="0D3844C6"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dylani</w:t>
                          </w:r>
                          <w:r w:rsidRPr="008B5E99">
                            <w:rPr>
                              <w:rFonts w:ascii="Arial" w:hAnsi="Arial" w:cs="Arial"/>
                              <w:b/>
                              <w:bCs/>
                              <w:i/>
                              <w:iCs/>
                              <w:sz w:val="12"/>
                              <w:szCs w:val="12"/>
                            </w:rPr>
                            <w:t xml:space="preserve"> </w:t>
                          </w:r>
                        </w:p>
                      </w:txbxContent>
                    </v:textbox>
                  </v:shape>
                  <v:shape id="Text Box 314" o:spid="_x0000_s1230" type="#_x0000_t202" style="position:absolute;left:19431;top:-39481;width:8839;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4A464497" w14:textId="0C0842E0" w:rsidR="00377822" w:rsidRPr="008B5E99" w:rsidRDefault="00377822" w:rsidP="00377822">
                          <w:pPr>
                            <w:rPr>
                              <w:rFonts w:ascii="Arial" w:hAnsi="Arial" w:cs="Arial"/>
                              <w:b/>
                              <w:bCs/>
                              <w:i/>
                              <w:iCs/>
                              <w:sz w:val="12"/>
                              <w:szCs w:val="12"/>
                            </w:rPr>
                          </w:pPr>
                          <w:r w:rsidRPr="008B5E99">
                            <w:rPr>
                              <w:rFonts w:ascii="Arial" w:hAnsi="Arial" w:cs="Arial"/>
                              <w:b/>
                              <w:bCs/>
                              <w:i/>
                              <w:iCs/>
                              <w:sz w:val="12"/>
                              <w:szCs w:val="12"/>
                            </w:rPr>
                            <w:t xml:space="preserve">S. </w:t>
                          </w:r>
                          <w:r>
                            <w:rPr>
                              <w:rFonts w:ascii="Arial" w:hAnsi="Arial" w:cs="Arial"/>
                              <w:b/>
                              <w:bCs/>
                              <w:i/>
                              <w:iCs/>
                              <w:sz w:val="12"/>
                              <w:szCs w:val="12"/>
                            </w:rPr>
                            <w:t>ignis</w:t>
                          </w:r>
                        </w:p>
                      </w:txbxContent>
                    </v:textbox>
                  </v:shape>
                  <v:shape id="Text Box 315" o:spid="_x0000_s1231" type="#_x0000_t202" style="position:absolute;left:19202;top:-44053;width:8839;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11E89A17" w14:textId="5CD8AEB3"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teras</w:t>
                          </w:r>
                          <w:r w:rsidRPr="008B5E99">
                            <w:rPr>
                              <w:rFonts w:ascii="Arial" w:hAnsi="Arial" w:cs="Arial"/>
                              <w:b/>
                              <w:bCs/>
                              <w:i/>
                              <w:iCs/>
                              <w:sz w:val="12"/>
                              <w:szCs w:val="12"/>
                            </w:rPr>
                            <w:t xml:space="preserve"> </w:t>
                          </w:r>
                        </w:p>
                      </w:txbxContent>
                    </v:textbox>
                  </v:shape>
                  <v:shape id="Text Box 316" o:spid="_x0000_s1232" type="#_x0000_t202" style="position:absolute;left:34817;top:-49920;width:10064;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" filled="f" stroked="f" strokeweight=".5pt">
                    <v:textbox>
                      <w:txbxContent>
                        <w:p w14:paraId="0A01FA8B" w14:textId="40F8962C" w:rsidR="00377822" w:rsidRPr="0086220C" w:rsidRDefault="00377822" w:rsidP="00377822">
                          <w:pPr>
                            <w:rPr>
                              <w:rFonts w:ascii="Arial" w:hAnsi="Arial" w:cs="Arial"/>
                              <w:b/>
                              <w:bCs/>
                              <w:sz w:val="12"/>
                              <w:szCs w:val="12"/>
                            </w:rPr>
                          </w:pPr>
                          <w:r w:rsidRPr="008B5E99">
                            <w:rPr>
                              <w:rFonts w:ascii="Arial" w:hAnsi="Arial" w:cs="Arial"/>
                              <w:b/>
                              <w:bCs/>
                              <w:i/>
                              <w:iCs/>
                              <w:sz w:val="12"/>
                              <w:szCs w:val="12"/>
                            </w:rPr>
                            <w:t xml:space="preserve">S. </w:t>
                          </w:r>
                          <w:r>
                            <w:rPr>
                              <w:rFonts w:ascii="Arial" w:hAnsi="Arial" w:cs="Arial"/>
                              <w:b/>
                              <w:bCs/>
                              <w:i/>
                              <w:iCs/>
                              <w:sz w:val="12"/>
                              <w:szCs w:val="12"/>
                            </w:rPr>
                            <w:t>karooensis</w:t>
                          </w:r>
                        </w:p>
                      </w:txbxContent>
                    </v:textbox>
                  </v:shape>
                </v:group>
              </v:group>
            </w:pict>
          </mc:Fallback>
        </mc:AlternateContent>
      </w:r>
      <w:r w:rsidR="00892111" w:rsidRPr="002921E0">
        <w:rPr>
          <w:rFonts w:ascii="Times New Roman" w:hAnsi="Times New Roman" w:cs="Times New Roman"/>
          <w:noProof/>
          <w:lang w:eastAsia="en-ZA"/>
        </w:rPr>
        <mc:AlternateContent>
          <mc:Choice Requires="wpg">
            <w:drawing>
              <wp:anchor distT="0" distB="0" distL="114300" distR="114300" simplePos="0" relativeHeight="251654144" behindDoc="0" locked="0" layoutInCell="1" allowOverlap="1" wp14:anchorId="2ECD9B0A" wp14:editId="4F0E23BA">
                <wp:simplePos x="0" y="0"/>
                <wp:positionH relativeFrom="column">
                  <wp:posOffset>152400</wp:posOffset>
                </wp:positionH>
                <wp:positionV relativeFrom="paragraph">
                  <wp:posOffset>220133</wp:posOffset>
                </wp:positionV>
                <wp:extent cx="5866916" cy="5676314"/>
                <wp:effectExtent l="0" t="0" r="0" b="635"/>
                <wp:wrapNone/>
                <wp:docPr id="570" name="Group 570"/>
                <wp:cNvGraphicFramePr/>
                <a:graphic xmlns:a="http://schemas.openxmlformats.org/drawingml/2006/main">
                  <a:graphicData uri="http://schemas.microsoft.com/office/word/2010/wordprocessingGroup">
                    <wpg:wgp>
                      <wpg:cNvGrpSpPr/>
                      <wpg:grpSpPr>
                        <a:xfrm>
                          <a:off x="0" y="0"/>
                          <a:ext cx="5866916" cy="5676314"/>
                          <a:chOff x="0" y="0"/>
                          <a:chExt cx="5866916" cy="5676314"/>
                        </a:xfrm>
                      </wpg:grpSpPr>
                      <pic:pic xmlns:pic="http://schemas.openxmlformats.org/drawingml/2006/picture">
                        <pic:nvPicPr>
                          <pic:cNvPr id="571" name="Picture 57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92769" y="76200"/>
                            <a:ext cx="1965960" cy="1586865"/>
                          </a:xfrm>
                          <a:prstGeom prst="rect">
                            <a:avLst/>
                          </a:prstGeom>
                        </pic:spPr>
                      </pic:pic>
                      <pic:pic xmlns:pic="http://schemas.openxmlformats.org/drawingml/2006/picture">
                        <pic:nvPicPr>
                          <pic:cNvPr id="572" name="Picture 57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4941277" y="4906108"/>
                            <a:ext cx="804545" cy="631825"/>
                          </a:xfrm>
                          <a:prstGeom prst="rect">
                            <a:avLst/>
                          </a:prstGeom>
                          <a:noFill/>
                        </pic:spPr>
                      </pic:pic>
                      <pic:pic xmlns:pic="http://schemas.openxmlformats.org/drawingml/2006/picture">
                        <pic:nvPicPr>
                          <pic:cNvPr id="573" name="Picture 57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758462" y="644769"/>
                            <a:ext cx="1907540" cy="1012825"/>
                          </a:xfrm>
                          <a:prstGeom prst="rect">
                            <a:avLst/>
                          </a:prstGeom>
                        </pic:spPr>
                      </pic:pic>
                      <pic:pic xmlns:pic="http://schemas.openxmlformats.org/drawingml/2006/picture">
                        <pic:nvPicPr>
                          <pic:cNvPr id="574" name="Picture 574"/>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255477" y="5005754"/>
                            <a:ext cx="570865" cy="486410"/>
                          </a:xfrm>
                          <a:prstGeom prst="rect">
                            <a:avLst/>
                          </a:prstGeom>
                          <a:noFill/>
                        </pic:spPr>
                      </pic:pic>
                      <pic:pic xmlns:pic="http://schemas.openxmlformats.org/drawingml/2006/picture">
                        <pic:nvPicPr>
                          <pic:cNvPr id="575" name="Picture 575"/>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52754" y="401841"/>
                            <a:ext cx="1459865" cy="1254125"/>
                          </a:xfrm>
                          <a:prstGeom prst="rect">
                            <a:avLst/>
                          </a:prstGeom>
                          <a:noFill/>
                        </pic:spPr>
                      </pic:pic>
                      <pic:pic xmlns:pic="http://schemas.openxmlformats.org/drawingml/2006/picture">
                        <pic:nvPicPr>
                          <pic:cNvPr id="64" name="Picture 64"/>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919046" y="5023338"/>
                            <a:ext cx="1219200" cy="459740"/>
                          </a:xfrm>
                          <a:prstGeom prst="rect">
                            <a:avLst/>
                          </a:prstGeom>
                          <a:noFill/>
                        </pic:spPr>
                      </pic:pic>
                      <pic:pic xmlns:pic="http://schemas.openxmlformats.org/drawingml/2006/picture">
                        <pic:nvPicPr>
                          <pic:cNvPr id="65" name="Picture 6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44769" y="4906108"/>
                            <a:ext cx="1224915" cy="541020"/>
                          </a:xfrm>
                          <a:prstGeom prst="rect">
                            <a:avLst/>
                          </a:prstGeom>
                          <a:noFill/>
                        </pic:spPr>
                      </pic:pic>
                      <pic:pic xmlns:pic="http://schemas.openxmlformats.org/drawingml/2006/picture">
                        <pic:nvPicPr>
                          <pic:cNvPr id="66" name="Picture 66"/>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957754" y="5005754"/>
                            <a:ext cx="786765" cy="492125"/>
                          </a:xfrm>
                          <a:prstGeom prst="rect">
                            <a:avLst/>
                          </a:prstGeom>
                          <a:noFill/>
                        </pic:spPr>
                      </pic:pic>
                      <pic:pic xmlns:pic="http://schemas.openxmlformats.org/drawingml/2006/picture">
                        <pic:nvPicPr>
                          <pic:cNvPr id="67" name="Picture 6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9308" y="5040923"/>
                            <a:ext cx="492125" cy="245745"/>
                          </a:xfrm>
                          <a:prstGeom prst="rect">
                            <a:avLst/>
                          </a:prstGeom>
                          <a:noFill/>
                        </pic:spPr>
                      </pic:pic>
                      <wps:wsp>
                        <wps:cNvPr id="68" name="Text Box 68"/>
                        <wps:cNvSpPr txBox="1"/>
                        <wps:spPr>
                          <a:xfrm>
                            <a:off x="2215662" y="1312985"/>
                            <a:ext cx="650147" cy="289560"/>
                          </a:xfrm>
                          <a:prstGeom prst="rect">
                            <a:avLst/>
                          </a:prstGeom>
                          <a:noFill/>
                          <a:ln w="6350">
                            <a:noFill/>
                          </a:ln>
                        </wps:spPr>
                        <wps:txbx>
                          <w:txbxContent>
                            <w:p w14:paraId="765728B2"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4220308" y="0"/>
                            <a:ext cx="650147" cy="289560"/>
                          </a:xfrm>
                          <a:prstGeom prst="rect">
                            <a:avLst/>
                          </a:prstGeom>
                          <a:noFill/>
                          <a:ln w="6350">
                            <a:noFill/>
                          </a:ln>
                        </wps:spPr>
                        <wps:txbx>
                          <w:txbxContent>
                            <w:p w14:paraId="769A5FE1"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773723" y="1301261"/>
                            <a:ext cx="650147" cy="289560"/>
                          </a:xfrm>
                          <a:prstGeom prst="rect">
                            <a:avLst/>
                          </a:prstGeom>
                          <a:noFill/>
                          <a:ln w="6350">
                            <a:noFill/>
                          </a:ln>
                        </wps:spPr>
                        <wps:txbx>
                          <w:txbxContent>
                            <w:p w14:paraId="60693B5E"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5216769" y="5386754"/>
                            <a:ext cx="650147" cy="289560"/>
                          </a:xfrm>
                          <a:prstGeom prst="rect">
                            <a:avLst/>
                          </a:prstGeom>
                          <a:noFill/>
                          <a:ln w="6350">
                            <a:noFill/>
                          </a:ln>
                        </wps:spPr>
                        <wps:txbx>
                          <w:txbxContent>
                            <w:p w14:paraId="5B508555"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0" y="4900246"/>
                            <a:ext cx="650147" cy="289560"/>
                          </a:xfrm>
                          <a:prstGeom prst="rect">
                            <a:avLst/>
                          </a:prstGeom>
                          <a:noFill/>
                          <a:ln w="6350">
                            <a:noFill/>
                          </a:ln>
                        </wps:spPr>
                        <wps:txbx>
                          <w:txbxContent>
                            <w:p w14:paraId="1FB9A8AA"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2151185" y="4865077"/>
                            <a:ext cx="650147" cy="289560"/>
                          </a:xfrm>
                          <a:prstGeom prst="rect">
                            <a:avLst/>
                          </a:prstGeom>
                          <a:noFill/>
                          <a:ln w="6350">
                            <a:noFill/>
                          </a:ln>
                        </wps:spPr>
                        <wps:txbx>
                          <w:txbxContent>
                            <w:p w14:paraId="76211CF0"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21323" y="5287108"/>
                            <a:ext cx="650147" cy="289560"/>
                          </a:xfrm>
                          <a:prstGeom prst="rect">
                            <a:avLst/>
                          </a:prstGeom>
                          <a:noFill/>
                          <a:ln w="6350">
                            <a:noFill/>
                          </a:ln>
                        </wps:spPr>
                        <wps:txbx>
                          <w:txbxContent>
                            <w:p w14:paraId="54E4746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H &amp;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3141785" y="5310554"/>
                            <a:ext cx="650147" cy="289560"/>
                          </a:xfrm>
                          <a:prstGeom prst="rect">
                            <a:avLst/>
                          </a:prstGeom>
                          <a:noFill/>
                          <a:ln w="6350">
                            <a:noFill/>
                          </a:ln>
                        </wps:spPr>
                        <wps:txbx>
                          <w:txbxContent>
                            <w:p w14:paraId="71A9A44B" w14:textId="77777777" w:rsidR="00892111" w:rsidRPr="00E546B3" w:rsidRDefault="00892111" w:rsidP="00892111">
                              <w:pPr>
                                <w:rPr>
                                  <w:rFonts w:ascii="Arial" w:hAnsi="Arial" w:cs="Arial"/>
                                  <w:sz w:val="14"/>
                                  <w:szCs w:val="14"/>
                                </w:rPr>
                              </w:pPr>
                              <w:r>
                                <w:rPr>
                                  <w:rFonts w:ascii="Arial" w:hAnsi="Arial" w:cs="Arial"/>
                                  <w:sz w:val="14"/>
                                  <w:szCs w:val="14"/>
                                </w:rPr>
                                <w:t>Clade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4355123" y="4900246"/>
                            <a:ext cx="650147" cy="289560"/>
                          </a:xfrm>
                          <a:prstGeom prst="rect">
                            <a:avLst/>
                          </a:prstGeom>
                          <a:noFill/>
                          <a:ln w="6350">
                            <a:noFill/>
                          </a:ln>
                        </wps:spPr>
                        <wps:txbx>
                          <w:txbxContent>
                            <w:p w14:paraId="61155EFE" w14:textId="77777777" w:rsidR="00892111" w:rsidRPr="00E546B3" w:rsidRDefault="00892111" w:rsidP="00892111">
                              <w:pPr>
                                <w:rPr>
                                  <w:rFonts w:ascii="Arial" w:hAnsi="Arial" w:cs="Arial"/>
                                  <w:sz w:val="14"/>
                                  <w:szCs w:val="14"/>
                                </w:rPr>
                              </w:pPr>
                              <w:r>
                                <w:rPr>
                                  <w:rFonts w:ascii="Arial" w:hAnsi="Arial" w:cs="Arial"/>
                                  <w:sz w:val="14"/>
                                  <w:szCs w:val="14"/>
                                </w:rPr>
                                <w:t>Clad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CD9B0A" id="Group 570" o:spid="_x0000_s1175" style="position:absolute;margin-left:12pt;margin-top:17.35pt;width:461.95pt;height:446.95pt;z-index:251654144" coordsize="58669,56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">
                <v:shape id="Picture 571" o:spid="_x0000_s1176" type="#_x0000_t75" style="position:absolute;left:36927;top:762;width:19660;height:15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">
                  <v:imagedata r:id="rId34" o:title=""/>
                  <v:path arrowok="t"/>
                </v:shape>
                <v:shape id="Picture 572" o:spid="_x0000_s1177" type="#_x0000_t75" style="position:absolute;left:49412;top:49061;width:8046;height:6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">
                  <v:imagedata r:id="rId35" o:title=""/>
                  <v:path arrowok="t"/>
                </v:shape>
                <v:shape id="Picture 573" o:spid="_x0000_s1178" type="#_x0000_t75" style="position:absolute;left:17584;top:6447;width:19076;height:10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">
                  <v:imagedata r:id="rId36" o:title=""/>
                  <v:path arrowok="t"/>
                </v:shape>
                <v:shape id="Picture 574" o:spid="_x0000_s1179" type="#_x0000_t75" style="position:absolute;left:42554;top:50057;width:5709;height:4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">
                  <v:imagedata r:id="rId37" o:title=""/>
                  <v:path arrowok="t"/>
                </v:shape>
                <v:shape id="Picture 575" o:spid="_x0000_s1180" type="#_x0000_t75" style="position:absolute;left:527;top:4018;width:14599;height:12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">
                  <v:imagedata r:id="rId38" o:title=""/>
                  <v:path arrowok="t"/>
                </v:shape>
                <v:shape id="Picture 64" o:spid="_x0000_s1181" type="#_x0000_t75" style="position:absolute;left:29190;top:50233;width:12192;height:4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">
                  <v:imagedata r:id="rId39" o:title=""/>
                  <v:path arrowok="t"/>
                </v:shape>
                <v:shape id="Picture 65" o:spid="_x0000_s1182" type="#_x0000_t75" style="position:absolute;left:6447;top:49061;width:12249;height:5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">
                  <v:imagedata r:id="rId40" o:title=""/>
                  <v:path arrowok="t"/>
                </v:shape>
                <v:shape id="Picture 66" o:spid="_x0000_s1183" type="#_x0000_t75" style="position:absolute;left:19577;top:50057;width:7868;height:4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">
                  <v:imagedata r:id="rId41" o:title=""/>
                  <v:path arrowok="t"/>
                </v:shape>
                <v:shape id="Picture 67" o:spid="_x0000_s1184" type="#_x0000_t75" style="position:absolute;left:293;top:50409;width:4921;height:2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">
                  <v:imagedata r:id="rId42" o:title=""/>
                  <v:path arrowok="t"/>
                </v:shape>
                <v:shape id="Text Box 68" o:spid="_x0000_s1185" type="#_x0000_t202" style="position:absolute;left:22156;top:13129;width:65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765728B2"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C</w:t>
                        </w:r>
                      </w:p>
                    </w:txbxContent>
                  </v:textbox>
                </v:shape>
                <v:shape id="Text Box 69" o:spid="_x0000_s1186" type="#_x0000_t202" style="position:absolute;left:42203;width:6501;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769A5FE1"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A</w:t>
                        </w:r>
                      </w:p>
                    </w:txbxContent>
                  </v:textbox>
                </v:shape>
                <v:shape id="Text Box 70" o:spid="_x0000_s1187" type="#_x0000_t202" style="position:absolute;left:7737;top:13012;width:6501;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60693B5E"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F</w:t>
                        </w:r>
                      </w:p>
                    </w:txbxContent>
                  </v:textbox>
                </v:shape>
                <v:shape id="Text Box 71" o:spid="_x0000_s1188" type="#_x0000_t202" style="position:absolute;left:52167;top:53867;width:65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5B508555"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B</w:t>
                        </w:r>
                      </w:p>
                    </w:txbxContent>
                  </v:textbox>
                </v:shape>
                <v:shape id="Text Box 72" o:spid="_x0000_s1189" type="#_x0000_t202" style="position:absolute;top:49002;width:6501;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1FB9A8AA"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K</w:t>
                        </w:r>
                      </w:p>
                    </w:txbxContent>
                  </v:textbox>
                </v:shape>
                <v:shape id="Text Box 73" o:spid="_x0000_s1190" type="#_x0000_t202" style="position:absolute;left:21511;top:48650;width:65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76211CF0"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J</w:t>
                        </w:r>
                      </w:p>
                    </w:txbxContent>
                  </v:textbox>
                </v:shape>
                <v:shape id="Text Box 74" o:spid="_x0000_s1191" type="#_x0000_t202" style="position:absolute;left:6213;top:52871;width:6501;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54E47464" w14:textId="77777777" w:rsidR="00892111" w:rsidRPr="00E546B3" w:rsidRDefault="00892111" w:rsidP="00892111">
                        <w:pPr>
                          <w:rPr>
                            <w:rFonts w:ascii="Arial" w:hAnsi="Arial" w:cs="Arial"/>
                            <w:sz w:val="14"/>
                            <w:szCs w:val="14"/>
                          </w:rPr>
                        </w:pPr>
                        <w:r w:rsidRPr="00E546B3">
                          <w:rPr>
                            <w:rFonts w:ascii="Arial" w:hAnsi="Arial" w:cs="Arial"/>
                            <w:sz w:val="14"/>
                            <w:szCs w:val="14"/>
                          </w:rPr>
                          <w:t xml:space="preserve">Clade </w:t>
                        </w:r>
                        <w:r>
                          <w:rPr>
                            <w:rFonts w:ascii="Arial" w:hAnsi="Arial" w:cs="Arial"/>
                            <w:sz w:val="14"/>
                            <w:szCs w:val="14"/>
                          </w:rPr>
                          <w:t>H &amp; I</w:t>
                        </w:r>
                      </w:p>
                    </w:txbxContent>
                  </v:textbox>
                </v:shape>
                <v:shape id="Text Box 75" o:spid="_x0000_s1192" type="#_x0000_t202" style="position:absolute;left:31417;top:53105;width:65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71A9A44B" w14:textId="77777777" w:rsidR="00892111" w:rsidRPr="00E546B3" w:rsidRDefault="00892111" w:rsidP="00892111">
                        <w:pPr>
                          <w:rPr>
                            <w:rFonts w:ascii="Arial" w:hAnsi="Arial" w:cs="Arial"/>
                            <w:sz w:val="14"/>
                            <w:szCs w:val="14"/>
                          </w:rPr>
                        </w:pPr>
                        <w:r>
                          <w:rPr>
                            <w:rFonts w:ascii="Arial" w:hAnsi="Arial" w:cs="Arial"/>
                            <w:sz w:val="14"/>
                            <w:szCs w:val="14"/>
                          </w:rPr>
                          <w:t>Clade G</w:t>
                        </w:r>
                      </w:p>
                    </w:txbxContent>
                  </v:textbox>
                </v:shape>
                <v:shape id="Text Box 76" o:spid="_x0000_s1193" type="#_x0000_t202" style="position:absolute;left:43551;top:49002;width:6501;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61155EFE" w14:textId="77777777" w:rsidR="00892111" w:rsidRPr="00E546B3" w:rsidRDefault="00892111" w:rsidP="00892111">
                        <w:pPr>
                          <w:rPr>
                            <w:rFonts w:ascii="Arial" w:hAnsi="Arial" w:cs="Arial"/>
                            <w:sz w:val="14"/>
                            <w:szCs w:val="14"/>
                          </w:rPr>
                        </w:pPr>
                        <w:r>
                          <w:rPr>
                            <w:rFonts w:ascii="Arial" w:hAnsi="Arial" w:cs="Arial"/>
                            <w:sz w:val="14"/>
                            <w:szCs w:val="14"/>
                          </w:rPr>
                          <w:t>Clade D</w:t>
                        </w:r>
                      </w:p>
                    </w:txbxContent>
                  </v:textbox>
                </v:shape>
              </v:group>
            </w:pict>
          </mc:Fallback>
        </mc:AlternateContent>
      </w:r>
    </w:p>
    <w:p w14:paraId="5F2B4662" w14:textId="77777777" w:rsidR="002921E0" w:rsidRPr="002921E0" w:rsidRDefault="002921E0" w:rsidP="00892111">
      <w:pPr>
        <w:rPr>
          <w:rFonts w:ascii="Times New Roman" w:hAnsi="Times New Roman" w:cs="Times New Roman"/>
        </w:rPr>
      </w:pPr>
    </w:p>
    <w:p w14:paraId="29BC059B" w14:textId="170E237A" w:rsidR="00892111" w:rsidRPr="002921E0" w:rsidRDefault="00892111" w:rsidP="00892111">
      <w:pPr>
        <w:rPr>
          <w:rFonts w:ascii="Times New Roman" w:hAnsi="Times New Roman" w:cs="Times New Roman"/>
        </w:rPr>
      </w:pPr>
    </w:p>
    <w:p w14:paraId="2D2FCBF9" w14:textId="77777777" w:rsidR="00892111" w:rsidRPr="002921E0" w:rsidRDefault="00892111" w:rsidP="00892111">
      <w:pPr>
        <w:rPr>
          <w:rFonts w:ascii="Times New Roman" w:hAnsi="Times New Roman" w:cs="Times New Roman"/>
        </w:rPr>
      </w:pPr>
    </w:p>
    <w:p w14:paraId="1DB0DFEF" w14:textId="6A5D6DAF" w:rsidR="00892111" w:rsidRDefault="00892111" w:rsidP="00892111">
      <w:pPr>
        <w:rPr>
          <w:rFonts w:ascii="Times New Roman" w:hAnsi="Times New Roman" w:cs="Times New Roman"/>
        </w:rPr>
      </w:pPr>
    </w:p>
    <w:p w14:paraId="1D45BCAD" w14:textId="1763F41E" w:rsidR="002921E0" w:rsidRDefault="002921E0" w:rsidP="00892111">
      <w:pPr>
        <w:rPr>
          <w:rFonts w:ascii="Times New Roman" w:hAnsi="Times New Roman" w:cs="Times New Roman"/>
        </w:rPr>
      </w:pPr>
    </w:p>
    <w:p w14:paraId="7098F05F" w14:textId="548538B7" w:rsidR="002921E0" w:rsidRPr="002921E0" w:rsidRDefault="002921E0" w:rsidP="00892111">
      <w:pPr>
        <w:rPr>
          <w:rFonts w:ascii="Times New Roman" w:hAnsi="Times New Roman" w:cs="Times New Roman"/>
        </w:rPr>
      </w:pPr>
      <w:r w:rsidRPr="002921E0">
        <w:rPr>
          <w:rFonts w:ascii="Times New Roman" w:hAnsi="Times New Roman" w:cs="Times New Roman"/>
          <w:noProof/>
          <w:lang w:eastAsia="en-ZA"/>
        </w:rPr>
        <mc:AlternateContent>
          <mc:Choice Requires="wpg">
            <w:drawing>
              <wp:anchor distT="0" distB="0" distL="114300" distR="114300" simplePos="0" relativeHeight="251653120" behindDoc="0" locked="0" layoutInCell="1" allowOverlap="1" wp14:anchorId="3E975094" wp14:editId="5ECB7C36">
                <wp:simplePos x="0" y="0"/>
                <wp:positionH relativeFrom="column">
                  <wp:posOffset>106045</wp:posOffset>
                </wp:positionH>
                <wp:positionV relativeFrom="paragraph">
                  <wp:posOffset>271145</wp:posOffset>
                </wp:positionV>
                <wp:extent cx="5784850" cy="3186430"/>
                <wp:effectExtent l="0" t="0" r="0" b="13970"/>
                <wp:wrapNone/>
                <wp:docPr id="77" name="Group 77"/>
                <wp:cNvGraphicFramePr/>
                <a:graphic xmlns:a="http://schemas.openxmlformats.org/drawingml/2006/main">
                  <a:graphicData uri="http://schemas.microsoft.com/office/word/2010/wordprocessingGroup">
                    <wpg:wgp>
                      <wpg:cNvGrpSpPr/>
                      <wpg:grpSpPr>
                        <a:xfrm>
                          <a:off x="0" y="0"/>
                          <a:ext cx="5784850" cy="3186430"/>
                          <a:chOff x="0" y="0"/>
                          <a:chExt cx="5785300" cy="3186826"/>
                        </a:xfrm>
                      </wpg:grpSpPr>
                      <wpg:grpSp>
                        <wpg:cNvPr id="78" name="Group 78"/>
                        <wpg:cNvGrpSpPr/>
                        <wpg:grpSpPr>
                          <a:xfrm>
                            <a:off x="0" y="0"/>
                            <a:ext cx="5785300" cy="3186826"/>
                            <a:chOff x="0" y="317921"/>
                            <a:chExt cx="9721336" cy="4540346"/>
                          </a:xfrm>
                        </wpg:grpSpPr>
                        <wps:wsp>
                          <wps:cNvPr id="79" name="Oval 79"/>
                          <wps:cNvSpPr/>
                          <wps:spPr>
                            <a:xfrm>
                              <a:off x="576535" y="3233767"/>
                              <a:ext cx="187248" cy="181988"/>
                            </a:xfrm>
                            <a:prstGeom prst="ellipse">
                              <a:avLst/>
                            </a:prstGeom>
                            <a:solidFill>
                              <a:srgbClr val="9400D3"/>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1210339" y="3002827"/>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1756896" y="2723716"/>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 82"/>
                          <wpg:cNvGrpSpPr/>
                          <wpg:grpSpPr>
                            <a:xfrm>
                              <a:off x="8936804" y="3563919"/>
                              <a:ext cx="331471" cy="1294348"/>
                              <a:chOff x="-31370" y="-293156"/>
                              <a:chExt cx="331695" cy="1295154"/>
                            </a:xfrm>
                          </wpg:grpSpPr>
                          <wps:wsp>
                            <wps:cNvPr id="83" name="Oval 83"/>
                            <wps:cNvSpPr/>
                            <wps:spPr>
                              <a:xfrm>
                                <a:off x="41654" y="-107966"/>
                                <a:ext cx="187249" cy="181989"/>
                              </a:xfrm>
                              <a:prstGeom prst="ellips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41657" y="-293156"/>
                                <a:ext cx="157740" cy="146548"/>
                              </a:xfrm>
                              <a:prstGeom prst="ellips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Oval 85"/>
                            <wps:cNvSpPr/>
                            <wps:spPr>
                              <a:xfrm>
                                <a:off x="-24868" y="367588"/>
                                <a:ext cx="318859" cy="309548"/>
                              </a:xfrm>
                              <a:prstGeom prst="ellips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Oval 86"/>
                            <wps:cNvSpPr/>
                            <wps:spPr>
                              <a:xfrm>
                                <a:off x="-31370" y="686691"/>
                                <a:ext cx="331695" cy="315307"/>
                              </a:xfrm>
                              <a:prstGeom prst="ellips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Oval 87"/>
                            <wps:cNvSpPr/>
                            <wps:spPr>
                              <a:xfrm>
                                <a:off x="9272" y="115191"/>
                                <a:ext cx="251013" cy="246529"/>
                              </a:xfrm>
                              <a:prstGeom prst="ellips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Oval 88"/>
                          <wps:cNvSpPr/>
                          <wps:spPr>
                            <a:xfrm>
                              <a:off x="6812624" y="850037"/>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Oval 89"/>
                          <wps:cNvSpPr/>
                          <wps:spPr>
                            <a:xfrm>
                              <a:off x="5410062" y="1109638"/>
                              <a:ext cx="251013" cy="246530"/>
                            </a:xfrm>
                            <a:prstGeom prst="ellipse">
                              <a:avLst/>
                            </a:prstGeom>
                            <a:solidFill>
                              <a:srgbClr val="00CDCD"/>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5943597" y="993002"/>
                              <a:ext cx="268606" cy="273050"/>
                            </a:xfrm>
                            <a:prstGeom prst="ellipse">
                              <a:avLst/>
                            </a:prstGeom>
                            <a:solidFill>
                              <a:srgbClr val="00CDCD"/>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1003176" y="1961320"/>
                              <a:ext cx="268606" cy="273050"/>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Partial Circle 92"/>
                          <wps:cNvSpPr/>
                          <wps:spPr>
                            <a:xfrm>
                              <a:off x="984340" y="1968012"/>
                              <a:ext cx="304801" cy="269702"/>
                            </a:xfrm>
                            <a:prstGeom prst="pie">
                              <a:avLst>
                                <a:gd name="adj1" fmla="val 5347102"/>
                                <a:gd name="adj2" fmla="val 16200000"/>
                              </a:avLst>
                            </a:prstGeom>
                            <a:solidFill>
                              <a:srgbClr val="0000EE"/>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Partial Circle 93"/>
                          <wps:cNvSpPr/>
                          <wps:spPr>
                            <a:xfrm>
                              <a:off x="5943594" y="992962"/>
                              <a:ext cx="283845" cy="269240"/>
                            </a:xfrm>
                            <a:prstGeom prst="pie">
                              <a:avLst>
                                <a:gd name="adj1" fmla="val 10723236"/>
                                <a:gd name="adj2" fmla="val 16200000"/>
                              </a:avLst>
                            </a:prstGeom>
                            <a:solidFill>
                              <a:srgbClr val="FF1493"/>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5396964" y="1688033"/>
                              <a:ext cx="251013" cy="24653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Oval 95"/>
                          <wps:cNvSpPr/>
                          <wps:spPr>
                            <a:xfrm>
                              <a:off x="4680435" y="2213984"/>
                              <a:ext cx="268606" cy="273050"/>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artial Circle 96"/>
                          <wps:cNvSpPr/>
                          <wps:spPr>
                            <a:xfrm>
                              <a:off x="4680430" y="2220577"/>
                              <a:ext cx="304801" cy="269240"/>
                            </a:xfrm>
                            <a:prstGeom prst="pie">
                              <a:avLst>
                                <a:gd name="adj1" fmla="val 5347102"/>
                                <a:gd name="adj2" fmla="val 16200000"/>
                              </a:avLst>
                            </a:prstGeom>
                            <a:solidFill>
                              <a:srgbClr val="0000EE"/>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Oval 97"/>
                          <wps:cNvSpPr/>
                          <wps:spPr>
                            <a:xfrm>
                              <a:off x="4132384" y="2614246"/>
                              <a:ext cx="187249" cy="181989"/>
                            </a:xfrm>
                            <a:prstGeom prst="ellipse">
                              <a:avLst/>
                            </a:prstGeom>
                            <a:solidFill>
                              <a:srgbClr val="FF404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Oval 98"/>
                          <wps:cNvSpPr/>
                          <wps:spPr>
                            <a:xfrm>
                              <a:off x="3835551" y="2191098"/>
                              <a:ext cx="251013" cy="246530"/>
                            </a:xfrm>
                            <a:prstGeom prst="ellipse">
                              <a:avLst/>
                            </a:prstGeom>
                            <a:solidFill>
                              <a:srgbClr val="FF404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artial Circle 99"/>
                          <wps:cNvSpPr/>
                          <wps:spPr>
                            <a:xfrm>
                              <a:off x="3836761" y="2196315"/>
                              <a:ext cx="257810" cy="241300"/>
                            </a:xfrm>
                            <a:prstGeom prst="pie">
                              <a:avLst>
                                <a:gd name="adj1" fmla="val 8937300"/>
                                <a:gd name="adj2" fmla="val 16200000"/>
                              </a:avLst>
                            </a:prstGeom>
                            <a:solidFill>
                              <a:srgbClr val="0000EE"/>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Oval 100"/>
                          <wps:cNvSpPr/>
                          <wps:spPr>
                            <a:xfrm>
                              <a:off x="4132382" y="1356147"/>
                              <a:ext cx="268606" cy="27305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Oval 101"/>
                          <wps:cNvSpPr/>
                          <wps:spPr>
                            <a:xfrm>
                              <a:off x="3740912" y="1174127"/>
                              <a:ext cx="187248" cy="18198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3125852" y="1427708"/>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Oval 103"/>
                          <wps:cNvSpPr/>
                          <wps:spPr>
                            <a:xfrm>
                              <a:off x="670771" y="1275838"/>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Oval 104"/>
                          <wps:cNvSpPr/>
                          <wps:spPr>
                            <a:xfrm>
                              <a:off x="2043720" y="2180462"/>
                              <a:ext cx="187248" cy="18198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Oval 105"/>
                          <wps:cNvSpPr/>
                          <wps:spPr>
                            <a:xfrm>
                              <a:off x="3087778" y="3589293"/>
                              <a:ext cx="187248" cy="18198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Oval 106"/>
                          <wps:cNvSpPr/>
                          <wps:spPr>
                            <a:xfrm>
                              <a:off x="4471149" y="3365009"/>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Oval 107"/>
                          <wps:cNvSpPr/>
                          <wps:spPr>
                            <a:xfrm>
                              <a:off x="6007153" y="2047268"/>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6431652" y="2581690"/>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Oval 109"/>
                          <wps:cNvSpPr/>
                          <wps:spPr>
                            <a:xfrm>
                              <a:off x="6646009" y="3738574"/>
                              <a:ext cx="157740" cy="146548"/>
                            </a:xfrm>
                            <a:prstGeom prst="ellipse">
                              <a:avLst/>
                            </a:prstGeom>
                            <a:solidFill>
                              <a:srgbClr val="FF7F5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Oval 110"/>
                          <wps:cNvSpPr/>
                          <wps:spPr>
                            <a:xfrm>
                              <a:off x="8214064" y="2151865"/>
                              <a:ext cx="187248" cy="181988"/>
                            </a:xfrm>
                            <a:prstGeom prst="ellipse">
                              <a:avLst/>
                            </a:prstGeom>
                            <a:solidFill>
                              <a:srgbClr val="458B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7767980" y="843833"/>
                              <a:ext cx="157740" cy="146548"/>
                            </a:xfrm>
                            <a:prstGeom prst="ellipse">
                              <a:avLst/>
                            </a:prstGeom>
                            <a:solidFill>
                              <a:srgbClr val="00EE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8334399" y="1620947"/>
                              <a:ext cx="157740" cy="146548"/>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Oval 113"/>
                          <wps:cNvSpPr/>
                          <wps:spPr>
                            <a:xfrm>
                              <a:off x="9087597" y="1935561"/>
                              <a:ext cx="157740" cy="146548"/>
                            </a:xfrm>
                            <a:prstGeom prst="ellipse">
                              <a:avLst/>
                            </a:prstGeom>
                            <a:solidFill>
                              <a:srgbClr val="458B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7702004" y="2819401"/>
                              <a:ext cx="268606" cy="273050"/>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4257032" y="3685051"/>
                              <a:ext cx="157740" cy="146548"/>
                            </a:xfrm>
                            <a:prstGeom prst="ellipse">
                              <a:avLst/>
                            </a:prstGeom>
                            <a:solidFill>
                              <a:srgbClr val="FF7F5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4333858" y="3755719"/>
                              <a:ext cx="187248" cy="18198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artial Circle 117"/>
                          <wps:cNvSpPr/>
                          <wps:spPr>
                            <a:xfrm>
                              <a:off x="4333891" y="3755695"/>
                              <a:ext cx="182879" cy="181610"/>
                            </a:xfrm>
                            <a:prstGeom prst="pie">
                              <a:avLst>
                                <a:gd name="adj1" fmla="val 5409184"/>
                                <a:gd name="adj2" fmla="val 16200000"/>
                              </a:avLst>
                            </a:prstGeom>
                            <a:solidFill>
                              <a:srgbClr val="8B008B"/>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2953816" y="1949767"/>
                              <a:ext cx="251013" cy="24653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Oval 119"/>
                          <wps:cNvSpPr/>
                          <wps:spPr>
                            <a:xfrm>
                              <a:off x="3105119" y="2332399"/>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Oval 120"/>
                          <wps:cNvSpPr/>
                          <wps:spPr>
                            <a:xfrm>
                              <a:off x="4601344" y="1919393"/>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Oval 121"/>
                          <wps:cNvSpPr/>
                          <wps:spPr>
                            <a:xfrm>
                              <a:off x="5261541" y="1677825"/>
                              <a:ext cx="157740" cy="146548"/>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Oval 122"/>
                          <wps:cNvSpPr/>
                          <wps:spPr>
                            <a:xfrm>
                              <a:off x="4791406" y="1646848"/>
                              <a:ext cx="157740" cy="146548"/>
                            </a:xfrm>
                            <a:prstGeom prst="ellipse">
                              <a:avLst/>
                            </a:prstGeom>
                            <a:solidFill>
                              <a:srgbClr val="8B00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Oval 123"/>
                          <wps:cNvSpPr/>
                          <wps:spPr>
                            <a:xfrm>
                              <a:off x="5634586" y="1868000"/>
                              <a:ext cx="251013" cy="246530"/>
                            </a:xfrm>
                            <a:prstGeom prst="ellipse">
                              <a:avLst/>
                            </a:prstGeom>
                            <a:solidFill>
                              <a:srgbClr val="43165A"/>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7202521" y="1371572"/>
                              <a:ext cx="251013" cy="246530"/>
                            </a:xfrm>
                            <a:prstGeom prst="ellipse">
                              <a:avLst/>
                            </a:prstGeom>
                            <a:solidFill>
                              <a:srgbClr val="458B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7776951" y="1520557"/>
                              <a:ext cx="268606" cy="273050"/>
                            </a:xfrm>
                            <a:prstGeom prst="ellipse">
                              <a:avLst/>
                            </a:prstGeom>
                            <a:solidFill>
                              <a:srgbClr val="458B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artial Circle 127"/>
                          <wps:cNvSpPr/>
                          <wps:spPr>
                            <a:xfrm>
                              <a:off x="7776944" y="1517540"/>
                              <a:ext cx="283845" cy="269240"/>
                            </a:xfrm>
                            <a:prstGeom prst="pie">
                              <a:avLst>
                                <a:gd name="adj1" fmla="val 10723236"/>
                                <a:gd name="adj2" fmla="val 16200000"/>
                              </a:avLst>
                            </a:prstGeom>
                            <a:solidFill>
                              <a:srgbClr val="B77176"/>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 name="Oval 576"/>
                          <wps:cNvSpPr/>
                          <wps:spPr>
                            <a:xfrm>
                              <a:off x="5000292" y="2191109"/>
                              <a:ext cx="187248" cy="181988"/>
                            </a:xfrm>
                            <a:prstGeom prst="ellipse">
                              <a:avLst/>
                            </a:prstGeom>
                            <a:solidFill>
                              <a:srgbClr val="8B008B"/>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 name="Oval 577"/>
                          <wps:cNvSpPr/>
                          <wps:spPr>
                            <a:xfrm>
                              <a:off x="7461954" y="2437384"/>
                              <a:ext cx="157740" cy="146548"/>
                            </a:xfrm>
                            <a:prstGeom prst="ellipse">
                              <a:avLst/>
                            </a:prstGeom>
                            <a:solidFill>
                              <a:srgbClr val="458B0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 name="Oval 578"/>
                          <wps:cNvSpPr/>
                          <wps:spPr>
                            <a:xfrm>
                              <a:off x="5362433" y="1562337"/>
                              <a:ext cx="157740" cy="146548"/>
                            </a:xfrm>
                            <a:prstGeom prst="ellipse">
                              <a:avLst/>
                            </a:prstGeom>
                            <a:solidFill>
                              <a:srgbClr val="FF1493"/>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 name="Oval 5"/>
                          <wps:cNvSpPr/>
                          <wps:spPr>
                            <a:xfrm>
                              <a:off x="2397369" y="1266092"/>
                              <a:ext cx="83820" cy="72390"/>
                            </a:xfrm>
                            <a:prstGeom prst="ellipse">
                              <a:avLst/>
                            </a:prstGeom>
                            <a:solidFill>
                              <a:srgbClr val="977443"/>
                            </a:solidFill>
                            <a:ln w="12700" cap="flat" cmpd="sng" algn="ctr">
                              <a:solidFill>
                                <a:srgbClr val="977443"/>
                              </a:solidFill>
                              <a:prstDash val="solid"/>
                              <a:miter lim="800000"/>
                            </a:ln>
                            <a:effectLst/>
                          </wps:spPr>
                          <wps:bodyPr rtlCol="0" anchor="ctr"/>
                        </wps:wsp>
                        <wps:wsp>
                          <wps:cNvPr id="580" name="Oval 6"/>
                          <wps:cNvSpPr/>
                          <wps:spPr>
                            <a:xfrm flipH="1">
                              <a:off x="3645877" y="3234549"/>
                              <a:ext cx="66261" cy="62949"/>
                            </a:xfrm>
                            <a:prstGeom prst="ellipse">
                              <a:avLst/>
                            </a:prstGeom>
                            <a:solidFill>
                              <a:srgbClr val="6B5230"/>
                            </a:solidFill>
                            <a:ln w="12700" cap="flat" cmpd="sng" algn="ctr">
                              <a:solidFill>
                                <a:srgbClr val="6B5230"/>
                              </a:solidFill>
                              <a:prstDash val="solid"/>
                              <a:miter lim="800000"/>
                            </a:ln>
                            <a:effectLst/>
                          </wps:spPr>
                          <wps:bodyPr rtlCol="0" anchor="ctr"/>
                        </wps:wsp>
                        <wps:wsp>
                          <wps:cNvPr id="581" name="Oval 7"/>
                          <wps:cNvSpPr/>
                          <wps:spPr>
                            <a:xfrm>
                              <a:off x="5577224" y="3357304"/>
                              <a:ext cx="70756" cy="92529"/>
                            </a:xfrm>
                            <a:prstGeom prst="ellipse">
                              <a:avLst/>
                            </a:prstGeom>
                            <a:solidFill>
                              <a:srgbClr val="665231"/>
                            </a:solidFill>
                            <a:ln w="12700" cap="flat" cmpd="sng" algn="ctr">
                              <a:solidFill>
                                <a:srgbClr val="665231"/>
                              </a:solidFill>
                              <a:prstDash val="solid"/>
                              <a:miter lim="800000"/>
                            </a:ln>
                            <a:effectLst/>
                          </wps:spPr>
                          <wps:bodyPr rtlCol="0" anchor="ctr"/>
                        </wps:wsp>
                        <wps:wsp>
                          <wps:cNvPr id="582" name="Oval 7"/>
                          <wps:cNvSpPr/>
                          <wps:spPr>
                            <a:xfrm>
                              <a:off x="6293441" y="3635086"/>
                              <a:ext cx="62632" cy="75292"/>
                            </a:xfrm>
                            <a:prstGeom prst="ellipse">
                              <a:avLst/>
                            </a:prstGeom>
                            <a:solidFill>
                              <a:srgbClr val="4E4C30"/>
                            </a:solidFill>
                            <a:ln w="12700" cap="flat" cmpd="sng" algn="ctr">
                              <a:solidFill>
                                <a:srgbClr val="4E4C30"/>
                              </a:solidFill>
                              <a:prstDash val="solid"/>
                              <a:miter lim="800000"/>
                            </a:ln>
                            <a:effectLst/>
                          </wps:spPr>
                          <wps:bodyPr rtlCol="0" anchor="ctr"/>
                        </wps:wsp>
                        <wps:wsp>
                          <wps:cNvPr id="583" name="Oval 7"/>
                          <wps:cNvSpPr/>
                          <wps:spPr>
                            <a:xfrm>
                              <a:off x="7634491" y="3634166"/>
                              <a:ext cx="84836" cy="76200"/>
                            </a:xfrm>
                            <a:prstGeom prst="ellipse">
                              <a:avLst/>
                            </a:prstGeom>
                            <a:solidFill>
                              <a:srgbClr val="685333"/>
                            </a:solidFill>
                            <a:ln w="12700" cap="flat" cmpd="sng" algn="ctr">
                              <a:solidFill>
                                <a:srgbClr val="685333"/>
                              </a:solidFill>
                              <a:prstDash val="solid"/>
                              <a:miter lim="800000"/>
                            </a:ln>
                            <a:effectLst/>
                          </wps:spPr>
                          <wps:bodyPr rtlCol="0" anchor="ctr"/>
                        </wps:wsp>
                        <wps:wsp>
                          <wps:cNvPr id="584" name="Text Box 584"/>
                          <wps:cNvSpPr txBox="1"/>
                          <wps:spPr>
                            <a:xfrm>
                              <a:off x="4624753" y="4253972"/>
                              <a:ext cx="1638300" cy="472440"/>
                            </a:xfrm>
                            <a:prstGeom prst="rect">
                              <a:avLst/>
                            </a:prstGeom>
                            <a:noFill/>
                            <a:ln w="6350">
                              <a:noFill/>
                            </a:ln>
                          </wps:spPr>
                          <wps:txbx>
                            <w:txbxContent>
                              <w:p w14:paraId="30223B8F"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Cape fold be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5" name="Oval 585"/>
                          <wps:cNvSpPr/>
                          <wps:spPr>
                            <a:xfrm>
                              <a:off x="2800791" y="2879712"/>
                              <a:ext cx="251013" cy="24653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6" name="Oval 7"/>
                          <wps:cNvSpPr/>
                          <wps:spPr>
                            <a:xfrm>
                              <a:off x="7000073" y="3096289"/>
                              <a:ext cx="62484" cy="70104"/>
                            </a:xfrm>
                            <a:prstGeom prst="ellipse">
                              <a:avLst/>
                            </a:prstGeom>
                            <a:solidFill>
                              <a:srgbClr val="4A3C21"/>
                            </a:solidFill>
                            <a:ln w="12700" cap="flat" cmpd="sng" algn="ctr">
                              <a:solidFill>
                                <a:srgbClr val="4A3C21"/>
                              </a:solidFill>
                              <a:prstDash val="solid"/>
                              <a:miter lim="800000"/>
                            </a:ln>
                            <a:effectLst/>
                          </wps:spPr>
                          <wps:bodyPr rtlCol="0" anchor="ctr"/>
                        </wps:wsp>
                        <wps:wsp>
                          <wps:cNvPr id="587" name="Text Box 587"/>
                          <wps:cNvSpPr txBox="1"/>
                          <wps:spPr>
                            <a:xfrm>
                              <a:off x="4026528" y="317921"/>
                              <a:ext cx="1682341" cy="472440"/>
                            </a:xfrm>
                            <a:prstGeom prst="rect">
                              <a:avLst/>
                            </a:prstGeom>
                            <a:noFill/>
                            <a:ln w="6350">
                              <a:noFill/>
                            </a:ln>
                          </wps:spPr>
                          <wps:txbx>
                            <w:txbxContent>
                              <w:p w14:paraId="1FE37439"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Central plate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88" name="Group 588"/>
                          <wpg:cNvGrpSpPr/>
                          <wpg:grpSpPr>
                            <a:xfrm>
                              <a:off x="0" y="2174631"/>
                              <a:ext cx="9646010" cy="2661260"/>
                              <a:chOff x="0" y="0"/>
                              <a:chExt cx="9646010" cy="2661260"/>
                            </a:xfrm>
                          </wpg:grpSpPr>
                          <wps:wsp>
                            <wps:cNvPr id="589" name="Freeform: Shape 589"/>
                            <wps:cNvSpPr/>
                            <wps:spPr>
                              <a:xfrm>
                                <a:off x="0" y="0"/>
                                <a:ext cx="2230967" cy="1203186"/>
                              </a:xfrm>
                              <a:custGeom>
                                <a:avLst/>
                                <a:gdLst>
                                  <a:gd name="connsiteX0" fmla="*/ 0 w 2230967"/>
                                  <a:gd name="connsiteY0" fmla="*/ 0 h 1203186"/>
                                  <a:gd name="connsiteX1" fmla="*/ 114300 w 2230967"/>
                                  <a:gd name="connsiteY1" fmla="*/ 152400 h 1203186"/>
                                  <a:gd name="connsiteX2" fmla="*/ 203200 w 2230967"/>
                                  <a:gd name="connsiteY2" fmla="*/ 173567 h 1203186"/>
                                  <a:gd name="connsiteX3" fmla="*/ 232834 w 2230967"/>
                                  <a:gd name="connsiteY3" fmla="*/ 237067 h 1203186"/>
                                  <a:gd name="connsiteX4" fmla="*/ 254000 w 2230967"/>
                                  <a:gd name="connsiteY4" fmla="*/ 275167 h 1203186"/>
                                  <a:gd name="connsiteX5" fmla="*/ 254000 w 2230967"/>
                                  <a:gd name="connsiteY5" fmla="*/ 317500 h 1203186"/>
                                  <a:gd name="connsiteX6" fmla="*/ 254000 w 2230967"/>
                                  <a:gd name="connsiteY6" fmla="*/ 364067 h 1203186"/>
                                  <a:gd name="connsiteX7" fmla="*/ 232834 w 2230967"/>
                                  <a:gd name="connsiteY7" fmla="*/ 397933 h 1203186"/>
                                  <a:gd name="connsiteX8" fmla="*/ 287867 w 2230967"/>
                                  <a:gd name="connsiteY8" fmla="*/ 414867 h 1203186"/>
                                  <a:gd name="connsiteX9" fmla="*/ 338667 w 2230967"/>
                                  <a:gd name="connsiteY9" fmla="*/ 465667 h 1203186"/>
                                  <a:gd name="connsiteX10" fmla="*/ 355600 w 2230967"/>
                                  <a:gd name="connsiteY10" fmla="*/ 482600 h 1203186"/>
                                  <a:gd name="connsiteX11" fmla="*/ 347134 w 2230967"/>
                                  <a:gd name="connsiteY11" fmla="*/ 524933 h 1203186"/>
                                  <a:gd name="connsiteX12" fmla="*/ 436034 w 2230967"/>
                                  <a:gd name="connsiteY12" fmla="*/ 579967 h 1203186"/>
                                  <a:gd name="connsiteX13" fmla="*/ 474134 w 2230967"/>
                                  <a:gd name="connsiteY13" fmla="*/ 592667 h 1203186"/>
                                  <a:gd name="connsiteX14" fmla="*/ 516467 w 2230967"/>
                                  <a:gd name="connsiteY14" fmla="*/ 622300 h 1203186"/>
                                  <a:gd name="connsiteX15" fmla="*/ 537634 w 2230967"/>
                                  <a:gd name="connsiteY15" fmla="*/ 660400 h 1203186"/>
                                  <a:gd name="connsiteX16" fmla="*/ 541867 w 2230967"/>
                                  <a:gd name="connsiteY16" fmla="*/ 698500 h 1203186"/>
                                  <a:gd name="connsiteX17" fmla="*/ 563034 w 2230967"/>
                                  <a:gd name="connsiteY17" fmla="*/ 745067 h 1203186"/>
                                  <a:gd name="connsiteX18" fmla="*/ 584200 w 2230967"/>
                                  <a:gd name="connsiteY18" fmla="*/ 791633 h 1203186"/>
                                  <a:gd name="connsiteX19" fmla="*/ 618067 w 2230967"/>
                                  <a:gd name="connsiteY19" fmla="*/ 833967 h 1203186"/>
                                  <a:gd name="connsiteX20" fmla="*/ 639234 w 2230967"/>
                                  <a:gd name="connsiteY20" fmla="*/ 846667 h 1203186"/>
                                  <a:gd name="connsiteX21" fmla="*/ 668867 w 2230967"/>
                                  <a:gd name="connsiteY21" fmla="*/ 910167 h 1203186"/>
                                  <a:gd name="connsiteX22" fmla="*/ 706967 w 2230967"/>
                                  <a:gd name="connsiteY22" fmla="*/ 965200 h 1203186"/>
                                  <a:gd name="connsiteX23" fmla="*/ 745067 w 2230967"/>
                                  <a:gd name="connsiteY23" fmla="*/ 994833 h 1203186"/>
                                  <a:gd name="connsiteX24" fmla="*/ 817034 w 2230967"/>
                                  <a:gd name="connsiteY24" fmla="*/ 982133 h 1203186"/>
                                  <a:gd name="connsiteX25" fmla="*/ 880534 w 2230967"/>
                                  <a:gd name="connsiteY25" fmla="*/ 982133 h 1203186"/>
                                  <a:gd name="connsiteX26" fmla="*/ 944034 w 2230967"/>
                                  <a:gd name="connsiteY26" fmla="*/ 986367 h 1203186"/>
                                  <a:gd name="connsiteX27" fmla="*/ 969434 w 2230967"/>
                                  <a:gd name="connsiteY27" fmla="*/ 1028700 h 1203186"/>
                                  <a:gd name="connsiteX28" fmla="*/ 969434 w 2230967"/>
                                  <a:gd name="connsiteY28" fmla="*/ 1066800 h 1203186"/>
                                  <a:gd name="connsiteX29" fmla="*/ 986367 w 2230967"/>
                                  <a:gd name="connsiteY29" fmla="*/ 1100667 h 1203186"/>
                                  <a:gd name="connsiteX30" fmla="*/ 1037167 w 2230967"/>
                                  <a:gd name="connsiteY30" fmla="*/ 1113367 h 1203186"/>
                                  <a:gd name="connsiteX31" fmla="*/ 1071034 w 2230967"/>
                                  <a:gd name="connsiteY31" fmla="*/ 1138767 h 1203186"/>
                                  <a:gd name="connsiteX32" fmla="*/ 1087967 w 2230967"/>
                                  <a:gd name="connsiteY32" fmla="*/ 1159933 h 1203186"/>
                                  <a:gd name="connsiteX33" fmla="*/ 1113367 w 2230967"/>
                                  <a:gd name="connsiteY33" fmla="*/ 1176867 h 1203186"/>
                                  <a:gd name="connsiteX34" fmla="*/ 1155700 w 2230967"/>
                                  <a:gd name="connsiteY34" fmla="*/ 1202267 h 1203186"/>
                                  <a:gd name="connsiteX35" fmla="*/ 1206500 w 2230967"/>
                                  <a:gd name="connsiteY35" fmla="*/ 1198033 h 1203186"/>
                                  <a:gd name="connsiteX36" fmla="*/ 1295400 w 2230967"/>
                                  <a:gd name="connsiteY36" fmla="*/ 1189567 h 1203186"/>
                                  <a:gd name="connsiteX37" fmla="*/ 1363134 w 2230967"/>
                                  <a:gd name="connsiteY37" fmla="*/ 1181100 h 1203186"/>
                                  <a:gd name="connsiteX38" fmla="*/ 1452034 w 2230967"/>
                                  <a:gd name="connsiteY38" fmla="*/ 1168400 h 1203186"/>
                                  <a:gd name="connsiteX39" fmla="*/ 1519767 w 2230967"/>
                                  <a:gd name="connsiteY39" fmla="*/ 1181100 h 1203186"/>
                                  <a:gd name="connsiteX40" fmla="*/ 1579034 w 2230967"/>
                                  <a:gd name="connsiteY40" fmla="*/ 1176867 h 1203186"/>
                                  <a:gd name="connsiteX41" fmla="*/ 1591734 w 2230967"/>
                                  <a:gd name="connsiteY41" fmla="*/ 1117600 h 1203186"/>
                                  <a:gd name="connsiteX42" fmla="*/ 1638300 w 2230967"/>
                                  <a:gd name="connsiteY42" fmla="*/ 1062567 h 1203186"/>
                                  <a:gd name="connsiteX43" fmla="*/ 1659467 w 2230967"/>
                                  <a:gd name="connsiteY43" fmla="*/ 1020233 h 1203186"/>
                                  <a:gd name="connsiteX44" fmla="*/ 1689100 w 2230967"/>
                                  <a:gd name="connsiteY44" fmla="*/ 969433 h 1203186"/>
                                  <a:gd name="connsiteX45" fmla="*/ 1706034 w 2230967"/>
                                  <a:gd name="connsiteY45" fmla="*/ 910167 h 1203186"/>
                                  <a:gd name="connsiteX46" fmla="*/ 1727200 w 2230967"/>
                                  <a:gd name="connsiteY46" fmla="*/ 884767 h 1203186"/>
                                  <a:gd name="connsiteX47" fmla="*/ 1756834 w 2230967"/>
                                  <a:gd name="connsiteY47" fmla="*/ 867833 h 1203186"/>
                                  <a:gd name="connsiteX48" fmla="*/ 1862667 w 2230967"/>
                                  <a:gd name="connsiteY48" fmla="*/ 812800 h 1203186"/>
                                  <a:gd name="connsiteX49" fmla="*/ 1883834 w 2230967"/>
                                  <a:gd name="connsiteY49" fmla="*/ 783167 h 1203186"/>
                                  <a:gd name="connsiteX50" fmla="*/ 1955800 w 2230967"/>
                                  <a:gd name="connsiteY50" fmla="*/ 740833 h 1203186"/>
                                  <a:gd name="connsiteX51" fmla="*/ 2019300 w 2230967"/>
                                  <a:gd name="connsiteY51" fmla="*/ 715433 h 1203186"/>
                                  <a:gd name="connsiteX52" fmla="*/ 2048934 w 2230967"/>
                                  <a:gd name="connsiteY52" fmla="*/ 685800 h 1203186"/>
                                  <a:gd name="connsiteX53" fmla="*/ 2108200 w 2230967"/>
                                  <a:gd name="connsiteY53" fmla="*/ 656167 h 1203186"/>
                                  <a:gd name="connsiteX54" fmla="*/ 2192867 w 2230967"/>
                                  <a:gd name="connsiteY54" fmla="*/ 698500 h 1203186"/>
                                  <a:gd name="connsiteX55" fmla="*/ 2230967 w 2230967"/>
                                  <a:gd name="connsiteY55" fmla="*/ 673100 h 12031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Lst>
                                <a:rect l="l" t="t" r="r" b="b"/>
                                <a:pathLst>
                                  <a:path w="2230967" h="1203186">
                                    <a:moveTo>
                                      <a:pt x="0" y="0"/>
                                    </a:moveTo>
                                    <a:cubicBezTo>
                                      <a:pt x="40216" y="61736"/>
                                      <a:pt x="80433" y="123472"/>
                                      <a:pt x="114300" y="152400"/>
                                    </a:cubicBezTo>
                                    <a:cubicBezTo>
                                      <a:pt x="148167" y="181328"/>
                                      <a:pt x="183444" y="159456"/>
                                      <a:pt x="203200" y="173567"/>
                                    </a:cubicBezTo>
                                    <a:cubicBezTo>
                                      <a:pt x="222956" y="187678"/>
                                      <a:pt x="224367" y="220134"/>
                                      <a:pt x="232834" y="237067"/>
                                    </a:cubicBezTo>
                                    <a:cubicBezTo>
                                      <a:pt x="241301" y="254000"/>
                                      <a:pt x="250472" y="261762"/>
                                      <a:pt x="254000" y="275167"/>
                                    </a:cubicBezTo>
                                    <a:cubicBezTo>
                                      <a:pt x="257528" y="288573"/>
                                      <a:pt x="254000" y="317500"/>
                                      <a:pt x="254000" y="317500"/>
                                    </a:cubicBezTo>
                                    <a:cubicBezTo>
                                      <a:pt x="254000" y="332317"/>
                                      <a:pt x="257528" y="350662"/>
                                      <a:pt x="254000" y="364067"/>
                                    </a:cubicBezTo>
                                    <a:cubicBezTo>
                                      <a:pt x="250472" y="377473"/>
                                      <a:pt x="227190" y="389466"/>
                                      <a:pt x="232834" y="397933"/>
                                    </a:cubicBezTo>
                                    <a:cubicBezTo>
                                      <a:pt x="238478" y="406400"/>
                                      <a:pt x="270228" y="403578"/>
                                      <a:pt x="287867" y="414867"/>
                                    </a:cubicBezTo>
                                    <a:cubicBezTo>
                                      <a:pt x="305506" y="426156"/>
                                      <a:pt x="338667" y="465667"/>
                                      <a:pt x="338667" y="465667"/>
                                    </a:cubicBezTo>
                                    <a:cubicBezTo>
                                      <a:pt x="349956" y="476956"/>
                                      <a:pt x="354189" y="472722"/>
                                      <a:pt x="355600" y="482600"/>
                                    </a:cubicBezTo>
                                    <a:cubicBezTo>
                                      <a:pt x="357011" y="492478"/>
                                      <a:pt x="333728" y="508705"/>
                                      <a:pt x="347134" y="524933"/>
                                    </a:cubicBezTo>
                                    <a:cubicBezTo>
                                      <a:pt x="360540" y="541161"/>
                                      <a:pt x="414867" y="568678"/>
                                      <a:pt x="436034" y="579967"/>
                                    </a:cubicBezTo>
                                    <a:cubicBezTo>
                                      <a:pt x="457201" y="591256"/>
                                      <a:pt x="460729" y="585612"/>
                                      <a:pt x="474134" y="592667"/>
                                    </a:cubicBezTo>
                                    <a:cubicBezTo>
                                      <a:pt x="487539" y="599722"/>
                                      <a:pt x="505884" y="611011"/>
                                      <a:pt x="516467" y="622300"/>
                                    </a:cubicBezTo>
                                    <a:cubicBezTo>
                                      <a:pt x="527050" y="633589"/>
                                      <a:pt x="533401" y="647700"/>
                                      <a:pt x="537634" y="660400"/>
                                    </a:cubicBezTo>
                                    <a:cubicBezTo>
                                      <a:pt x="541867" y="673100"/>
                                      <a:pt x="537634" y="684389"/>
                                      <a:pt x="541867" y="698500"/>
                                    </a:cubicBezTo>
                                    <a:cubicBezTo>
                                      <a:pt x="546100" y="712611"/>
                                      <a:pt x="555979" y="729545"/>
                                      <a:pt x="563034" y="745067"/>
                                    </a:cubicBezTo>
                                    <a:cubicBezTo>
                                      <a:pt x="570089" y="760589"/>
                                      <a:pt x="575028" y="776816"/>
                                      <a:pt x="584200" y="791633"/>
                                    </a:cubicBezTo>
                                    <a:cubicBezTo>
                                      <a:pt x="593372" y="806450"/>
                                      <a:pt x="608895" y="824795"/>
                                      <a:pt x="618067" y="833967"/>
                                    </a:cubicBezTo>
                                    <a:cubicBezTo>
                                      <a:pt x="627239" y="843139"/>
                                      <a:pt x="630767" y="833967"/>
                                      <a:pt x="639234" y="846667"/>
                                    </a:cubicBezTo>
                                    <a:cubicBezTo>
                                      <a:pt x="647701" y="859367"/>
                                      <a:pt x="657578" y="890412"/>
                                      <a:pt x="668867" y="910167"/>
                                    </a:cubicBezTo>
                                    <a:cubicBezTo>
                                      <a:pt x="680156" y="929923"/>
                                      <a:pt x="694267" y="951089"/>
                                      <a:pt x="706967" y="965200"/>
                                    </a:cubicBezTo>
                                    <a:cubicBezTo>
                                      <a:pt x="719667" y="979311"/>
                                      <a:pt x="726723" y="992011"/>
                                      <a:pt x="745067" y="994833"/>
                                    </a:cubicBezTo>
                                    <a:cubicBezTo>
                                      <a:pt x="763412" y="997655"/>
                                      <a:pt x="794456" y="984250"/>
                                      <a:pt x="817034" y="982133"/>
                                    </a:cubicBezTo>
                                    <a:cubicBezTo>
                                      <a:pt x="839612" y="980016"/>
                                      <a:pt x="859367" y="981427"/>
                                      <a:pt x="880534" y="982133"/>
                                    </a:cubicBezTo>
                                    <a:cubicBezTo>
                                      <a:pt x="901701" y="982839"/>
                                      <a:pt x="929217" y="978606"/>
                                      <a:pt x="944034" y="986367"/>
                                    </a:cubicBezTo>
                                    <a:cubicBezTo>
                                      <a:pt x="958851" y="994128"/>
                                      <a:pt x="965201" y="1015295"/>
                                      <a:pt x="969434" y="1028700"/>
                                    </a:cubicBezTo>
                                    <a:cubicBezTo>
                                      <a:pt x="973667" y="1042106"/>
                                      <a:pt x="966612" y="1054806"/>
                                      <a:pt x="969434" y="1066800"/>
                                    </a:cubicBezTo>
                                    <a:cubicBezTo>
                                      <a:pt x="972256" y="1078795"/>
                                      <a:pt x="975078" y="1092906"/>
                                      <a:pt x="986367" y="1100667"/>
                                    </a:cubicBezTo>
                                    <a:cubicBezTo>
                                      <a:pt x="997656" y="1108428"/>
                                      <a:pt x="1023056" y="1107017"/>
                                      <a:pt x="1037167" y="1113367"/>
                                    </a:cubicBezTo>
                                    <a:cubicBezTo>
                                      <a:pt x="1051278" y="1119717"/>
                                      <a:pt x="1062567" y="1131006"/>
                                      <a:pt x="1071034" y="1138767"/>
                                    </a:cubicBezTo>
                                    <a:cubicBezTo>
                                      <a:pt x="1079501" y="1146528"/>
                                      <a:pt x="1080912" y="1153583"/>
                                      <a:pt x="1087967" y="1159933"/>
                                    </a:cubicBezTo>
                                    <a:cubicBezTo>
                                      <a:pt x="1095022" y="1166283"/>
                                      <a:pt x="1102078" y="1169811"/>
                                      <a:pt x="1113367" y="1176867"/>
                                    </a:cubicBezTo>
                                    <a:cubicBezTo>
                                      <a:pt x="1124656" y="1183923"/>
                                      <a:pt x="1140178" y="1198739"/>
                                      <a:pt x="1155700" y="1202267"/>
                                    </a:cubicBezTo>
                                    <a:cubicBezTo>
                                      <a:pt x="1171222" y="1205795"/>
                                      <a:pt x="1206500" y="1198033"/>
                                      <a:pt x="1206500" y="1198033"/>
                                    </a:cubicBezTo>
                                    <a:lnTo>
                                      <a:pt x="1295400" y="1189567"/>
                                    </a:lnTo>
                                    <a:cubicBezTo>
                                      <a:pt x="1321506" y="1186745"/>
                                      <a:pt x="1363134" y="1181100"/>
                                      <a:pt x="1363134" y="1181100"/>
                                    </a:cubicBezTo>
                                    <a:cubicBezTo>
                                      <a:pt x="1389240" y="1177572"/>
                                      <a:pt x="1425929" y="1168400"/>
                                      <a:pt x="1452034" y="1168400"/>
                                    </a:cubicBezTo>
                                    <a:cubicBezTo>
                                      <a:pt x="1478139" y="1168400"/>
                                      <a:pt x="1498600" y="1179689"/>
                                      <a:pt x="1519767" y="1181100"/>
                                    </a:cubicBezTo>
                                    <a:cubicBezTo>
                                      <a:pt x="1540934" y="1182511"/>
                                      <a:pt x="1567040" y="1187450"/>
                                      <a:pt x="1579034" y="1176867"/>
                                    </a:cubicBezTo>
                                    <a:cubicBezTo>
                                      <a:pt x="1591028" y="1166284"/>
                                      <a:pt x="1581856" y="1136650"/>
                                      <a:pt x="1591734" y="1117600"/>
                                    </a:cubicBezTo>
                                    <a:cubicBezTo>
                                      <a:pt x="1601612" y="1098550"/>
                                      <a:pt x="1627011" y="1078795"/>
                                      <a:pt x="1638300" y="1062567"/>
                                    </a:cubicBezTo>
                                    <a:cubicBezTo>
                                      <a:pt x="1649589" y="1046339"/>
                                      <a:pt x="1659467" y="1020233"/>
                                      <a:pt x="1659467" y="1020233"/>
                                    </a:cubicBezTo>
                                    <a:cubicBezTo>
                                      <a:pt x="1667934" y="1004711"/>
                                      <a:pt x="1681339" y="987777"/>
                                      <a:pt x="1689100" y="969433"/>
                                    </a:cubicBezTo>
                                    <a:cubicBezTo>
                                      <a:pt x="1696861" y="951089"/>
                                      <a:pt x="1699684" y="924278"/>
                                      <a:pt x="1706034" y="910167"/>
                                    </a:cubicBezTo>
                                    <a:cubicBezTo>
                                      <a:pt x="1712384" y="896056"/>
                                      <a:pt x="1718733" y="891823"/>
                                      <a:pt x="1727200" y="884767"/>
                                    </a:cubicBezTo>
                                    <a:cubicBezTo>
                                      <a:pt x="1735667" y="877711"/>
                                      <a:pt x="1734256" y="879828"/>
                                      <a:pt x="1756834" y="867833"/>
                                    </a:cubicBezTo>
                                    <a:cubicBezTo>
                                      <a:pt x="1779412" y="855839"/>
                                      <a:pt x="1841500" y="826911"/>
                                      <a:pt x="1862667" y="812800"/>
                                    </a:cubicBezTo>
                                    <a:cubicBezTo>
                                      <a:pt x="1883834" y="798689"/>
                                      <a:pt x="1868312" y="795161"/>
                                      <a:pt x="1883834" y="783167"/>
                                    </a:cubicBezTo>
                                    <a:cubicBezTo>
                                      <a:pt x="1899356" y="771173"/>
                                      <a:pt x="1933222" y="752122"/>
                                      <a:pt x="1955800" y="740833"/>
                                    </a:cubicBezTo>
                                    <a:cubicBezTo>
                                      <a:pt x="1978378" y="729544"/>
                                      <a:pt x="2003778" y="724605"/>
                                      <a:pt x="2019300" y="715433"/>
                                    </a:cubicBezTo>
                                    <a:cubicBezTo>
                                      <a:pt x="2034822" y="706261"/>
                                      <a:pt x="2034117" y="695678"/>
                                      <a:pt x="2048934" y="685800"/>
                                    </a:cubicBezTo>
                                    <a:cubicBezTo>
                                      <a:pt x="2063751" y="675922"/>
                                      <a:pt x="2084211" y="654050"/>
                                      <a:pt x="2108200" y="656167"/>
                                    </a:cubicBezTo>
                                    <a:cubicBezTo>
                                      <a:pt x="2132189" y="658284"/>
                                      <a:pt x="2172406" y="695678"/>
                                      <a:pt x="2192867" y="698500"/>
                                    </a:cubicBezTo>
                                    <a:cubicBezTo>
                                      <a:pt x="2213328" y="701322"/>
                                      <a:pt x="2218267" y="654755"/>
                                      <a:pt x="2230967" y="673100"/>
                                    </a:cubicBezTo>
                                  </a:path>
                                </a:pathLst>
                              </a:cu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0" name="Freeform: Shape 590"/>
                            <wps:cNvSpPr/>
                            <wps:spPr>
                              <a:xfrm>
                                <a:off x="2217420" y="312420"/>
                                <a:ext cx="2438400" cy="529408"/>
                              </a:xfrm>
                              <a:custGeom>
                                <a:avLst/>
                                <a:gdLst>
                                  <a:gd name="connsiteX0" fmla="*/ 0 w 2438400"/>
                                  <a:gd name="connsiteY0" fmla="*/ 348786 h 529408"/>
                                  <a:gd name="connsiteX1" fmla="*/ 22577 w 2438400"/>
                                  <a:gd name="connsiteY1" fmla="*/ 272586 h 529408"/>
                                  <a:gd name="connsiteX2" fmla="*/ 64911 w 2438400"/>
                                  <a:gd name="connsiteY2" fmla="*/ 224608 h 529408"/>
                                  <a:gd name="connsiteX3" fmla="*/ 107244 w 2438400"/>
                                  <a:gd name="connsiteY3" fmla="*/ 207675 h 529408"/>
                                  <a:gd name="connsiteX4" fmla="*/ 172155 w 2438400"/>
                                  <a:gd name="connsiteY4" fmla="*/ 218964 h 529408"/>
                                  <a:gd name="connsiteX5" fmla="*/ 225777 w 2438400"/>
                                  <a:gd name="connsiteY5" fmla="*/ 204853 h 529408"/>
                                  <a:gd name="connsiteX6" fmla="*/ 290688 w 2438400"/>
                                  <a:gd name="connsiteY6" fmla="*/ 227431 h 529408"/>
                                  <a:gd name="connsiteX7" fmla="*/ 383822 w 2438400"/>
                                  <a:gd name="connsiteY7" fmla="*/ 258475 h 529408"/>
                                  <a:gd name="connsiteX8" fmla="*/ 445911 w 2438400"/>
                                  <a:gd name="connsiteY8" fmla="*/ 244364 h 529408"/>
                                  <a:gd name="connsiteX9" fmla="*/ 496711 w 2438400"/>
                                  <a:gd name="connsiteY9" fmla="*/ 213319 h 529408"/>
                                  <a:gd name="connsiteX10" fmla="*/ 609600 w 2438400"/>
                                  <a:gd name="connsiteY10" fmla="*/ 185097 h 529408"/>
                                  <a:gd name="connsiteX11" fmla="*/ 680155 w 2438400"/>
                                  <a:gd name="connsiteY11" fmla="*/ 179453 h 529408"/>
                                  <a:gd name="connsiteX12" fmla="*/ 733777 w 2438400"/>
                                  <a:gd name="connsiteY12" fmla="*/ 131475 h 529408"/>
                                  <a:gd name="connsiteX13" fmla="*/ 767644 w 2438400"/>
                                  <a:gd name="connsiteY13" fmla="*/ 94786 h 529408"/>
                                  <a:gd name="connsiteX14" fmla="*/ 804333 w 2438400"/>
                                  <a:gd name="connsiteY14" fmla="*/ 60919 h 529408"/>
                                  <a:gd name="connsiteX15" fmla="*/ 869244 w 2438400"/>
                                  <a:gd name="connsiteY15" fmla="*/ 32697 h 529408"/>
                                  <a:gd name="connsiteX16" fmla="*/ 931333 w 2438400"/>
                                  <a:gd name="connsiteY16" fmla="*/ 58097 h 529408"/>
                                  <a:gd name="connsiteX17" fmla="*/ 973666 w 2438400"/>
                                  <a:gd name="connsiteY17" fmla="*/ 72208 h 529408"/>
                                  <a:gd name="connsiteX18" fmla="*/ 1030111 w 2438400"/>
                                  <a:gd name="connsiteY18" fmla="*/ 179453 h 529408"/>
                                  <a:gd name="connsiteX19" fmla="*/ 1058333 w 2438400"/>
                                  <a:gd name="connsiteY19" fmla="*/ 258475 h 529408"/>
                                  <a:gd name="connsiteX20" fmla="*/ 1069622 w 2438400"/>
                                  <a:gd name="connsiteY20" fmla="*/ 314919 h 529408"/>
                                  <a:gd name="connsiteX21" fmla="*/ 1157111 w 2438400"/>
                                  <a:gd name="connsiteY21" fmla="*/ 357253 h 529408"/>
                                  <a:gd name="connsiteX22" fmla="*/ 1213555 w 2438400"/>
                                  <a:gd name="connsiteY22" fmla="*/ 297986 h 529408"/>
                                  <a:gd name="connsiteX23" fmla="*/ 1295400 w 2438400"/>
                                  <a:gd name="connsiteY23" fmla="*/ 255653 h 529408"/>
                                  <a:gd name="connsiteX24" fmla="*/ 1380066 w 2438400"/>
                                  <a:gd name="connsiteY24" fmla="*/ 233075 h 529408"/>
                                  <a:gd name="connsiteX25" fmla="*/ 1433688 w 2438400"/>
                                  <a:gd name="connsiteY25" fmla="*/ 100431 h 529408"/>
                                  <a:gd name="connsiteX26" fmla="*/ 1467555 w 2438400"/>
                                  <a:gd name="connsiteY26" fmla="*/ 41164 h 529408"/>
                                  <a:gd name="connsiteX27" fmla="*/ 1515533 w 2438400"/>
                                  <a:gd name="connsiteY27" fmla="*/ 4475 h 529408"/>
                                  <a:gd name="connsiteX28" fmla="*/ 1586088 w 2438400"/>
                                  <a:gd name="connsiteY28" fmla="*/ 15764 h 529408"/>
                                  <a:gd name="connsiteX29" fmla="*/ 1707444 w 2438400"/>
                                  <a:gd name="connsiteY29" fmla="*/ 52453 h 529408"/>
                                  <a:gd name="connsiteX30" fmla="*/ 1845733 w 2438400"/>
                                  <a:gd name="connsiteY30" fmla="*/ 1653 h 529408"/>
                                  <a:gd name="connsiteX31" fmla="*/ 1924755 w 2438400"/>
                                  <a:gd name="connsiteY31" fmla="*/ 15764 h 529408"/>
                                  <a:gd name="connsiteX32" fmla="*/ 2003777 w 2438400"/>
                                  <a:gd name="connsiteY32" fmla="*/ 49631 h 529408"/>
                                  <a:gd name="connsiteX33" fmla="*/ 2082800 w 2438400"/>
                                  <a:gd name="connsiteY33" fmla="*/ 91964 h 529408"/>
                                  <a:gd name="connsiteX34" fmla="*/ 2144888 w 2438400"/>
                                  <a:gd name="connsiteY34" fmla="*/ 154053 h 529408"/>
                                  <a:gd name="connsiteX35" fmla="*/ 2212622 w 2438400"/>
                                  <a:gd name="connsiteY35" fmla="*/ 292342 h 529408"/>
                                  <a:gd name="connsiteX36" fmla="*/ 2254955 w 2438400"/>
                                  <a:gd name="connsiteY36" fmla="*/ 377008 h 529408"/>
                                  <a:gd name="connsiteX37" fmla="*/ 2331155 w 2438400"/>
                                  <a:gd name="connsiteY37" fmla="*/ 475786 h 529408"/>
                                  <a:gd name="connsiteX38" fmla="*/ 2438400 w 2438400"/>
                                  <a:gd name="connsiteY38" fmla="*/ 529408 h 5294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2438400" h="529408">
                                    <a:moveTo>
                                      <a:pt x="0" y="348786"/>
                                    </a:moveTo>
                                    <a:cubicBezTo>
                                      <a:pt x="5879" y="321034"/>
                                      <a:pt x="11759" y="293282"/>
                                      <a:pt x="22577" y="272586"/>
                                    </a:cubicBezTo>
                                    <a:cubicBezTo>
                                      <a:pt x="33395" y="251890"/>
                                      <a:pt x="50800" y="235426"/>
                                      <a:pt x="64911" y="224608"/>
                                    </a:cubicBezTo>
                                    <a:cubicBezTo>
                                      <a:pt x="79022" y="213789"/>
                                      <a:pt x="89370" y="208616"/>
                                      <a:pt x="107244" y="207675"/>
                                    </a:cubicBezTo>
                                    <a:cubicBezTo>
                                      <a:pt x="125118" y="206734"/>
                                      <a:pt x="152400" y="219434"/>
                                      <a:pt x="172155" y="218964"/>
                                    </a:cubicBezTo>
                                    <a:cubicBezTo>
                                      <a:pt x="191910" y="218494"/>
                                      <a:pt x="206022" y="203442"/>
                                      <a:pt x="225777" y="204853"/>
                                    </a:cubicBezTo>
                                    <a:cubicBezTo>
                                      <a:pt x="245532" y="206264"/>
                                      <a:pt x="264347" y="218494"/>
                                      <a:pt x="290688" y="227431"/>
                                    </a:cubicBezTo>
                                    <a:cubicBezTo>
                                      <a:pt x="317029" y="236368"/>
                                      <a:pt x="357952" y="255653"/>
                                      <a:pt x="383822" y="258475"/>
                                    </a:cubicBezTo>
                                    <a:cubicBezTo>
                                      <a:pt x="409692" y="261297"/>
                                      <a:pt x="427096" y="251890"/>
                                      <a:pt x="445911" y="244364"/>
                                    </a:cubicBezTo>
                                    <a:cubicBezTo>
                                      <a:pt x="464726" y="236838"/>
                                      <a:pt x="469430" y="223197"/>
                                      <a:pt x="496711" y="213319"/>
                                    </a:cubicBezTo>
                                    <a:cubicBezTo>
                                      <a:pt x="523992" y="203441"/>
                                      <a:pt x="579026" y="190741"/>
                                      <a:pt x="609600" y="185097"/>
                                    </a:cubicBezTo>
                                    <a:cubicBezTo>
                                      <a:pt x="640174" y="179453"/>
                                      <a:pt x="659459" y="188390"/>
                                      <a:pt x="680155" y="179453"/>
                                    </a:cubicBezTo>
                                    <a:cubicBezTo>
                                      <a:pt x="700851" y="170516"/>
                                      <a:pt x="719196" y="145586"/>
                                      <a:pt x="733777" y="131475"/>
                                    </a:cubicBezTo>
                                    <a:cubicBezTo>
                                      <a:pt x="748358" y="117364"/>
                                      <a:pt x="755885" y="106545"/>
                                      <a:pt x="767644" y="94786"/>
                                    </a:cubicBezTo>
                                    <a:cubicBezTo>
                                      <a:pt x="779403" y="83027"/>
                                      <a:pt x="787400" y="71267"/>
                                      <a:pt x="804333" y="60919"/>
                                    </a:cubicBezTo>
                                    <a:cubicBezTo>
                                      <a:pt x="821266" y="50571"/>
                                      <a:pt x="848077" y="33167"/>
                                      <a:pt x="869244" y="32697"/>
                                    </a:cubicBezTo>
                                    <a:cubicBezTo>
                                      <a:pt x="890411" y="32227"/>
                                      <a:pt x="913929" y="51512"/>
                                      <a:pt x="931333" y="58097"/>
                                    </a:cubicBezTo>
                                    <a:cubicBezTo>
                                      <a:pt x="948737" y="64682"/>
                                      <a:pt x="957203" y="51982"/>
                                      <a:pt x="973666" y="72208"/>
                                    </a:cubicBezTo>
                                    <a:cubicBezTo>
                                      <a:pt x="990129" y="92434"/>
                                      <a:pt x="1016000" y="148408"/>
                                      <a:pt x="1030111" y="179453"/>
                                    </a:cubicBezTo>
                                    <a:cubicBezTo>
                                      <a:pt x="1044222" y="210497"/>
                                      <a:pt x="1051748" y="235897"/>
                                      <a:pt x="1058333" y="258475"/>
                                    </a:cubicBezTo>
                                    <a:cubicBezTo>
                                      <a:pt x="1064918" y="281053"/>
                                      <a:pt x="1053159" y="298456"/>
                                      <a:pt x="1069622" y="314919"/>
                                    </a:cubicBezTo>
                                    <a:cubicBezTo>
                                      <a:pt x="1086085" y="331382"/>
                                      <a:pt x="1133122" y="360075"/>
                                      <a:pt x="1157111" y="357253"/>
                                    </a:cubicBezTo>
                                    <a:cubicBezTo>
                                      <a:pt x="1181100" y="354431"/>
                                      <a:pt x="1190507" y="314919"/>
                                      <a:pt x="1213555" y="297986"/>
                                    </a:cubicBezTo>
                                    <a:cubicBezTo>
                                      <a:pt x="1236603" y="281053"/>
                                      <a:pt x="1267648" y="266471"/>
                                      <a:pt x="1295400" y="255653"/>
                                    </a:cubicBezTo>
                                    <a:cubicBezTo>
                                      <a:pt x="1323152" y="244835"/>
                                      <a:pt x="1357018" y="258945"/>
                                      <a:pt x="1380066" y="233075"/>
                                    </a:cubicBezTo>
                                    <a:cubicBezTo>
                                      <a:pt x="1403114" y="207205"/>
                                      <a:pt x="1419107" y="132416"/>
                                      <a:pt x="1433688" y="100431"/>
                                    </a:cubicBezTo>
                                    <a:cubicBezTo>
                                      <a:pt x="1448269" y="68446"/>
                                      <a:pt x="1453914" y="57157"/>
                                      <a:pt x="1467555" y="41164"/>
                                    </a:cubicBezTo>
                                    <a:cubicBezTo>
                                      <a:pt x="1481196" y="25171"/>
                                      <a:pt x="1495778" y="8708"/>
                                      <a:pt x="1515533" y="4475"/>
                                    </a:cubicBezTo>
                                    <a:cubicBezTo>
                                      <a:pt x="1535289" y="242"/>
                                      <a:pt x="1554103" y="7768"/>
                                      <a:pt x="1586088" y="15764"/>
                                    </a:cubicBezTo>
                                    <a:cubicBezTo>
                                      <a:pt x="1618073" y="23760"/>
                                      <a:pt x="1664170" y="54805"/>
                                      <a:pt x="1707444" y="52453"/>
                                    </a:cubicBezTo>
                                    <a:cubicBezTo>
                                      <a:pt x="1750718" y="50101"/>
                                      <a:pt x="1809515" y="7768"/>
                                      <a:pt x="1845733" y="1653"/>
                                    </a:cubicBezTo>
                                    <a:cubicBezTo>
                                      <a:pt x="1881951" y="-4462"/>
                                      <a:pt x="1898414" y="7768"/>
                                      <a:pt x="1924755" y="15764"/>
                                    </a:cubicBezTo>
                                    <a:cubicBezTo>
                                      <a:pt x="1951096" y="23760"/>
                                      <a:pt x="1977436" y="36931"/>
                                      <a:pt x="2003777" y="49631"/>
                                    </a:cubicBezTo>
                                    <a:cubicBezTo>
                                      <a:pt x="2030118" y="62331"/>
                                      <a:pt x="2059282" y="74560"/>
                                      <a:pt x="2082800" y="91964"/>
                                    </a:cubicBezTo>
                                    <a:cubicBezTo>
                                      <a:pt x="2106318" y="109368"/>
                                      <a:pt x="2123251" y="120657"/>
                                      <a:pt x="2144888" y="154053"/>
                                    </a:cubicBezTo>
                                    <a:cubicBezTo>
                                      <a:pt x="2166525" y="187449"/>
                                      <a:pt x="2194278" y="255183"/>
                                      <a:pt x="2212622" y="292342"/>
                                    </a:cubicBezTo>
                                    <a:cubicBezTo>
                                      <a:pt x="2230966" y="329501"/>
                                      <a:pt x="2235200" y="346434"/>
                                      <a:pt x="2254955" y="377008"/>
                                    </a:cubicBezTo>
                                    <a:cubicBezTo>
                                      <a:pt x="2274710" y="407582"/>
                                      <a:pt x="2300581" y="450386"/>
                                      <a:pt x="2331155" y="475786"/>
                                    </a:cubicBezTo>
                                    <a:cubicBezTo>
                                      <a:pt x="2361729" y="501186"/>
                                      <a:pt x="2438400" y="529408"/>
                                      <a:pt x="2438400" y="529408"/>
                                    </a:cubicBezTo>
                                  </a:path>
                                </a:pathLst>
                              </a:cu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1" name="Freeform: Shape 591"/>
                            <wps:cNvSpPr/>
                            <wps:spPr>
                              <a:xfrm>
                                <a:off x="4640580" y="563880"/>
                                <a:ext cx="2462248" cy="514334"/>
                              </a:xfrm>
                              <a:custGeom>
                                <a:avLst/>
                                <a:gdLst>
                                  <a:gd name="connsiteX0" fmla="*/ 0 w 2439941"/>
                                  <a:gd name="connsiteY0" fmla="*/ 285734 h 514334"/>
                                  <a:gd name="connsiteX1" fmla="*/ 158044 w 2439941"/>
                                  <a:gd name="connsiteY1" fmla="*/ 212356 h 514334"/>
                                  <a:gd name="connsiteX2" fmla="*/ 237067 w 2439941"/>
                                  <a:gd name="connsiteY2" fmla="*/ 102289 h 514334"/>
                                  <a:gd name="connsiteX3" fmla="*/ 307622 w 2439941"/>
                                  <a:gd name="connsiteY3" fmla="*/ 51489 h 514334"/>
                                  <a:gd name="connsiteX4" fmla="*/ 412044 w 2439941"/>
                                  <a:gd name="connsiteY4" fmla="*/ 65600 h 514334"/>
                                  <a:gd name="connsiteX5" fmla="*/ 476956 w 2439941"/>
                                  <a:gd name="connsiteY5" fmla="*/ 153089 h 514334"/>
                                  <a:gd name="connsiteX6" fmla="*/ 527756 w 2439941"/>
                                  <a:gd name="connsiteY6" fmla="*/ 220822 h 514334"/>
                                  <a:gd name="connsiteX7" fmla="*/ 595489 w 2439941"/>
                                  <a:gd name="connsiteY7" fmla="*/ 212356 h 514334"/>
                                  <a:gd name="connsiteX8" fmla="*/ 657578 w 2439941"/>
                                  <a:gd name="connsiteY8" fmla="*/ 155911 h 514334"/>
                                  <a:gd name="connsiteX9" fmla="*/ 719667 w 2439941"/>
                                  <a:gd name="connsiteY9" fmla="*/ 85356 h 514334"/>
                                  <a:gd name="connsiteX10" fmla="*/ 756356 w 2439941"/>
                                  <a:gd name="connsiteY10" fmla="*/ 23267 h 514334"/>
                                  <a:gd name="connsiteX11" fmla="*/ 809978 w 2439941"/>
                                  <a:gd name="connsiteY11" fmla="*/ 689 h 514334"/>
                                  <a:gd name="connsiteX12" fmla="*/ 857956 w 2439941"/>
                                  <a:gd name="connsiteY12" fmla="*/ 45845 h 514334"/>
                                  <a:gd name="connsiteX13" fmla="*/ 886178 w 2439941"/>
                                  <a:gd name="connsiteY13" fmla="*/ 119222 h 514334"/>
                                  <a:gd name="connsiteX14" fmla="*/ 928511 w 2439941"/>
                                  <a:gd name="connsiteY14" fmla="*/ 144622 h 514334"/>
                                  <a:gd name="connsiteX15" fmla="*/ 1044222 w 2439941"/>
                                  <a:gd name="connsiteY15" fmla="*/ 136156 h 514334"/>
                                  <a:gd name="connsiteX16" fmla="*/ 1111956 w 2439941"/>
                                  <a:gd name="connsiteY16" fmla="*/ 150267 h 514334"/>
                                  <a:gd name="connsiteX17" fmla="*/ 1261533 w 2439941"/>
                                  <a:gd name="connsiteY17" fmla="*/ 175667 h 514334"/>
                                  <a:gd name="connsiteX18" fmla="*/ 1326444 w 2439941"/>
                                  <a:gd name="connsiteY18" fmla="*/ 170022 h 514334"/>
                                  <a:gd name="connsiteX19" fmla="*/ 1391356 w 2439941"/>
                                  <a:gd name="connsiteY19" fmla="*/ 93822 h 514334"/>
                                  <a:gd name="connsiteX20" fmla="*/ 1470378 w 2439941"/>
                                  <a:gd name="connsiteY20" fmla="*/ 43022 h 514334"/>
                                  <a:gd name="connsiteX21" fmla="*/ 1549400 w 2439941"/>
                                  <a:gd name="connsiteY21" fmla="*/ 88178 h 514334"/>
                                  <a:gd name="connsiteX22" fmla="*/ 1617133 w 2439941"/>
                                  <a:gd name="connsiteY22" fmla="*/ 186956 h 514334"/>
                                  <a:gd name="connsiteX23" fmla="*/ 1653822 w 2439941"/>
                                  <a:gd name="connsiteY23" fmla="*/ 223645 h 514334"/>
                                  <a:gd name="connsiteX24" fmla="*/ 1730022 w 2439941"/>
                                  <a:gd name="connsiteY24" fmla="*/ 209534 h 514334"/>
                                  <a:gd name="connsiteX25" fmla="*/ 1806222 w 2439941"/>
                                  <a:gd name="connsiteY25" fmla="*/ 184134 h 514334"/>
                                  <a:gd name="connsiteX26" fmla="*/ 1910644 w 2439941"/>
                                  <a:gd name="connsiteY26" fmla="*/ 198245 h 514334"/>
                                  <a:gd name="connsiteX27" fmla="*/ 2034822 w 2439941"/>
                                  <a:gd name="connsiteY27" fmla="*/ 220822 h 514334"/>
                                  <a:gd name="connsiteX28" fmla="*/ 2153356 w 2439941"/>
                                  <a:gd name="connsiteY28" fmla="*/ 246222 h 514334"/>
                                  <a:gd name="connsiteX29" fmla="*/ 2263422 w 2439941"/>
                                  <a:gd name="connsiteY29" fmla="*/ 291378 h 514334"/>
                                  <a:gd name="connsiteX30" fmla="*/ 2269067 w 2439941"/>
                                  <a:gd name="connsiteY30" fmla="*/ 376045 h 514334"/>
                                  <a:gd name="connsiteX31" fmla="*/ 2359378 w 2439941"/>
                                  <a:gd name="connsiteY31" fmla="*/ 446600 h 514334"/>
                                  <a:gd name="connsiteX32" fmla="*/ 2435578 w 2439941"/>
                                  <a:gd name="connsiteY32" fmla="*/ 514334 h 5143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2439941" h="514334">
                                    <a:moveTo>
                                      <a:pt x="0" y="285734"/>
                                    </a:moveTo>
                                    <a:cubicBezTo>
                                      <a:pt x="59266" y="264332"/>
                                      <a:pt x="118533" y="242930"/>
                                      <a:pt x="158044" y="212356"/>
                                    </a:cubicBezTo>
                                    <a:cubicBezTo>
                                      <a:pt x="197555" y="181782"/>
                                      <a:pt x="212137" y="129100"/>
                                      <a:pt x="237067" y="102289"/>
                                    </a:cubicBezTo>
                                    <a:cubicBezTo>
                                      <a:pt x="261997" y="75478"/>
                                      <a:pt x="278459" y="57604"/>
                                      <a:pt x="307622" y="51489"/>
                                    </a:cubicBezTo>
                                    <a:cubicBezTo>
                                      <a:pt x="336785" y="45374"/>
                                      <a:pt x="383822" y="48667"/>
                                      <a:pt x="412044" y="65600"/>
                                    </a:cubicBezTo>
                                    <a:cubicBezTo>
                                      <a:pt x="440266" y="82533"/>
                                      <a:pt x="476956" y="153089"/>
                                      <a:pt x="476956" y="153089"/>
                                    </a:cubicBezTo>
                                    <a:cubicBezTo>
                                      <a:pt x="496241" y="178959"/>
                                      <a:pt x="508001" y="210944"/>
                                      <a:pt x="527756" y="220822"/>
                                    </a:cubicBezTo>
                                    <a:cubicBezTo>
                                      <a:pt x="547511" y="230700"/>
                                      <a:pt x="573852" y="223174"/>
                                      <a:pt x="595489" y="212356"/>
                                    </a:cubicBezTo>
                                    <a:cubicBezTo>
                                      <a:pt x="617126" y="201538"/>
                                      <a:pt x="636882" y="177078"/>
                                      <a:pt x="657578" y="155911"/>
                                    </a:cubicBezTo>
                                    <a:cubicBezTo>
                                      <a:pt x="678274" y="134744"/>
                                      <a:pt x="703204" y="107463"/>
                                      <a:pt x="719667" y="85356"/>
                                    </a:cubicBezTo>
                                    <a:cubicBezTo>
                                      <a:pt x="736130" y="63249"/>
                                      <a:pt x="741304" y="37378"/>
                                      <a:pt x="756356" y="23267"/>
                                    </a:cubicBezTo>
                                    <a:cubicBezTo>
                                      <a:pt x="771408" y="9156"/>
                                      <a:pt x="793045" y="-3074"/>
                                      <a:pt x="809978" y="689"/>
                                    </a:cubicBezTo>
                                    <a:cubicBezTo>
                                      <a:pt x="826911" y="4452"/>
                                      <a:pt x="845256" y="26090"/>
                                      <a:pt x="857956" y="45845"/>
                                    </a:cubicBezTo>
                                    <a:cubicBezTo>
                                      <a:pt x="870656" y="65600"/>
                                      <a:pt x="874419" y="102759"/>
                                      <a:pt x="886178" y="119222"/>
                                    </a:cubicBezTo>
                                    <a:cubicBezTo>
                                      <a:pt x="897937" y="135685"/>
                                      <a:pt x="902170" y="141800"/>
                                      <a:pt x="928511" y="144622"/>
                                    </a:cubicBezTo>
                                    <a:cubicBezTo>
                                      <a:pt x="954852" y="147444"/>
                                      <a:pt x="1013648" y="135215"/>
                                      <a:pt x="1044222" y="136156"/>
                                    </a:cubicBezTo>
                                    <a:cubicBezTo>
                                      <a:pt x="1074796" y="137097"/>
                                      <a:pt x="1075738" y="143682"/>
                                      <a:pt x="1111956" y="150267"/>
                                    </a:cubicBezTo>
                                    <a:cubicBezTo>
                                      <a:pt x="1148174" y="156852"/>
                                      <a:pt x="1225785" y="172375"/>
                                      <a:pt x="1261533" y="175667"/>
                                    </a:cubicBezTo>
                                    <a:cubicBezTo>
                                      <a:pt x="1297281" y="178959"/>
                                      <a:pt x="1304807" y="183663"/>
                                      <a:pt x="1326444" y="170022"/>
                                    </a:cubicBezTo>
                                    <a:cubicBezTo>
                                      <a:pt x="1348081" y="156381"/>
                                      <a:pt x="1367367" y="114989"/>
                                      <a:pt x="1391356" y="93822"/>
                                    </a:cubicBezTo>
                                    <a:cubicBezTo>
                                      <a:pt x="1415345" y="72655"/>
                                      <a:pt x="1444037" y="43963"/>
                                      <a:pt x="1470378" y="43022"/>
                                    </a:cubicBezTo>
                                    <a:cubicBezTo>
                                      <a:pt x="1496719" y="42081"/>
                                      <a:pt x="1524941" y="64189"/>
                                      <a:pt x="1549400" y="88178"/>
                                    </a:cubicBezTo>
                                    <a:cubicBezTo>
                                      <a:pt x="1573859" y="112167"/>
                                      <a:pt x="1599729" y="164378"/>
                                      <a:pt x="1617133" y="186956"/>
                                    </a:cubicBezTo>
                                    <a:cubicBezTo>
                                      <a:pt x="1634537" y="209534"/>
                                      <a:pt x="1635007" y="219882"/>
                                      <a:pt x="1653822" y="223645"/>
                                    </a:cubicBezTo>
                                    <a:cubicBezTo>
                                      <a:pt x="1672637" y="227408"/>
                                      <a:pt x="1704622" y="216119"/>
                                      <a:pt x="1730022" y="209534"/>
                                    </a:cubicBezTo>
                                    <a:cubicBezTo>
                                      <a:pt x="1755422" y="202949"/>
                                      <a:pt x="1776118" y="186015"/>
                                      <a:pt x="1806222" y="184134"/>
                                    </a:cubicBezTo>
                                    <a:cubicBezTo>
                                      <a:pt x="1836326" y="182252"/>
                                      <a:pt x="1872544" y="192130"/>
                                      <a:pt x="1910644" y="198245"/>
                                    </a:cubicBezTo>
                                    <a:cubicBezTo>
                                      <a:pt x="1948744" y="204360"/>
                                      <a:pt x="1994370" y="212826"/>
                                      <a:pt x="2034822" y="220822"/>
                                    </a:cubicBezTo>
                                    <a:cubicBezTo>
                                      <a:pt x="2075274" y="228818"/>
                                      <a:pt x="2115256" y="234463"/>
                                      <a:pt x="2153356" y="246222"/>
                                    </a:cubicBezTo>
                                    <a:cubicBezTo>
                                      <a:pt x="2191456" y="257981"/>
                                      <a:pt x="2244137" y="269741"/>
                                      <a:pt x="2263422" y="291378"/>
                                    </a:cubicBezTo>
                                    <a:cubicBezTo>
                                      <a:pt x="2282707" y="313015"/>
                                      <a:pt x="2253074" y="350175"/>
                                      <a:pt x="2269067" y="376045"/>
                                    </a:cubicBezTo>
                                    <a:cubicBezTo>
                                      <a:pt x="2285060" y="401915"/>
                                      <a:pt x="2331626" y="423552"/>
                                      <a:pt x="2359378" y="446600"/>
                                    </a:cubicBezTo>
                                    <a:cubicBezTo>
                                      <a:pt x="2387130" y="469648"/>
                                      <a:pt x="2458156" y="504927"/>
                                      <a:pt x="2435578" y="514334"/>
                                    </a:cubicBezTo>
                                  </a:path>
                                </a:pathLst>
                              </a:cu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2" name="Freeform: Shape 592"/>
                            <wps:cNvSpPr/>
                            <wps:spPr>
                              <a:xfrm>
                                <a:off x="7109460" y="1066800"/>
                                <a:ext cx="2536550" cy="333483"/>
                              </a:xfrm>
                              <a:custGeom>
                                <a:avLst/>
                                <a:gdLst>
                                  <a:gd name="connsiteX0" fmla="*/ 0 w 2536550"/>
                                  <a:gd name="connsiteY0" fmla="*/ 0 h 333483"/>
                                  <a:gd name="connsiteX1" fmla="*/ 100445 w 2536550"/>
                                  <a:gd name="connsiteY1" fmla="*/ 27709 h 333483"/>
                                  <a:gd name="connsiteX2" fmla="*/ 162791 w 2536550"/>
                                  <a:gd name="connsiteY2" fmla="*/ 93518 h 333483"/>
                                  <a:gd name="connsiteX3" fmla="*/ 221672 w 2536550"/>
                                  <a:gd name="connsiteY3" fmla="*/ 135082 h 333483"/>
                                  <a:gd name="connsiteX4" fmla="*/ 308263 w 2536550"/>
                                  <a:gd name="connsiteY4" fmla="*/ 190500 h 333483"/>
                                  <a:gd name="connsiteX5" fmla="*/ 374072 w 2536550"/>
                                  <a:gd name="connsiteY5" fmla="*/ 187036 h 333483"/>
                                  <a:gd name="connsiteX6" fmla="*/ 450272 w 2536550"/>
                                  <a:gd name="connsiteY6" fmla="*/ 159327 h 333483"/>
                                  <a:gd name="connsiteX7" fmla="*/ 509154 w 2536550"/>
                                  <a:gd name="connsiteY7" fmla="*/ 214745 h 333483"/>
                                  <a:gd name="connsiteX8" fmla="*/ 578427 w 2536550"/>
                                  <a:gd name="connsiteY8" fmla="*/ 238991 h 333483"/>
                                  <a:gd name="connsiteX9" fmla="*/ 665018 w 2536550"/>
                                  <a:gd name="connsiteY9" fmla="*/ 190500 h 333483"/>
                                  <a:gd name="connsiteX10" fmla="*/ 748145 w 2536550"/>
                                  <a:gd name="connsiteY10" fmla="*/ 128155 h 333483"/>
                                  <a:gd name="connsiteX11" fmla="*/ 921327 w 2536550"/>
                                  <a:gd name="connsiteY11" fmla="*/ 90055 h 333483"/>
                                  <a:gd name="connsiteX12" fmla="*/ 1104900 w 2536550"/>
                                  <a:gd name="connsiteY12" fmla="*/ 148936 h 333483"/>
                                  <a:gd name="connsiteX13" fmla="*/ 1336963 w 2536550"/>
                                  <a:gd name="connsiteY13" fmla="*/ 145473 h 333483"/>
                                  <a:gd name="connsiteX14" fmla="*/ 1569027 w 2536550"/>
                                  <a:gd name="connsiteY14" fmla="*/ 180109 h 333483"/>
                                  <a:gd name="connsiteX15" fmla="*/ 1808018 w 2536550"/>
                                  <a:gd name="connsiteY15" fmla="*/ 159327 h 333483"/>
                                  <a:gd name="connsiteX16" fmla="*/ 2088572 w 2536550"/>
                                  <a:gd name="connsiteY16" fmla="*/ 204355 h 333483"/>
                                  <a:gd name="connsiteX17" fmla="*/ 2209800 w 2536550"/>
                                  <a:gd name="connsiteY17" fmla="*/ 135082 h 333483"/>
                                  <a:gd name="connsiteX18" fmla="*/ 2355272 w 2536550"/>
                                  <a:gd name="connsiteY18" fmla="*/ 318655 h 333483"/>
                                  <a:gd name="connsiteX19" fmla="*/ 2462645 w 2536550"/>
                                  <a:gd name="connsiteY19" fmla="*/ 318655 h 333483"/>
                                  <a:gd name="connsiteX20" fmla="*/ 2507672 w 2536550"/>
                                  <a:gd name="connsiteY20" fmla="*/ 287482 h 3334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536550" h="333483">
                                    <a:moveTo>
                                      <a:pt x="0" y="0"/>
                                    </a:moveTo>
                                    <a:cubicBezTo>
                                      <a:pt x="36656" y="6061"/>
                                      <a:pt x="73313" y="12123"/>
                                      <a:pt x="100445" y="27709"/>
                                    </a:cubicBezTo>
                                    <a:cubicBezTo>
                                      <a:pt x="127577" y="43295"/>
                                      <a:pt x="142587" y="75623"/>
                                      <a:pt x="162791" y="93518"/>
                                    </a:cubicBezTo>
                                    <a:cubicBezTo>
                                      <a:pt x="182995" y="111413"/>
                                      <a:pt x="197427" y="118918"/>
                                      <a:pt x="221672" y="135082"/>
                                    </a:cubicBezTo>
                                    <a:cubicBezTo>
                                      <a:pt x="245917" y="151246"/>
                                      <a:pt x="282863" y="181841"/>
                                      <a:pt x="308263" y="190500"/>
                                    </a:cubicBezTo>
                                    <a:cubicBezTo>
                                      <a:pt x="333663" y="199159"/>
                                      <a:pt x="350404" y="192231"/>
                                      <a:pt x="374072" y="187036"/>
                                    </a:cubicBezTo>
                                    <a:cubicBezTo>
                                      <a:pt x="397740" y="181841"/>
                                      <a:pt x="427758" y="154709"/>
                                      <a:pt x="450272" y="159327"/>
                                    </a:cubicBezTo>
                                    <a:cubicBezTo>
                                      <a:pt x="472786" y="163945"/>
                                      <a:pt x="487795" y="201468"/>
                                      <a:pt x="509154" y="214745"/>
                                    </a:cubicBezTo>
                                    <a:cubicBezTo>
                                      <a:pt x="530513" y="228022"/>
                                      <a:pt x="552450" y="243032"/>
                                      <a:pt x="578427" y="238991"/>
                                    </a:cubicBezTo>
                                    <a:cubicBezTo>
                                      <a:pt x="604404" y="234950"/>
                                      <a:pt x="636732" y="208973"/>
                                      <a:pt x="665018" y="190500"/>
                                    </a:cubicBezTo>
                                    <a:cubicBezTo>
                                      <a:pt x="693304" y="172027"/>
                                      <a:pt x="705427" y="144896"/>
                                      <a:pt x="748145" y="128155"/>
                                    </a:cubicBezTo>
                                    <a:cubicBezTo>
                                      <a:pt x="790863" y="111414"/>
                                      <a:pt x="861868" y="86592"/>
                                      <a:pt x="921327" y="90055"/>
                                    </a:cubicBezTo>
                                    <a:cubicBezTo>
                                      <a:pt x="980786" y="93518"/>
                                      <a:pt x="1035627" y="139700"/>
                                      <a:pt x="1104900" y="148936"/>
                                    </a:cubicBezTo>
                                    <a:cubicBezTo>
                                      <a:pt x="1174173" y="158172"/>
                                      <a:pt x="1259609" y="140278"/>
                                      <a:pt x="1336963" y="145473"/>
                                    </a:cubicBezTo>
                                    <a:cubicBezTo>
                                      <a:pt x="1414317" y="150668"/>
                                      <a:pt x="1490518" y="177800"/>
                                      <a:pt x="1569027" y="180109"/>
                                    </a:cubicBezTo>
                                    <a:cubicBezTo>
                                      <a:pt x="1647536" y="182418"/>
                                      <a:pt x="1721427" y="155286"/>
                                      <a:pt x="1808018" y="159327"/>
                                    </a:cubicBezTo>
                                    <a:cubicBezTo>
                                      <a:pt x="1894609" y="163368"/>
                                      <a:pt x="2021608" y="208396"/>
                                      <a:pt x="2088572" y="204355"/>
                                    </a:cubicBezTo>
                                    <a:cubicBezTo>
                                      <a:pt x="2155536" y="200314"/>
                                      <a:pt x="2165350" y="116032"/>
                                      <a:pt x="2209800" y="135082"/>
                                    </a:cubicBezTo>
                                    <a:cubicBezTo>
                                      <a:pt x="2254250" y="154132"/>
                                      <a:pt x="2313131" y="288060"/>
                                      <a:pt x="2355272" y="318655"/>
                                    </a:cubicBezTo>
                                    <a:cubicBezTo>
                                      <a:pt x="2397413" y="349251"/>
                                      <a:pt x="2437245" y="323851"/>
                                      <a:pt x="2462645" y="318655"/>
                                    </a:cubicBezTo>
                                    <a:cubicBezTo>
                                      <a:pt x="2488045" y="313460"/>
                                      <a:pt x="2583872" y="290946"/>
                                      <a:pt x="2507672" y="287482"/>
                                    </a:cubicBezTo>
                                  </a:path>
                                </a:pathLst>
                              </a:cu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3" name="Freeform: Shape 593"/>
                            <wps:cNvSpPr/>
                            <wps:spPr>
                              <a:xfrm>
                                <a:off x="4831080" y="1790700"/>
                                <a:ext cx="1568823" cy="408160"/>
                              </a:xfrm>
                              <a:custGeom>
                                <a:avLst/>
                                <a:gdLst>
                                  <a:gd name="connsiteX0" fmla="*/ 0 w 1568823"/>
                                  <a:gd name="connsiteY0" fmla="*/ 63019 h 408160"/>
                                  <a:gd name="connsiteX1" fmla="*/ 156882 w 1568823"/>
                                  <a:gd name="connsiteY1" fmla="*/ 266 h 408160"/>
                                  <a:gd name="connsiteX2" fmla="*/ 300317 w 1568823"/>
                                  <a:gd name="connsiteY2" fmla="*/ 40607 h 408160"/>
                                  <a:gd name="connsiteX3" fmla="*/ 443753 w 1568823"/>
                                  <a:gd name="connsiteY3" fmla="*/ 45090 h 408160"/>
                                  <a:gd name="connsiteX4" fmla="*/ 618565 w 1568823"/>
                                  <a:gd name="connsiteY4" fmla="*/ 94395 h 408160"/>
                                  <a:gd name="connsiteX5" fmla="*/ 757517 w 1568823"/>
                                  <a:gd name="connsiteY5" fmla="*/ 161631 h 408160"/>
                                  <a:gd name="connsiteX6" fmla="*/ 941294 w 1568823"/>
                                  <a:gd name="connsiteY6" fmla="*/ 224384 h 408160"/>
                                  <a:gd name="connsiteX7" fmla="*/ 1165412 w 1568823"/>
                                  <a:gd name="connsiteY7" fmla="*/ 273690 h 408160"/>
                                  <a:gd name="connsiteX8" fmla="*/ 1411941 w 1568823"/>
                                  <a:gd name="connsiteY8" fmla="*/ 349890 h 408160"/>
                                  <a:gd name="connsiteX9" fmla="*/ 1568823 w 1568823"/>
                                  <a:gd name="connsiteY9" fmla="*/ 408160 h 4081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68823" h="408160">
                                    <a:moveTo>
                                      <a:pt x="0" y="63019"/>
                                    </a:moveTo>
                                    <a:cubicBezTo>
                                      <a:pt x="53414" y="33510"/>
                                      <a:pt x="106829" y="4001"/>
                                      <a:pt x="156882" y="266"/>
                                    </a:cubicBezTo>
                                    <a:cubicBezTo>
                                      <a:pt x="206935" y="-3469"/>
                                      <a:pt x="252505" y="33136"/>
                                      <a:pt x="300317" y="40607"/>
                                    </a:cubicBezTo>
                                    <a:cubicBezTo>
                                      <a:pt x="348129" y="48078"/>
                                      <a:pt x="390712" y="36125"/>
                                      <a:pt x="443753" y="45090"/>
                                    </a:cubicBezTo>
                                    <a:cubicBezTo>
                                      <a:pt x="496794" y="54055"/>
                                      <a:pt x="566271" y="74971"/>
                                      <a:pt x="618565" y="94395"/>
                                    </a:cubicBezTo>
                                    <a:cubicBezTo>
                                      <a:pt x="670859" y="113819"/>
                                      <a:pt x="703729" y="139966"/>
                                      <a:pt x="757517" y="161631"/>
                                    </a:cubicBezTo>
                                    <a:cubicBezTo>
                                      <a:pt x="811305" y="183296"/>
                                      <a:pt x="873311" y="205707"/>
                                      <a:pt x="941294" y="224384"/>
                                    </a:cubicBezTo>
                                    <a:cubicBezTo>
                                      <a:pt x="1009277" y="243061"/>
                                      <a:pt x="1086971" y="252772"/>
                                      <a:pt x="1165412" y="273690"/>
                                    </a:cubicBezTo>
                                    <a:cubicBezTo>
                                      <a:pt x="1243853" y="294608"/>
                                      <a:pt x="1344706" y="327478"/>
                                      <a:pt x="1411941" y="349890"/>
                                    </a:cubicBezTo>
                                    <a:cubicBezTo>
                                      <a:pt x="1479176" y="372302"/>
                                      <a:pt x="1539688" y="399943"/>
                                      <a:pt x="1568823" y="408160"/>
                                    </a:cubicBezTo>
                                  </a:path>
                                </a:pathLst>
                              </a:custGeom>
                              <a:noFill/>
                              <a:ln w="9525" cap="flat" cmpd="sng" algn="ctr">
                                <a:solidFill>
                                  <a:sysClr val="window" lastClr="FFFFFF"/>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 name="Freeform: Shape 594"/>
                            <wps:cNvSpPr/>
                            <wps:spPr>
                              <a:xfrm>
                                <a:off x="1630680" y="1958340"/>
                                <a:ext cx="3877235" cy="293995"/>
                              </a:xfrm>
                              <a:custGeom>
                                <a:avLst/>
                                <a:gdLst>
                                  <a:gd name="connsiteX0" fmla="*/ 3877235 w 3877235"/>
                                  <a:gd name="connsiteY0" fmla="*/ 103121 h 293995"/>
                                  <a:gd name="connsiteX1" fmla="*/ 3603812 w 3877235"/>
                                  <a:gd name="connsiteY1" fmla="*/ 49332 h 293995"/>
                                  <a:gd name="connsiteX2" fmla="*/ 3424518 w 3877235"/>
                                  <a:gd name="connsiteY2" fmla="*/ 22438 h 293995"/>
                                  <a:gd name="connsiteX3" fmla="*/ 3142130 w 3877235"/>
                                  <a:gd name="connsiteY3" fmla="*/ 26 h 293995"/>
                                  <a:gd name="connsiteX4" fmla="*/ 2949388 w 3877235"/>
                                  <a:gd name="connsiteY4" fmla="*/ 26921 h 293995"/>
                                  <a:gd name="connsiteX5" fmla="*/ 2738718 w 3877235"/>
                                  <a:gd name="connsiteY5" fmla="*/ 147944 h 293995"/>
                                  <a:gd name="connsiteX6" fmla="*/ 2514600 w 3877235"/>
                                  <a:gd name="connsiteY6" fmla="*/ 188285 h 293995"/>
                                  <a:gd name="connsiteX7" fmla="*/ 2281518 w 3877235"/>
                                  <a:gd name="connsiteY7" fmla="*/ 210697 h 293995"/>
                                  <a:gd name="connsiteX8" fmla="*/ 1824318 w 3877235"/>
                                  <a:gd name="connsiteY8" fmla="*/ 156909 h 293995"/>
                                  <a:gd name="connsiteX9" fmla="*/ 1604683 w 3877235"/>
                                  <a:gd name="connsiteY9" fmla="*/ 103121 h 293995"/>
                                  <a:gd name="connsiteX10" fmla="*/ 1237130 w 3877235"/>
                                  <a:gd name="connsiteY10" fmla="*/ 98638 h 293995"/>
                                  <a:gd name="connsiteX11" fmla="*/ 923365 w 3877235"/>
                                  <a:gd name="connsiteY11" fmla="*/ 112085 h 293995"/>
                                  <a:gd name="connsiteX12" fmla="*/ 663388 w 3877235"/>
                                  <a:gd name="connsiteY12" fmla="*/ 188285 h 293995"/>
                                  <a:gd name="connsiteX13" fmla="*/ 336177 w 3877235"/>
                                  <a:gd name="connsiteY13" fmla="*/ 197250 h 293995"/>
                                  <a:gd name="connsiteX14" fmla="*/ 0 w 3877235"/>
                                  <a:gd name="connsiteY14" fmla="*/ 264485 h 2939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877235" h="293995">
                                    <a:moveTo>
                                      <a:pt x="3877235" y="103121"/>
                                    </a:moveTo>
                                    <a:lnTo>
                                      <a:pt x="3603812" y="49332"/>
                                    </a:lnTo>
                                    <a:cubicBezTo>
                                      <a:pt x="3528359" y="35885"/>
                                      <a:pt x="3424518" y="22438"/>
                                      <a:pt x="3424518" y="22438"/>
                                    </a:cubicBezTo>
                                    <a:cubicBezTo>
                                      <a:pt x="3347571" y="14220"/>
                                      <a:pt x="3221318" y="-721"/>
                                      <a:pt x="3142130" y="26"/>
                                    </a:cubicBezTo>
                                    <a:cubicBezTo>
                                      <a:pt x="3062942" y="773"/>
                                      <a:pt x="3016623" y="2268"/>
                                      <a:pt x="2949388" y="26921"/>
                                    </a:cubicBezTo>
                                    <a:cubicBezTo>
                                      <a:pt x="2882153" y="51574"/>
                                      <a:pt x="2811183" y="121050"/>
                                      <a:pt x="2738718" y="147944"/>
                                    </a:cubicBezTo>
                                    <a:cubicBezTo>
                                      <a:pt x="2666253" y="174838"/>
                                      <a:pt x="2590800" y="177826"/>
                                      <a:pt x="2514600" y="188285"/>
                                    </a:cubicBezTo>
                                    <a:cubicBezTo>
                                      <a:pt x="2438400" y="198744"/>
                                      <a:pt x="2396565" y="215926"/>
                                      <a:pt x="2281518" y="210697"/>
                                    </a:cubicBezTo>
                                    <a:cubicBezTo>
                                      <a:pt x="2166471" y="205468"/>
                                      <a:pt x="1937124" y="174838"/>
                                      <a:pt x="1824318" y="156909"/>
                                    </a:cubicBezTo>
                                    <a:cubicBezTo>
                                      <a:pt x="1711512" y="138980"/>
                                      <a:pt x="1702548" y="112833"/>
                                      <a:pt x="1604683" y="103121"/>
                                    </a:cubicBezTo>
                                    <a:cubicBezTo>
                                      <a:pt x="1506818" y="93409"/>
                                      <a:pt x="1350683" y="97144"/>
                                      <a:pt x="1237130" y="98638"/>
                                    </a:cubicBezTo>
                                    <a:cubicBezTo>
                                      <a:pt x="1123577" y="100132"/>
                                      <a:pt x="1018989" y="97144"/>
                                      <a:pt x="923365" y="112085"/>
                                    </a:cubicBezTo>
                                    <a:cubicBezTo>
                                      <a:pt x="827741" y="127026"/>
                                      <a:pt x="761253" y="174091"/>
                                      <a:pt x="663388" y="188285"/>
                                    </a:cubicBezTo>
                                    <a:cubicBezTo>
                                      <a:pt x="565523" y="202479"/>
                                      <a:pt x="446742" y="184550"/>
                                      <a:pt x="336177" y="197250"/>
                                    </a:cubicBezTo>
                                    <a:cubicBezTo>
                                      <a:pt x="225612" y="209950"/>
                                      <a:pt x="76200" y="354879"/>
                                      <a:pt x="0" y="264485"/>
                                    </a:cubicBezTo>
                                  </a:path>
                                </a:pathLst>
                              </a:custGeom>
                              <a:noFill/>
                              <a:ln w="9525" cap="flat" cmpd="sng" algn="ctr">
                                <a:solidFill>
                                  <a:sysClr val="window" lastClr="FFFFFF"/>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5" name="Freeform: Shape 595"/>
                            <wps:cNvSpPr/>
                            <wps:spPr>
                              <a:xfrm>
                                <a:off x="1485900" y="2217420"/>
                                <a:ext cx="5024717" cy="443840"/>
                              </a:xfrm>
                              <a:custGeom>
                                <a:avLst/>
                                <a:gdLst>
                                  <a:gd name="connsiteX0" fmla="*/ 0 w 5024717"/>
                                  <a:gd name="connsiteY0" fmla="*/ 152488 h 443840"/>
                                  <a:gd name="connsiteX1" fmla="*/ 259976 w 5024717"/>
                                  <a:gd name="connsiteY1" fmla="*/ 139040 h 443840"/>
                                  <a:gd name="connsiteX2" fmla="*/ 407894 w 5024717"/>
                                  <a:gd name="connsiteY2" fmla="*/ 98699 h 443840"/>
                                  <a:gd name="connsiteX3" fmla="*/ 560294 w 5024717"/>
                                  <a:gd name="connsiteY3" fmla="*/ 107664 h 443840"/>
                                  <a:gd name="connsiteX4" fmla="*/ 869576 w 5024717"/>
                                  <a:gd name="connsiteY4" fmla="*/ 80770 h 443840"/>
                                  <a:gd name="connsiteX5" fmla="*/ 1057835 w 5024717"/>
                                  <a:gd name="connsiteY5" fmla="*/ 62840 h 443840"/>
                                  <a:gd name="connsiteX6" fmla="*/ 1353670 w 5024717"/>
                                  <a:gd name="connsiteY6" fmla="*/ 49393 h 443840"/>
                                  <a:gd name="connsiteX7" fmla="*/ 1537447 w 5024717"/>
                                  <a:gd name="connsiteY7" fmla="*/ 88 h 443840"/>
                                  <a:gd name="connsiteX8" fmla="*/ 1748117 w 5024717"/>
                                  <a:gd name="connsiteY8" fmla="*/ 62840 h 443840"/>
                                  <a:gd name="connsiteX9" fmla="*/ 1896035 w 5024717"/>
                                  <a:gd name="connsiteY9" fmla="*/ 143523 h 443840"/>
                                  <a:gd name="connsiteX10" fmla="*/ 2106705 w 5024717"/>
                                  <a:gd name="connsiteY10" fmla="*/ 143523 h 443840"/>
                                  <a:gd name="connsiteX11" fmla="*/ 2362200 w 5024717"/>
                                  <a:gd name="connsiteY11" fmla="*/ 134558 h 443840"/>
                                  <a:gd name="connsiteX12" fmla="*/ 2474258 w 5024717"/>
                                  <a:gd name="connsiteY12" fmla="*/ 165935 h 443840"/>
                                  <a:gd name="connsiteX13" fmla="*/ 2635623 w 5024717"/>
                                  <a:gd name="connsiteY13" fmla="*/ 152488 h 443840"/>
                                  <a:gd name="connsiteX14" fmla="*/ 2859741 w 5024717"/>
                                  <a:gd name="connsiteY14" fmla="*/ 85252 h 443840"/>
                                  <a:gd name="connsiteX15" fmla="*/ 2962835 w 5024717"/>
                                  <a:gd name="connsiteY15" fmla="*/ 76288 h 443840"/>
                                  <a:gd name="connsiteX16" fmla="*/ 3124200 w 5024717"/>
                                  <a:gd name="connsiteY16" fmla="*/ 188346 h 443840"/>
                                  <a:gd name="connsiteX17" fmla="*/ 3411070 w 5024717"/>
                                  <a:gd name="connsiteY17" fmla="*/ 210758 h 443840"/>
                                  <a:gd name="connsiteX18" fmla="*/ 3706905 w 5024717"/>
                                  <a:gd name="connsiteY18" fmla="*/ 233170 h 443840"/>
                                  <a:gd name="connsiteX19" fmla="*/ 3908611 w 5024717"/>
                                  <a:gd name="connsiteY19" fmla="*/ 246617 h 443840"/>
                                  <a:gd name="connsiteX20" fmla="*/ 4285129 w 5024717"/>
                                  <a:gd name="connsiteY20" fmla="*/ 381088 h 443840"/>
                                  <a:gd name="connsiteX21" fmla="*/ 4500282 w 5024717"/>
                                  <a:gd name="connsiteY21" fmla="*/ 381088 h 443840"/>
                                  <a:gd name="connsiteX22" fmla="*/ 4769223 w 5024717"/>
                                  <a:gd name="connsiteY22" fmla="*/ 372123 h 443840"/>
                                  <a:gd name="connsiteX23" fmla="*/ 5024717 w 5024717"/>
                                  <a:gd name="connsiteY23" fmla="*/ 443840 h 4438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5024717" h="443840">
                                    <a:moveTo>
                                      <a:pt x="0" y="152488"/>
                                    </a:moveTo>
                                    <a:cubicBezTo>
                                      <a:pt x="95997" y="150246"/>
                                      <a:pt x="191994" y="148005"/>
                                      <a:pt x="259976" y="139040"/>
                                    </a:cubicBezTo>
                                    <a:cubicBezTo>
                                      <a:pt x="327958" y="130075"/>
                                      <a:pt x="357841" y="103928"/>
                                      <a:pt x="407894" y="98699"/>
                                    </a:cubicBezTo>
                                    <a:cubicBezTo>
                                      <a:pt x="457947" y="93470"/>
                                      <a:pt x="483347" y="110652"/>
                                      <a:pt x="560294" y="107664"/>
                                    </a:cubicBezTo>
                                    <a:cubicBezTo>
                                      <a:pt x="637241" y="104676"/>
                                      <a:pt x="786653" y="88241"/>
                                      <a:pt x="869576" y="80770"/>
                                    </a:cubicBezTo>
                                    <a:cubicBezTo>
                                      <a:pt x="952499" y="73299"/>
                                      <a:pt x="977153" y="68069"/>
                                      <a:pt x="1057835" y="62840"/>
                                    </a:cubicBezTo>
                                    <a:cubicBezTo>
                                      <a:pt x="1138517" y="57611"/>
                                      <a:pt x="1273735" y="59852"/>
                                      <a:pt x="1353670" y="49393"/>
                                    </a:cubicBezTo>
                                    <a:cubicBezTo>
                                      <a:pt x="1433605" y="38934"/>
                                      <a:pt x="1471706" y="-2153"/>
                                      <a:pt x="1537447" y="88"/>
                                    </a:cubicBezTo>
                                    <a:cubicBezTo>
                                      <a:pt x="1603188" y="2329"/>
                                      <a:pt x="1688352" y="38934"/>
                                      <a:pt x="1748117" y="62840"/>
                                    </a:cubicBezTo>
                                    <a:cubicBezTo>
                                      <a:pt x="1807882" y="86746"/>
                                      <a:pt x="1836270" y="130076"/>
                                      <a:pt x="1896035" y="143523"/>
                                    </a:cubicBezTo>
                                    <a:cubicBezTo>
                                      <a:pt x="1955800" y="156970"/>
                                      <a:pt x="2029011" y="145017"/>
                                      <a:pt x="2106705" y="143523"/>
                                    </a:cubicBezTo>
                                    <a:cubicBezTo>
                                      <a:pt x="2184399" y="142029"/>
                                      <a:pt x="2300941" y="130823"/>
                                      <a:pt x="2362200" y="134558"/>
                                    </a:cubicBezTo>
                                    <a:cubicBezTo>
                                      <a:pt x="2423459" y="138293"/>
                                      <a:pt x="2428688" y="162947"/>
                                      <a:pt x="2474258" y="165935"/>
                                    </a:cubicBezTo>
                                    <a:cubicBezTo>
                                      <a:pt x="2519828" y="168923"/>
                                      <a:pt x="2571376" y="165935"/>
                                      <a:pt x="2635623" y="152488"/>
                                    </a:cubicBezTo>
                                    <a:cubicBezTo>
                                      <a:pt x="2699870" y="139041"/>
                                      <a:pt x="2805206" y="97952"/>
                                      <a:pt x="2859741" y="85252"/>
                                    </a:cubicBezTo>
                                    <a:cubicBezTo>
                                      <a:pt x="2914276" y="72552"/>
                                      <a:pt x="2918759" y="59106"/>
                                      <a:pt x="2962835" y="76288"/>
                                    </a:cubicBezTo>
                                    <a:cubicBezTo>
                                      <a:pt x="3006911" y="93470"/>
                                      <a:pt x="3049494" y="165934"/>
                                      <a:pt x="3124200" y="188346"/>
                                    </a:cubicBezTo>
                                    <a:cubicBezTo>
                                      <a:pt x="3198906" y="210758"/>
                                      <a:pt x="3411070" y="210758"/>
                                      <a:pt x="3411070" y="210758"/>
                                    </a:cubicBezTo>
                                    <a:lnTo>
                                      <a:pt x="3706905" y="233170"/>
                                    </a:lnTo>
                                    <a:cubicBezTo>
                                      <a:pt x="3789828" y="239146"/>
                                      <a:pt x="3812240" y="221964"/>
                                      <a:pt x="3908611" y="246617"/>
                                    </a:cubicBezTo>
                                    <a:cubicBezTo>
                                      <a:pt x="4004982" y="271270"/>
                                      <a:pt x="4186517" y="358676"/>
                                      <a:pt x="4285129" y="381088"/>
                                    </a:cubicBezTo>
                                    <a:cubicBezTo>
                                      <a:pt x="4383741" y="403500"/>
                                      <a:pt x="4419600" y="382582"/>
                                      <a:pt x="4500282" y="381088"/>
                                    </a:cubicBezTo>
                                    <a:cubicBezTo>
                                      <a:pt x="4580964" y="379594"/>
                                      <a:pt x="4681817" y="361664"/>
                                      <a:pt x="4769223" y="372123"/>
                                    </a:cubicBezTo>
                                    <a:cubicBezTo>
                                      <a:pt x="4856629" y="382582"/>
                                      <a:pt x="5006788" y="405740"/>
                                      <a:pt x="5024717" y="443840"/>
                                    </a:cubicBezTo>
                                  </a:path>
                                </a:pathLst>
                              </a:custGeom>
                              <a:noFill/>
                              <a:ln w="9525" cap="flat" cmpd="sng" algn="ctr">
                                <a:solidFill>
                                  <a:sysClr val="window" lastClr="FFFFFF"/>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96" name="Group 596"/>
                          <wpg:cNvGrpSpPr/>
                          <wpg:grpSpPr>
                            <a:xfrm>
                              <a:off x="9129904" y="3476789"/>
                              <a:ext cx="591432" cy="1331027"/>
                              <a:chOff x="-119603" y="-333211"/>
                              <a:chExt cx="591432" cy="1331027"/>
                            </a:xfrm>
                          </wpg:grpSpPr>
                          <wps:wsp>
                            <wps:cNvPr id="597" name="Text Box 597"/>
                            <wps:cNvSpPr txBox="1"/>
                            <wps:spPr>
                              <a:xfrm>
                                <a:off x="-118843" y="-333211"/>
                                <a:ext cx="572079" cy="278917"/>
                              </a:xfrm>
                              <a:prstGeom prst="rect">
                                <a:avLst/>
                              </a:prstGeom>
                              <a:noFill/>
                              <a:ln w="6350">
                                <a:noFill/>
                              </a:ln>
                            </wps:spPr>
                            <wps:txbx>
                              <w:txbxContent>
                                <w:p w14:paraId="20441CAE"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1</w:t>
                                  </w:r>
                                </w:p>
                                <w:p w14:paraId="700D0FC2" w14:textId="77777777" w:rsidR="00892111" w:rsidRPr="00347EB3" w:rsidRDefault="00892111" w:rsidP="00892111">
                                  <w:pPr>
                                    <w:spacing w:after="0" w:line="240" w:lineRule="auto"/>
                                    <w:rPr>
                                      <w:rFonts w:ascii="Arial" w:hAnsi="Arial" w:cs="Arial"/>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8" name="Text Box 598"/>
                            <wps:cNvSpPr txBox="1"/>
                            <wps:spPr>
                              <a:xfrm>
                                <a:off x="-119036" y="-141058"/>
                                <a:ext cx="587210" cy="309292"/>
                              </a:xfrm>
                              <a:prstGeom prst="rect">
                                <a:avLst/>
                              </a:prstGeom>
                              <a:noFill/>
                              <a:ln w="6350">
                                <a:noFill/>
                              </a:ln>
                            </wps:spPr>
                            <wps:txbx>
                              <w:txbxContent>
                                <w:p w14:paraId="033386CB"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2</w:t>
                                  </w:r>
                                </w:p>
                                <w:p w14:paraId="6AC6C773" w14:textId="77777777" w:rsidR="00892111" w:rsidRPr="00833C1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9" name="Text Box 599"/>
                            <wps:cNvSpPr txBox="1"/>
                            <wps:spPr>
                              <a:xfrm>
                                <a:off x="-119532" y="152081"/>
                                <a:ext cx="573679" cy="246316"/>
                              </a:xfrm>
                              <a:prstGeom prst="rect">
                                <a:avLst/>
                              </a:prstGeom>
                              <a:noFill/>
                              <a:ln w="6350">
                                <a:noFill/>
                              </a:ln>
                            </wps:spPr>
                            <wps:txbx>
                              <w:txbxContent>
                                <w:p w14:paraId="00C8010E"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3</w:t>
                                  </w:r>
                                </w:p>
                                <w:p w14:paraId="13DD1E66" w14:textId="77777777" w:rsidR="00892111" w:rsidRPr="00347EB3" w:rsidRDefault="00892111" w:rsidP="00892111">
                                  <w:pPr>
                                    <w:spacing w:after="0" w:line="240" w:lineRule="auto"/>
                                    <w:rPr>
                                      <w:rFonts w:ascii="Arial" w:hAnsi="Arial" w:cs="Arial"/>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0" name="Text Box 600"/>
                            <wps:cNvSpPr txBox="1"/>
                            <wps:spPr>
                              <a:xfrm>
                                <a:off x="-119109" y="420824"/>
                                <a:ext cx="572644" cy="260928"/>
                              </a:xfrm>
                              <a:prstGeom prst="rect">
                                <a:avLst/>
                              </a:prstGeom>
                              <a:noFill/>
                              <a:ln w="6350">
                                <a:noFill/>
                              </a:ln>
                            </wps:spPr>
                            <wps:txbx>
                              <w:txbxContent>
                                <w:p w14:paraId="599DE8BA"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4</w:t>
                                  </w:r>
                                </w:p>
                                <w:p w14:paraId="19F6195A" w14:textId="77777777" w:rsidR="00892111" w:rsidRPr="00833C1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 name="Text Box 601"/>
                            <wps:cNvSpPr txBox="1"/>
                            <wps:spPr>
                              <a:xfrm>
                                <a:off x="-119603" y="736604"/>
                                <a:ext cx="591432" cy="261212"/>
                              </a:xfrm>
                              <a:prstGeom prst="rect">
                                <a:avLst/>
                              </a:prstGeom>
                              <a:noFill/>
                              <a:ln w="6350">
                                <a:noFill/>
                              </a:ln>
                            </wps:spPr>
                            <wps:txbx>
                              <w:txbxContent>
                                <w:p w14:paraId="123FC552"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5</w:t>
                                  </w:r>
                                </w:p>
                                <w:p w14:paraId="33819862" w14:textId="77777777" w:rsidR="00892111" w:rsidRPr="00833C1F" w:rsidRDefault="00892111" w:rsidP="00892111">
                                  <w:pPr>
                                    <w:spacing w:after="0" w:line="240" w:lineRule="auto"/>
                                    <w:rPr>
                                      <w:rFonts w:ascii="Arial" w:hAnsi="Arial" w:cs="Arial"/>
                                      <w:color w:val="FFFFFF" w:themeColor="background1"/>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2" name="Oval 602"/>
                          <wps:cNvSpPr/>
                          <wps:spPr>
                            <a:xfrm>
                              <a:off x="4680435" y="2936627"/>
                              <a:ext cx="331695" cy="304800"/>
                            </a:xfrm>
                            <a:prstGeom prst="ellipse">
                              <a:avLst/>
                            </a:prstGeom>
                            <a:solidFill>
                              <a:srgbClr val="FF404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 name="Oval 603"/>
                          <wps:cNvSpPr/>
                          <wps:spPr>
                            <a:xfrm>
                              <a:off x="2182198" y="2707152"/>
                              <a:ext cx="268606" cy="273050"/>
                            </a:xfrm>
                            <a:prstGeom prst="ellipse">
                              <a:avLst/>
                            </a:prstGeom>
                            <a:solidFill>
                              <a:sysClr val="window" lastClr="FFFFFF">
                                <a:lumMod val="50000"/>
                              </a:sysClr>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 name="Oval 604"/>
                          <wps:cNvSpPr/>
                          <wps:spPr>
                            <a:xfrm>
                              <a:off x="2546409" y="2584206"/>
                              <a:ext cx="268606" cy="27305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Oval 605"/>
                          <wps:cNvSpPr/>
                          <wps:spPr>
                            <a:xfrm>
                              <a:off x="6960092" y="3013831"/>
                              <a:ext cx="187248" cy="181988"/>
                            </a:xfrm>
                            <a:prstGeom prst="ellipse">
                              <a:avLst/>
                            </a:prstGeom>
                            <a:solidFill>
                              <a:srgbClr val="FF7F50"/>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Text Box 606"/>
                          <wps:cNvSpPr txBox="1"/>
                          <wps:spPr>
                            <a:xfrm>
                              <a:off x="439882" y="2489566"/>
                              <a:ext cx="1317150" cy="472440"/>
                            </a:xfrm>
                            <a:prstGeom prst="rect">
                              <a:avLst/>
                            </a:prstGeom>
                            <a:noFill/>
                            <a:ln w="6350">
                              <a:noFill/>
                            </a:ln>
                          </wps:spPr>
                          <wps:txbx>
                            <w:txbxContent>
                              <w:p w14:paraId="0C734B82"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The great escar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 name="Oval 607"/>
                          <wps:cNvSpPr/>
                          <wps:spPr>
                            <a:xfrm>
                              <a:off x="4856282" y="2546338"/>
                              <a:ext cx="268606" cy="273050"/>
                            </a:xfrm>
                            <a:prstGeom prst="ellipse">
                              <a:avLst/>
                            </a:prstGeom>
                            <a:solidFill>
                              <a:srgbClr val="0000EE"/>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 name="Partial Circle 608"/>
                          <wps:cNvSpPr/>
                          <wps:spPr>
                            <a:xfrm>
                              <a:off x="4856281" y="2542873"/>
                              <a:ext cx="289560" cy="278130"/>
                            </a:xfrm>
                            <a:prstGeom prst="pie">
                              <a:avLst>
                                <a:gd name="adj1" fmla="val 5347102"/>
                                <a:gd name="adj2" fmla="val 16041447"/>
                              </a:avLst>
                            </a:prstGeom>
                            <a:solidFill>
                              <a:srgbClr val="FF7F50"/>
                            </a:solidFill>
                            <a:ln w="3175"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9" name="Oval 5"/>
                        <wps:cNvSpPr/>
                        <wps:spPr>
                          <a:xfrm>
                            <a:off x="1401536" y="827314"/>
                            <a:ext cx="62593" cy="59871"/>
                          </a:xfrm>
                          <a:prstGeom prst="ellipse">
                            <a:avLst/>
                          </a:prstGeom>
                          <a:solidFill>
                            <a:srgbClr val="977443"/>
                          </a:solidFill>
                          <a:ln>
                            <a:solidFill>
                              <a:srgbClr val="977443"/>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E975094" id="Group 77" o:spid="_x0000_s1252" style="position:absolute;margin-left:8.35pt;margin-top:21.35pt;width:455.5pt;height:250.9pt;z-index:251653120" coordsize="57853,31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">
                <v:group id="Group 78" o:spid="_x0000_s1253" style="position:absolute;width:57853;height:31868" coordorigin=",3179" coordsize="97213,45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oval id="Oval 79" o:spid="_x0000_s1254" style="position:absolute;left:5765;top:32337;width:1872;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" fillcolor="#9400d3" strokecolor="windowText" strokeweight=".25pt">
                    <v:stroke joinstyle="miter"/>
                  </v:oval>
                  <v:oval id="Oval 80" o:spid="_x0000_s1255" style="position:absolute;left:12103;top:30028;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" fillcolor="#7f7f7f" strokecolor="windowText" strokeweight=".25pt">
                    <v:stroke joinstyle="miter"/>
                  </v:oval>
                  <v:oval id="Oval 81" o:spid="_x0000_s1256" style="position:absolute;left:17568;top:27237;width:1578;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" fillcolor="#7f7f7f" strokecolor="windowText" strokeweight=".25pt">
                    <v:stroke joinstyle="miter"/>
                  </v:oval>
                  <v:group id="Group 82" o:spid="_x0000_s1257" style="position:absolute;left:89368;top:35639;width:3314;height:12943" coordorigin="-313,-2931" coordsize="3316,12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oval id="Oval 83" o:spid="_x0000_s1258" style="position:absolute;left:416;top:-1079;width:1873;height:1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" fillcolor="window" strokecolor="windowText" strokeweight=".25pt">
                      <v:stroke joinstyle="miter"/>
                    </v:oval>
                    <v:oval id="Oval 84" o:spid="_x0000_s1259" style="position:absolute;left:416;top:-2931;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" fillcolor="window" strokecolor="windowText" strokeweight=".25pt">
                      <v:stroke joinstyle="miter"/>
                    </v:oval>
                    <v:oval id="Oval 85" o:spid="_x0000_s1260" style="position:absolute;left:-248;top:3675;width:3187;height:3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" fillcolor="window" strokecolor="windowText" strokeweight=".25pt">
                      <v:stroke joinstyle="miter"/>
                    </v:oval>
                    <v:oval id="Oval 86" o:spid="_x0000_s1261" style="position:absolute;left:-313;top:6866;width:331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" fillcolor="window" strokecolor="windowText" strokeweight=".25pt">
                      <v:stroke joinstyle="miter"/>
                    </v:oval>
                    <v:oval id="Oval 87" o:spid="_x0000_s1262" style="position:absolute;left:92;top:1151;width:2510;height:2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" fillcolor="window" strokecolor="windowText" strokeweight=".25pt">
                      <v:stroke joinstyle="miter"/>
                    </v:oval>
                  </v:group>
                  <v:oval id="Oval 88" o:spid="_x0000_s1263" style="position:absolute;left:68126;top:8500;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" fillcolor="#7f7f7f" strokecolor="windowText" strokeweight=".25pt">
                    <v:stroke joinstyle="miter"/>
                  </v:oval>
                  <v:oval id="Oval 89" o:spid="_x0000_s1264" style="position:absolute;left:54100;top:11096;width:2510;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" fillcolor="#00cdcd" strokecolor="windowText" strokeweight=".25pt">
                    <v:stroke joinstyle="miter"/>
                  </v:oval>
                  <v:oval id="Oval 90" o:spid="_x0000_s1265" style="position:absolute;left:59435;top:9930;width:2687;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" fillcolor="#00cdcd" strokecolor="windowText" strokeweight=".25pt">
                    <v:stroke joinstyle="miter"/>
                  </v:oval>
                  <v:oval id="Oval 91" o:spid="_x0000_s1266" style="position:absolute;left:10031;top:19613;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" fillcolor="#7f7f7f" strokecolor="windowText" strokeweight=".25pt">
                    <v:stroke joinstyle="miter"/>
                  </v:oval>
                  <v:shape id="Partial Circle 92" o:spid="_x0000_s1267" style="position:absolute;left:9843;top:19680;width:3048;height:2697;visibility:visible;mso-wrap-style:square;v-text-anchor:middle" coordsize="304801,269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" path="m154475,269690c102840,270312,54361,247755,25675,209760,-8059,165077,-8593,106937,24316,61776,52377,23267,100617,1,152400,1v,44950,1,89900,1,134850c153092,179797,153784,224744,154475,269690xe" fillcolor="#00e" strokecolor="#0d0d0d" strokeweight=".25pt">
                    <v:stroke joinstyle="miter"/>
                    <v:path arrowok="t" o:connecttype="custom" o:connectlocs="154475,269690;25675,209760;24316,61776;152400,1;152401,134851;154475,269690" o:connectangles="0,0,0,0,0,0"/>
                  </v:shape>
                  <v:shape id="Partial Circle 93" o:spid="_x0000_s1268" style="position:absolute;left:59435;top:9929;width:2839;height:2693;visibility:visible;mso-wrap-style:square;v-text-anchor:middle" coordsize="283845,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" path="m39,137789c-892,100283,14719,64110,43110,37989,69591,13625,105032,,141923,r,134620l39,137789xe" fillcolor="#ff1493" strokecolor="#0d0d0d" strokeweight=".25pt">
                    <v:stroke joinstyle="miter"/>
                    <v:path arrowok="t" o:connecttype="custom" o:connectlocs="39,137789;43110,37989;141923,0;141923,134620;39,137789" o:connectangles="0,0,0,0,0"/>
                  </v:shape>
                  <v:oval id="Oval 94" o:spid="_x0000_s1269" style="position:absolute;left:53969;top:16880;width:2510;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" fillcolor="#00e" strokecolor="windowText" strokeweight=".25pt">
                    <v:stroke joinstyle="miter"/>
                  </v:oval>
                  <v:oval id="Oval 95" o:spid="_x0000_s1270" style="position:absolute;left:46804;top:22139;width:2686;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" fillcolor="#7f7f7f" strokecolor="windowText" strokeweight=".25pt">
                    <v:stroke joinstyle="miter"/>
                  </v:oval>
                  <v:shape id="Partial Circle 96" o:spid="_x0000_s1271" style="position:absolute;left:46804;top:22205;width:3048;height:2693;visibility:visible;mso-wrap-style:square;v-text-anchor:middle" coordsize="304801,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" path="m154472,269228c102881,269847,54438,247367,25743,209489,-8080,164843,-8615,106707,24381,61581,52453,23189,100660,,152401,r,134620c153091,179489,153782,224359,154472,269228xe" fillcolor="#00e" strokecolor="#0d0d0d" strokeweight=".25pt">
                    <v:stroke joinstyle="miter"/>
                    <v:path arrowok="t" o:connecttype="custom" o:connectlocs="154472,269228;25743,209489;24381,61581;152401,0;152401,134620;154472,269228" o:connectangles="0,0,0,0,0,0"/>
                  </v:shape>
                  <v:oval id="Oval 97" o:spid="_x0000_s1272" style="position:absolute;left:41323;top:26142;width:1873;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" fillcolor="#ff4040" strokecolor="windowText" strokeweight=".25pt">
                    <v:stroke joinstyle="miter"/>
                  </v:oval>
                  <v:oval id="Oval 98" o:spid="_x0000_s1273" style="position:absolute;left:38355;top:21910;width:2510;height:2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" fillcolor="#ff4040" strokecolor="windowText" strokeweight=".25pt">
                    <v:stroke joinstyle="miter"/>
                  </v:oval>
                  <v:shape id="Partial Circle 99" o:spid="_x0000_s1274" style="position:absolute;left:38367;top:21963;width:2578;height:2413;visibility:visible;mso-wrap-style:square;v-text-anchor:middle" coordsize="25781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" path="m20486,185911c-6117,147194,-6864,97682,18562,58278,41902,22107,83758,,128905,r,120650l20486,185911xe" fillcolor="#00e" strokecolor="#0d0d0d" strokeweight=".25pt">
                    <v:stroke joinstyle="miter"/>
                    <v:path arrowok="t" o:connecttype="custom" o:connectlocs="20486,185911;18562,58278;128905,0;128905,120650;20486,185911" o:connectangles="0,0,0,0,0"/>
                  </v:shape>
                  <v:oval id="Oval 100" o:spid="_x0000_s1275" style="position:absolute;left:41323;top:13561;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" fillcolor="#00e" strokecolor="windowText" strokeweight=".25pt">
                    <v:stroke joinstyle="miter"/>
                  </v:oval>
                  <v:oval id="Oval 101" o:spid="_x0000_s1276" style="position:absolute;left:37409;top:11741;width:1872;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" fillcolor="#00e" strokecolor="windowText" strokeweight=".25pt">
                    <v:stroke joinstyle="miter"/>
                  </v:oval>
                  <v:oval id="Oval 102" o:spid="_x0000_s1277" style="position:absolute;left:31258;top:14277;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" fillcolor="#00e" strokecolor="windowText" strokeweight=".25pt">
                    <v:stroke joinstyle="miter"/>
                  </v:oval>
                  <v:oval id="Oval 103" o:spid="_x0000_s1278" style="position:absolute;left:6707;top:12758;width:1578;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" fillcolor="#00e" strokecolor="windowText" strokeweight=".25pt">
                    <v:stroke joinstyle="miter"/>
                  </v:oval>
                  <v:oval id="Oval 104" o:spid="_x0000_s1279" style="position:absolute;left:20437;top:21804;width:1872;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" fillcolor="#00e" strokecolor="windowText" strokeweight=".25pt">
                    <v:stroke joinstyle="miter"/>
                  </v:oval>
                  <v:oval id="Oval 105" o:spid="_x0000_s1280" style="position:absolute;left:30877;top:35892;width:1873;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" fillcolor="#00e" strokecolor="windowText" strokeweight=".25pt">
                    <v:stroke joinstyle="miter"/>
                  </v:oval>
                  <v:oval id="Oval 106" o:spid="_x0000_s1281" style="position:absolute;left:44711;top:33650;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" fillcolor="#00e" strokecolor="windowText" strokeweight=".25pt">
                    <v:stroke joinstyle="miter"/>
                  </v:oval>
                  <v:oval id="Oval 107" o:spid="_x0000_s1282" style="position:absolute;left:60071;top:20472;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" fillcolor="#7f7f7f" strokecolor="windowText" strokeweight=".25pt">
                    <v:stroke joinstyle="miter"/>
                  </v:oval>
                  <v:oval id="Oval 108" o:spid="_x0000_s1283" style="position:absolute;left:64316;top:25816;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" fillcolor="#7f7f7f" strokecolor="windowText" strokeweight=".25pt">
                    <v:stroke joinstyle="miter"/>
                  </v:oval>
                  <v:oval id="Oval 109" o:spid="_x0000_s1284" style="position:absolute;left:66460;top:37385;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" fillcolor="#ff7f50" strokecolor="windowText" strokeweight=".25pt">
                    <v:stroke joinstyle="miter"/>
                  </v:oval>
                  <v:oval id="Oval 110" o:spid="_x0000_s1285" style="position:absolute;left:82140;top:21518;width:1873;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" fillcolor="#458b00" strokecolor="windowText" strokeweight=".25pt">
                    <v:stroke joinstyle="miter"/>
                  </v:oval>
                  <v:oval id="Oval 111" o:spid="_x0000_s1286" style="position:absolute;left:77679;top:8438;width:1578;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" fillcolor="#0e0" strokecolor="windowText" strokeweight=".25pt">
                    <v:stroke joinstyle="miter"/>
                  </v:oval>
                  <v:oval id="Oval 112" o:spid="_x0000_s1287" style="position:absolute;left:83343;top:16209;width:1578;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" fillcolor="#7f7f7f" strokecolor="windowText" strokeweight=".25pt">
                    <v:stroke joinstyle="miter"/>
                  </v:oval>
                  <v:oval id="Oval 113" o:spid="_x0000_s1288" style="position:absolute;left:90875;top:19355;width:1578;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" fillcolor="#458b00" strokecolor="windowText" strokeweight=".25pt">
                    <v:stroke joinstyle="miter"/>
                  </v:oval>
                  <v:oval id="Oval 114" o:spid="_x0000_s1289" style="position:absolute;left:77020;top:28194;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" fillcolor="#7f7f7f" strokecolor="windowText" strokeweight=".25pt">
                    <v:stroke joinstyle="miter"/>
                  </v:oval>
                  <v:oval id="Oval 115" o:spid="_x0000_s1290" style="position:absolute;left:42570;top:36850;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" fillcolor="#ff7f50" strokecolor="windowText" strokeweight=".25pt">
                    <v:stroke joinstyle="miter"/>
                  </v:oval>
                  <v:oval id="Oval 116" o:spid="_x0000_s1291" style="position:absolute;left:43338;top:37557;width:1873;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" fillcolor="#00e" strokecolor="windowText" strokeweight=".25pt">
                    <v:stroke joinstyle="miter"/>
                  </v:oval>
                  <v:shape id="Partial Circle 117" o:spid="_x0000_s1292" style="position:absolute;left:43338;top:37556;width:1829;height:1817;visibility:visible;mso-wrap-style:square;v-text-anchor:middle" coordsize="182879,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" path="m91197,181610c40743,181477,-68,140787,,90683,68,40581,40987,,91440,r,90805l91197,181610xe" fillcolor="#8b008b" strokecolor="#0d0d0d" strokeweight=".25pt">
                    <v:stroke joinstyle="miter"/>
                    <v:path arrowok="t" o:connecttype="custom" o:connectlocs="91197,181610;0,90683;91440,0;91440,90805;91197,181610" o:connectangles="0,0,0,0,0"/>
                  </v:shape>
                  <v:oval id="Oval 118" o:spid="_x0000_s1293" style="position:absolute;left:29538;top:19497;width:2510;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" fillcolor="#00e" strokecolor="windowText" strokeweight=".25pt">
                    <v:stroke joinstyle="miter"/>
                  </v:oval>
                  <v:oval id="Oval 119" o:spid="_x0000_s1294" style="position:absolute;left:31051;top:23323;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" fillcolor="#00e" strokecolor="windowText" strokeweight=".25pt">
                    <v:stroke joinstyle="miter"/>
                  </v:oval>
                  <v:oval id="Oval 120" o:spid="_x0000_s1295" style="position:absolute;left:46013;top:19193;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" fillcolor="#00e" strokecolor="windowText" strokeweight=".25pt">
                    <v:stroke joinstyle="miter"/>
                  </v:oval>
                  <v:oval id="Oval 121" o:spid="_x0000_s1296" style="position:absolute;left:52615;top:16778;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" fillcolor="#00e" strokecolor="windowText" strokeweight=".25pt">
                    <v:stroke joinstyle="miter"/>
                  </v:oval>
                  <v:oval id="Oval 122" o:spid="_x0000_s1297" style="position:absolute;left:47914;top:16468;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" fillcolor="#8b0000" strokecolor="windowText" strokeweight=".25pt">
                    <v:stroke joinstyle="miter"/>
                  </v:oval>
                  <v:oval id="Oval 123" o:spid="_x0000_s1298" style="position:absolute;left:56345;top:18680;width:2510;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" fillcolor="#43165a" strokecolor="windowText" strokeweight=".25pt">
                    <v:stroke joinstyle="miter"/>
                  </v:oval>
                  <v:oval id="Oval 125" o:spid="_x0000_s1299" style="position:absolute;left:72025;top:13715;width:2510;height:2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" fillcolor="#458b00" strokecolor="windowText" strokeweight=".25pt">
                    <v:stroke joinstyle="miter"/>
                  </v:oval>
                  <v:oval id="Oval 126" o:spid="_x0000_s1300" style="position:absolute;left:77769;top:15205;width:2686;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" fillcolor="#458b00" strokecolor="windowText" strokeweight=".25pt">
                    <v:stroke joinstyle="miter"/>
                  </v:oval>
                  <v:shape id="Partial Circle 127" o:spid="_x0000_s1301" style="position:absolute;left:77769;top:15175;width:2838;height:2692;visibility:visible;mso-wrap-style:square;v-text-anchor:middle" coordsize="283845,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" path="m39,137789c-892,100283,14719,64110,43110,37989,69591,13625,105032,,141923,r,134620l39,137789xe" fillcolor="#b77176" strokecolor="#0d0d0d" strokeweight=".25pt">
                    <v:stroke joinstyle="miter"/>
                    <v:path arrowok="t" o:connecttype="custom" o:connectlocs="39,137789;43110,37989;141923,0;141923,134620;39,137789" o:connectangles="0,0,0,0,0"/>
                  </v:shape>
                  <v:oval id="Oval 576" o:spid="_x0000_s1302" style="position:absolute;left:50002;top:21911;width:1873;height:1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" fillcolor="#8b008b" strokecolor="windowText" strokeweight=".25pt">
                    <v:stroke joinstyle="miter"/>
                  </v:oval>
                  <v:oval id="Oval 577" o:spid="_x0000_s1303" style="position:absolute;left:74619;top:24373;width:1577;height:1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" fillcolor="#458b00" strokecolor="windowText" strokeweight=".25pt">
                    <v:stroke joinstyle="miter"/>
                  </v:oval>
                  <v:oval id="Oval 578" o:spid="_x0000_s1304" style="position:absolute;left:53624;top:15623;width:1577;height:1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" fillcolor="#ff1493" strokecolor="windowText" strokeweight=".25pt">
                    <v:stroke joinstyle="miter"/>
                  </v:oval>
                  <v:oval id="Oval 5" o:spid="_x0000_s1305" style="position:absolute;left:23973;top:12660;width:838;height: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" fillcolor="#977443" strokecolor="#977443" strokeweight="1pt">
                    <v:stroke joinstyle="miter"/>
                  </v:oval>
                  <v:oval id="Oval 6" o:spid="_x0000_s1306" style="position:absolute;left:36458;top:32345;width:663;height:62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" fillcolor="#6b5230" strokecolor="#6b5230" strokeweight="1pt">
                    <v:stroke joinstyle="miter"/>
                  </v:oval>
                  <v:oval id="Oval 7" o:spid="_x0000_s1307" style="position:absolute;left:55772;top:33573;width:707;height:9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" fillcolor="#665231" strokecolor="#665231" strokeweight="1pt">
                    <v:stroke joinstyle="miter"/>
                  </v:oval>
                  <v:oval id="Oval 7" o:spid="_x0000_s1308" style="position:absolute;left:62934;top:36350;width:626;height: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" fillcolor="#4e4c30" strokecolor="#4e4c30" strokeweight="1pt">
                    <v:stroke joinstyle="miter"/>
                  </v:oval>
                  <v:oval id="Oval 7" o:spid="_x0000_s1309" style="position:absolute;left:76344;top:36341;width:849;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" fillcolor="#685333" strokecolor="#685333" strokeweight="1pt">
                    <v:stroke joinstyle="miter"/>
                  </v:oval>
                  <v:shape id="Text Box 584" o:spid="_x0000_s1310" type="#_x0000_t202" style="position:absolute;left:46247;top:42539;width:16383;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" filled="f" stroked="f" strokeweight=".5pt">
                    <v:textbox>
                      <w:txbxContent>
                        <w:p w14:paraId="30223B8F"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Cape fold belt</w:t>
                          </w:r>
                        </w:p>
                      </w:txbxContent>
                    </v:textbox>
                  </v:shape>
                  <v:oval id="Oval 585" o:spid="_x0000_s1311" style="position:absolute;left:28007;top:28797;width:2511;height:2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" fillcolor="#00e" strokecolor="windowText" strokeweight=".25pt">
                    <v:stroke joinstyle="miter"/>
                  </v:oval>
                  <v:oval id="Oval 7" o:spid="_x0000_s1312" style="position:absolute;left:70000;top:30962;width:625;height: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" fillcolor="#4a3c21" strokecolor="#4a3c21" strokeweight="1pt">
                    <v:stroke joinstyle="miter"/>
                  </v:oval>
                  <v:shape id="Text Box 587" o:spid="_x0000_s1313" type="#_x0000_t202" style="position:absolute;left:40265;top:3179;width:1682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" filled="f" stroked="f" strokeweight=".5pt">
                    <v:textbox>
                      <w:txbxContent>
                        <w:p w14:paraId="1FE37439"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Central plateau</w:t>
                          </w:r>
                        </w:p>
                      </w:txbxContent>
                    </v:textbox>
                  </v:shape>
                  <v:group id="Group 588" o:spid="_x0000_s1314" style="position:absolute;top:21746;width:96460;height:26612" coordsize="96460,26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">
                    <v:shape id="Freeform: Shape 589" o:spid="_x0000_s1315" style="position:absolute;width:22309;height:12031;visibility:visible;mso-wrap-style:square;v-text-anchor:middle" coordsize="2230967,1203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" path="m,c40216,61736,80433,123472,114300,152400v33867,28928,69144,7056,88900,21167c222956,187678,224367,220134,232834,237067v8467,16933,17638,24695,21166,38100c257528,288573,254000,317500,254000,317500v,14817,3528,33162,,46567c250472,377473,227190,389466,232834,397933v5644,8467,37394,5645,55033,16934c305506,426156,338667,465667,338667,465667v11289,11289,15522,7055,16933,16933c357011,492478,333728,508705,347134,524933v13406,16228,67733,43745,88900,55034c457201,591256,460729,585612,474134,592667v13405,7055,31750,18344,42333,29633c527050,633589,533401,647700,537634,660400v4233,12700,,23989,4233,38100c546100,712611,555979,729545,563034,745067v7055,15522,11994,31749,21166,46566c593372,806450,608895,824795,618067,833967v9172,9172,12700,,21167,12700c647701,859367,657578,890412,668867,910167v11289,19756,25400,40922,38100,55033c719667,979311,726723,992011,745067,994833v18345,2822,49389,-10583,71967,-12700c839612,980016,859367,981427,880534,982133v21167,706,48683,-3527,63500,4234c958851,994128,965201,1015295,969434,1028700v4233,13406,-2822,26106,,38100c972256,1078795,975078,1092906,986367,1100667v11289,7761,36689,6350,50800,12700c1051278,1119717,1062567,1131006,1071034,1138767v8467,7761,9878,14816,16933,21166c1095022,1166283,1102078,1169811,1113367,1176867v11289,7056,26811,21872,42333,25400c1171222,1205795,1206500,1198033,1206500,1198033r88900,-8466c1321506,1186745,1363134,1181100,1363134,1181100v26106,-3528,62795,-12700,88900,-12700c1478139,1168400,1498600,1179689,1519767,1181100v21167,1411,47273,6350,59267,-4233c1591028,1166284,1581856,1136650,1591734,1117600v9878,-19050,35277,-38805,46566,-55033c1649589,1046339,1659467,1020233,1659467,1020233v8467,-15522,21872,-32456,29633,-50800c1696861,951089,1699684,924278,1706034,910167v6350,-14111,12699,-18344,21166,-25400c1735667,877711,1734256,879828,1756834,867833v22578,-11994,84666,-40922,105833,-55033c1883834,798689,1868312,795161,1883834,783167v15522,-11994,49388,-31045,71966,-42334c1978378,729544,2003778,724605,2019300,715433v15522,-9172,14817,-19755,29634,-29633c2063751,675922,2084211,654050,2108200,656167v23989,2117,64206,39511,84667,42333c2213328,701322,2218267,654755,2230967,673100e" filled="f" strokecolor="windowText">
                      <v:stroke joinstyle="miter"/>
                      <v:path arrowok="t" o:connecttype="custom" o:connectlocs="0,0;114300,152400;203200,173567;232834,237067;254000,275167;254000,317500;254000,364067;232834,397933;287867,414867;338667,465667;355600,482600;347134,524933;436034,579967;474134,592667;516467,622300;537634,660400;541867,698500;563034,745067;584200,791633;618067,833967;639234,846667;668867,910167;706967,965200;745067,994833;817034,982133;880534,982133;944034,986367;969434,1028700;969434,1066800;986367,1100667;1037167,1113367;1071034,1138767;1087967,1159933;1113367,1176867;1155700,1202267;1206500,1198033;1295400,1189567;1363134,1181100;1452034,1168400;1519767,1181100;1579034,1176867;1591734,1117600;1638300,1062567;1659467,1020233;1689100,969433;1706034,910167;1727200,884767;1756834,867833;1862667,812800;1883834,783167;1955800,740833;2019300,715433;2048934,685800;2108200,656167;2192867,698500;2230967,673100" o:connectangles="0,0,0,0,0,0,0,0,0,0,0,0,0,0,0,0,0,0,0,0,0,0,0,0,0,0,0,0,0,0,0,0,0,0,0,0,0,0,0,0,0,0,0,0,0,0,0,0,0,0,0,0,0,0,0,0"/>
                    </v:shape>
                    <v:shape id="Freeform: Shape 590" o:spid="_x0000_s1316" style="position:absolute;left:22174;top:3124;width:24384;height:5294;visibility:visible;mso-wrap-style:square;v-text-anchor:middle" coordsize="2438400,529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" path="m,348786c5879,321034,11759,293282,22577,272586,33395,251890,50800,235426,64911,224608v14111,-10819,24459,-15992,42333,-16933c125118,206734,152400,219434,172155,218964v19755,-470,33867,-15522,53622,-14111c245532,206264,264347,218494,290688,227431v26341,8937,67264,28222,93134,31044c409692,261297,427096,251890,445911,244364v18815,-7526,23519,-21167,50800,-31045c523992,203441,579026,190741,609600,185097v30574,-5644,49859,3293,70555,-5644c700851,170516,719196,145586,733777,131475v14581,-14111,22108,-24930,33867,-36689c779403,83027,787400,71267,804333,60919,821266,50571,848077,33167,869244,32697v21167,-470,44685,18815,62089,25400c948737,64682,957203,51982,973666,72208v16463,20226,42334,76200,56445,107245c1044222,210497,1051748,235897,1058333,258475v6585,22578,-5174,39981,11289,56444c1086085,331382,1133122,360075,1157111,357253v23989,-2822,33396,-42334,56444,-59267c1236603,281053,1267648,266471,1295400,255653v27752,-10818,61618,3292,84666,-22578c1403114,207205,1419107,132416,1433688,100431v14581,-31985,20226,-43274,33867,-59267c1481196,25171,1495778,8708,1515533,4475v19756,-4233,38570,3293,70555,11289c1618073,23760,1664170,54805,1707444,52453,1750718,50101,1809515,7768,1845733,1653v36218,-6115,52681,6115,79022,14111c1951096,23760,1977436,36931,2003777,49631v26341,12700,55505,24929,79023,42333c2106318,109368,2123251,120657,2144888,154053v21637,33396,49390,101130,67734,138289c2230966,329501,2235200,346434,2254955,377008v19755,30574,45626,73378,76200,98778c2361729,501186,2438400,529408,2438400,529408e" filled="f" strokecolor="windowText">
                      <v:stroke joinstyle="miter"/>
                      <v:path arrowok="t" o:connecttype="custom" o:connectlocs="0,348786;22577,272586;64911,224608;107244,207675;172155,218964;225777,204853;290688,227431;383822,258475;445911,244364;496711,213319;609600,185097;680155,179453;733777,131475;767644,94786;804333,60919;869244,32697;931333,58097;973666,72208;1030111,179453;1058333,258475;1069622,314919;1157111,357253;1213555,297986;1295400,255653;1380066,233075;1433688,100431;1467555,41164;1515533,4475;1586088,15764;1707444,52453;1845733,1653;1924755,15764;2003777,49631;2082800,91964;2144888,154053;2212622,292342;2254955,377008;2331155,475786;2438400,529408" o:connectangles="0,0,0,0,0,0,0,0,0,0,0,0,0,0,0,0,0,0,0,0,0,0,0,0,0,0,0,0,0,0,0,0,0,0,0,0,0,0,0"/>
                    </v:shape>
                    <v:shape id="Freeform: Shape 591" o:spid="_x0000_s1317" style="position:absolute;left:46405;top:5638;width:24623;height:5144;visibility:visible;mso-wrap-style:square;v-text-anchor:middle" coordsize="2439941,51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" path="m,285734c59266,264332,118533,242930,158044,212356v39511,-30574,54093,-83256,79023,-110067c261997,75478,278459,57604,307622,51489v29163,-6115,76200,-2822,104422,14111c440266,82533,476956,153089,476956,153089v19285,25870,31045,57855,50800,67733c547511,230700,573852,223174,595489,212356v21637,-10818,41393,-35278,62089,-56445c678274,134744,703204,107463,719667,85356,736130,63249,741304,37378,756356,23267,771408,9156,793045,-3074,809978,689v16933,3763,35278,25401,47978,45156c870656,65600,874419,102759,886178,119222v11759,16463,15992,22578,42333,25400c954852,147444,1013648,135215,1044222,136156v30574,941,31516,7526,67734,14111c1148174,156852,1225785,172375,1261533,175667v35748,3292,43274,7996,64911,-5645c1348081,156381,1367367,114989,1391356,93822v23989,-21167,52681,-49859,79022,-50800c1496719,42081,1524941,64189,1549400,88178v24459,23989,50329,76200,67733,98778c1634537,209534,1635007,219882,1653822,223645v18815,3763,50800,-7526,76200,-14111c1755422,202949,1776118,186015,1806222,184134v30104,-1882,66322,7996,104422,14111c1948744,204360,1994370,212826,2034822,220822v40452,7996,80434,13641,118534,25400c2191456,257981,2244137,269741,2263422,291378v19285,21637,-10348,58797,5645,84667c2285060,401915,2331626,423552,2359378,446600v27752,23048,98778,58327,76200,67734e" filled="f" strokecolor="windowText">
                      <v:stroke joinstyle="miter"/>
                      <v:path arrowok="t" o:connecttype="custom" o:connectlocs="0,285734;159489,212356;239234,102289;310434,51489;415811,65600;481317,153089;532581,220822;600933,212356;663590,155911;726247,85356;763271,23267;817383,689;865800,45845;894280,119222;937000,144622;1053769,136156;1122122,150267;1273066,175667;1338571,170022;1404076,93822;1483821,43022;1563565,88178;1631918,186956;1668942,223645;1745839,209534;1822735,184134;1928112,198245;2053425,220822;2173043,246222;2284115,291378;2289812,376045;2380948,446600;2457845,514334" o:connectangles="0,0,0,0,0,0,0,0,0,0,0,0,0,0,0,0,0,0,0,0,0,0,0,0,0,0,0,0,0,0,0,0,0"/>
                    </v:shape>
                    <v:shape id="Freeform: Shape 592" o:spid="_x0000_s1318" style="position:absolute;left:71094;top:10668;width:25366;height:3334;visibility:visible;mso-wrap-style:square;v-text-anchor:middle" coordsize="2536550,333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" path="m,c36656,6061,73313,12123,100445,27709v27132,15586,42142,47914,62346,65809c182995,111413,197427,118918,221672,135082v24245,16164,61191,46759,86591,55418c333663,199159,350404,192231,374072,187036v23668,-5195,53686,-32327,76200,-27709c472786,163945,487795,201468,509154,214745v21359,13277,43296,28287,69273,24246c604404,234950,636732,208973,665018,190500v28286,-18473,40409,-45604,83127,-62345c790863,111414,861868,86592,921327,90055v59459,3463,114300,49645,183573,58881c1174173,158172,1259609,140278,1336963,145473v77354,5195,153555,32327,232064,34636c1647536,182418,1721427,155286,1808018,159327v86591,4041,213590,49069,280554,45028c2155536,200314,2165350,116032,2209800,135082v44450,19050,103331,152978,145472,183573c2397413,349251,2437245,323851,2462645,318655v25400,-5195,121227,-27709,45027,-31173e" filled="f" strokecolor="windowText">
                      <v:stroke joinstyle="miter"/>
                      <v:path arrowok="t" o:connecttype="custom" o:connectlocs="0,0;100445,27709;162791,93518;221672,135082;308263,190500;374072,187036;450272,159327;509154,214745;578427,238991;665018,190500;748145,128155;921327,90055;1104900,148936;1336963,145473;1569027,180109;1808018,159327;2088572,204355;2209800,135082;2355272,318655;2462645,318655;2507672,287482" o:connectangles="0,0,0,0,0,0,0,0,0,0,0,0,0,0,0,0,0,0,0,0,0"/>
                    </v:shape>
                    <v:shape id="Freeform: Shape 593" o:spid="_x0000_s1319" style="position:absolute;left:48310;top:17907;width:15689;height:4081;visibility:visible;mso-wrap-style:square;v-text-anchor:middle" coordsize="1568823,40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" path="m,63019c53414,33510,106829,4001,156882,266v50053,-3735,95623,32870,143435,40341c348129,48078,390712,36125,443753,45090v53041,8965,122518,29881,174812,49305c670859,113819,703729,139966,757517,161631v53788,21665,115794,44076,183777,62753c1009277,243061,1086971,252772,1165412,273690v78441,20918,179294,53788,246529,76200c1479176,372302,1539688,399943,1568823,408160e" filled="f" strokecolor="window">
                      <v:stroke dashstyle="dash" joinstyle="miter"/>
                      <v:path arrowok="t" o:connecttype="custom" o:connectlocs="0,63019;156882,266;300317,40607;443753,45090;618565,94395;757517,161631;941294,224384;1165412,273690;1411941,349890;1568823,408160" o:connectangles="0,0,0,0,0,0,0,0,0,0"/>
                    </v:shape>
                    <v:shape id="Freeform: Shape 594" o:spid="_x0000_s1320" style="position:absolute;left:16306;top:19583;width:38773;height:2940;visibility:visible;mso-wrap-style:square;v-text-anchor:middle" coordsize="3877235,29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" path="m3877235,103121l3603812,49332c3528359,35885,3424518,22438,3424518,22438,3347571,14220,3221318,-721,3142130,26v-79188,747,-125507,2242,-192742,26895c2882153,51574,2811183,121050,2738718,147944v-72465,26894,-147918,29882,-224118,40341c2438400,198744,2396565,215926,2281518,210697v-115047,-5229,-344394,-35859,-457200,-53788c1711512,138980,1702548,112833,1604683,103121v-97865,-9712,-254000,-5977,-367553,-4483c1123577,100132,1018989,97144,923365,112085v-95624,14941,-162112,62006,-259977,76200c565523,202479,446742,184550,336177,197250,225612,209950,76200,354879,,264485e" filled="f" strokecolor="window">
                      <v:stroke dashstyle="dash" joinstyle="miter"/>
                      <v:path arrowok="t" o:connecttype="custom" o:connectlocs="3877235,103121;3603812,49332;3424518,22438;3142130,26;2949388,26921;2738718,147944;2514600,188285;2281518,210697;1824318,156909;1604683,103121;1237130,98638;923365,112085;663388,188285;336177,197250;0,264485" o:connectangles="0,0,0,0,0,0,0,0,0,0,0,0,0,0,0"/>
                    </v:shape>
                    <v:shape id="Freeform: Shape 595" o:spid="_x0000_s1321" style="position:absolute;left:14859;top:22174;width:50247;height:4438;visibility:visible;mso-wrap-style:square;v-text-anchor:middle" coordsize="5024717,443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" path="m,152488v95997,-2242,191994,-4483,259976,-13448c327958,130075,357841,103928,407894,98699v50053,-5229,75453,11953,152400,8965c637241,104676,786653,88241,869576,80770,952499,73299,977153,68069,1057835,62840v80682,-5229,215900,-2988,295835,-13447c1433605,38934,1471706,-2153,1537447,88v65741,2241,150905,38846,210670,62752c1807882,86746,1836270,130076,1896035,143523v59765,13447,132976,1494,210670,c2184399,142029,2300941,130823,2362200,134558v61259,3735,66488,28389,112058,31377c2519828,168923,2571376,165935,2635623,152488v64247,-13447,169583,-54536,224118,-67236c2914276,72552,2918759,59106,2962835,76288v44076,17182,86659,89646,161365,112058c3198906,210758,3411070,210758,3411070,210758r295835,22412c3789828,239146,3812240,221964,3908611,246617v96371,24653,277906,112059,376518,134471c4383741,403500,4419600,382582,4500282,381088v80682,-1494,181535,-19424,268941,-8965c4856629,382582,5006788,405740,5024717,443840e" filled="f" strokecolor="window">
                      <v:stroke dashstyle="dash" joinstyle="miter"/>
                      <v:path arrowok="t" o:connecttype="custom" o:connectlocs="0,152488;259976,139040;407894,98699;560294,107664;869576,80770;1057835,62840;1353670,49393;1537447,88;1748117,62840;1896035,143523;2106705,143523;2362200,134558;2474258,165935;2635623,152488;2859741,85252;2962835,76288;3124200,188346;3411070,210758;3706905,233170;3908611,246617;4285129,381088;4500282,381088;4769223,372123;5024717,443840" o:connectangles="0,0,0,0,0,0,0,0,0,0,0,0,0,0,0,0,0,0,0,0,0,0,0,0"/>
                    </v:shape>
                  </v:group>
                  <v:group id="Group 596" o:spid="_x0000_s1322" style="position:absolute;left:91299;top:34767;width:5914;height:13311" coordorigin="-1196,-3332" coordsize="5914,13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shape id="Text Box 597" o:spid="_x0000_s1323" type="#_x0000_t202" style="position:absolute;left:-1188;top:-3332;width:5720;height:2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" filled="f" stroked="f" strokeweight=".5pt">
                      <v:textbox>
                        <w:txbxContent>
                          <w:p w14:paraId="20441CAE"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1</w:t>
                            </w:r>
                          </w:p>
                          <w:p w14:paraId="700D0FC2" w14:textId="77777777" w:rsidR="00892111" w:rsidRPr="00347EB3" w:rsidRDefault="00892111" w:rsidP="00892111">
                            <w:pPr>
                              <w:spacing w:after="0" w:line="240" w:lineRule="auto"/>
                              <w:rPr>
                                <w:rFonts w:ascii="Arial" w:hAnsi="Arial" w:cs="Arial"/>
                                <w:color w:val="FFFFFF" w:themeColor="background1"/>
                                <w:sz w:val="18"/>
                                <w:szCs w:val="18"/>
                              </w:rPr>
                            </w:pPr>
                          </w:p>
                        </w:txbxContent>
                      </v:textbox>
                    </v:shape>
                    <v:shape id="Text Box 598" o:spid="_x0000_s1324" type="#_x0000_t202" style="position:absolute;left:-1190;top:-1410;width:5871;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" filled="f" stroked="f" strokeweight=".5pt">
                      <v:textbox>
                        <w:txbxContent>
                          <w:p w14:paraId="033386CB"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2</w:t>
                            </w:r>
                          </w:p>
                          <w:p w14:paraId="6AC6C773" w14:textId="77777777" w:rsidR="00892111" w:rsidRPr="00833C1F" w:rsidRDefault="00892111" w:rsidP="00892111">
                            <w:pPr>
                              <w:spacing w:after="0" w:line="240" w:lineRule="auto"/>
                              <w:rPr>
                                <w:rFonts w:ascii="Arial" w:hAnsi="Arial" w:cs="Arial"/>
                                <w:color w:val="FFFFFF" w:themeColor="background1"/>
                                <w:sz w:val="12"/>
                                <w:szCs w:val="12"/>
                              </w:rPr>
                            </w:pPr>
                          </w:p>
                        </w:txbxContent>
                      </v:textbox>
                    </v:shape>
                    <v:shape id="Text Box 599" o:spid="_x0000_s1325" type="#_x0000_t202" style="position:absolute;left:-1195;top:1520;width:5736;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" filled="f" stroked="f" strokeweight=".5pt">
                      <v:textbox>
                        <w:txbxContent>
                          <w:p w14:paraId="00C8010E"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3</w:t>
                            </w:r>
                          </w:p>
                          <w:p w14:paraId="13DD1E66" w14:textId="77777777" w:rsidR="00892111" w:rsidRPr="00347EB3" w:rsidRDefault="00892111" w:rsidP="00892111">
                            <w:pPr>
                              <w:spacing w:after="0" w:line="240" w:lineRule="auto"/>
                              <w:rPr>
                                <w:rFonts w:ascii="Arial" w:hAnsi="Arial" w:cs="Arial"/>
                                <w:color w:val="FFFFFF" w:themeColor="background1"/>
                                <w:sz w:val="18"/>
                                <w:szCs w:val="18"/>
                              </w:rPr>
                            </w:pPr>
                          </w:p>
                        </w:txbxContent>
                      </v:textbox>
                    </v:shape>
                    <v:shape id="Text Box 600" o:spid="_x0000_s1326" type="#_x0000_t202" style="position:absolute;left:-1191;top:4208;width:5726;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" filled="f" stroked="f" strokeweight=".5pt">
                      <v:textbox>
                        <w:txbxContent>
                          <w:p w14:paraId="599DE8BA"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4</w:t>
                            </w:r>
                          </w:p>
                          <w:p w14:paraId="19F6195A" w14:textId="77777777" w:rsidR="00892111" w:rsidRPr="00833C1F" w:rsidRDefault="00892111" w:rsidP="00892111">
                            <w:pPr>
                              <w:spacing w:after="0" w:line="240" w:lineRule="auto"/>
                              <w:rPr>
                                <w:rFonts w:ascii="Arial" w:hAnsi="Arial" w:cs="Arial"/>
                                <w:color w:val="FFFFFF" w:themeColor="background1"/>
                                <w:sz w:val="12"/>
                                <w:szCs w:val="12"/>
                              </w:rPr>
                            </w:pPr>
                          </w:p>
                        </w:txbxContent>
                      </v:textbox>
                    </v:shape>
                    <v:shape id="Text Box 601" o:spid="_x0000_s1327" type="#_x0000_t202" style="position:absolute;left:-1196;top:7366;width:5914;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" filled="f" stroked="f" strokeweight=".5pt">
                      <v:textbox>
                        <w:txbxContent>
                          <w:p w14:paraId="123FC552" w14:textId="77777777" w:rsidR="00892111" w:rsidRPr="00833C1F" w:rsidRDefault="00892111" w:rsidP="00892111">
                            <w:pPr>
                              <w:spacing w:after="0" w:line="240" w:lineRule="auto"/>
                              <w:rPr>
                                <w:rFonts w:ascii="Arial" w:hAnsi="Arial" w:cs="Arial"/>
                                <w:color w:val="FFFFFF" w:themeColor="background1"/>
                                <w:sz w:val="12"/>
                                <w:szCs w:val="12"/>
                              </w:rPr>
                            </w:pPr>
                            <w:r w:rsidRPr="00833C1F">
                              <w:rPr>
                                <w:rFonts w:ascii="Arial" w:hAnsi="Arial" w:cs="Arial"/>
                                <w:color w:val="FFFFFF" w:themeColor="background1"/>
                                <w:sz w:val="12"/>
                                <w:szCs w:val="12"/>
                              </w:rPr>
                              <w:t>n=5</w:t>
                            </w:r>
                          </w:p>
                          <w:p w14:paraId="33819862" w14:textId="77777777" w:rsidR="00892111" w:rsidRPr="00833C1F" w:rsidRDefault="00892111" w:rsidP="00892111">
                            <w:pPr>
                              <w:spacing w:after="0" w:line="240" w:lineRule="auto"/>
                              <w:rPr>
                                <w:rFonts w:ascii="Arial" w:hAnsi="Arial" w:cs="Arial"/>
                                <w:color w:val="FFFFFF" w:themeColor="background1"/>
                                <w:sz w:val="12"/>
                                <w:szCs w:val="12"/>
                              </w:rPr>
                            </w:pPr>
                          </w:p>
                        </w:txbxContent>
                      </v:textbox>
                    </v:shape>
                  </v:group>
                  <v:oval id="Oval 602" o:spid="_x0000_s1328" style="position:absolute;left:46804;top:29366;width:331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" fillcolor="#ff4040" strokecolor="windowText" strokeweight=".25pt">
                    <v:stroke joinstyle="miter"/>
                  </v:oval>
                  <v:oval id="Oval 603" o:spid="_x0000_s1329" style="position:absolute;left:21821;top:27071;width:2687;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" fillcolor="#7f7f7f" strokecolor="windowText" strokeweight=".25pt">
                    <v:stroke joinstyle="miter"/>
                  </v:oval>
                  <v:oval id="Oval 604" o:spid="_x0000_s1330" style="position:absolute;left:25464;top:25842;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" fillcolor="#00e" strokecolor="windowText" strokeweight=".25pt">
                    <v:stroke joinstyle="miter"/>
                  </v:oval>
                  <v:oval id="Oval 605" o:spid="_x0000_s1331" style="position:absolute;left:69600;top:30138;width:1873;height:1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" fillcolor="#ff7f50" strokecolor="windowText" strokeweight=".25pt">
                    <v:stroke joinstyle="miter"/>
                  </v:oval>
                  <v:shape id="Text Box 606" o:spid="_x0000_s1332" type="#_x0000_t202" style="position:absolute;left:4398;top:24895;width:13172;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" filled="f" stroked="f" strokeweight=".5pt">
                    <v:textbox>
                      <w:txbxContent>
                        <w:p w14:paraId="0C734B82" w14:textId="77777777" w:rsidR="00892111" w:rsidRPr="00833C1F" w:rsidRDefault="00892111" w:rsidP="00892111">
                          <w:pPr>
                            <w:rPr>
                              <w:rFonts w:ascii="Arial" w:hAnsi="Arial" w:cs="Arial"/>
                              <w:color w:val="FFFFFF" w:themeColor="background1"/>
                              <w:sz w:val="16"/>
                              <w:szCs w:val="16"/>
                            </w:rPr>
                          </w:pPr>
                          <w:r w:rsidRPr="00833C1F">
                            <w:rPr>
                              <w:rFonts w:ascii="Arial" w:hAnsi="Arial" w:cs="Arial"/>
                              <w:color w:val="FFFFFF" w:themeColor="background1"/>
                              <w:sz w:val="16"/>
                              <w:szCs w:val="16"/>
                            </w:rPr>
                            <w:t>The great escarpment</w:t>
                          </w:r>
                        </w:p>
                      </w:txbxContent>
                    </v:textbox>
                  </v:shape>
                  <v:oval id="Oval 607" o:spid="_x0000_s1333" style="position:absolute;left:48562;top:25463;width:2686;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" fillcolor="#00e" strokecolor="windowText" strokeweight=".25pt">
                    <v:stroke joinstyle="miter"/>
                  </v:oval>
                  <v:shape id="Partial Circle 608" o:spid="_x0000_s1334" style="position:absolute;left:48562;top:25428;width:2896;height:2782;visibility:visible;mso-wrap-style:square;v-text-anchor:middle" coordsize="289560,278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" path="m146920,278115c67942,279236,2603,219347,74,143517,-2463,67419,59179,3509,138368,137r6412,138928c145493,185415,146207,231765,146920,278115xe" fillcolor="#ff7f50" strokecolor="#0d0d0d" strokeweight=".25pt">
                    <v:stroke joinstyle="miter"/>
                    <v:path arrowok="t" o:connecttype="custom" o:connectlocs="146920,278115;74,143517;138368,137;144780,139065;146920,278115" o:connectangles="0,0,0,0,0"/>
                  </v:shape>
                </v:group>
                <v:oval id="Oval 5" o:spid="_x0000_s1335" style="position:absolute;left:14015;top:8273;width:626;height: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" fillcolor="#977443" strokecolor="#977443" strokeweight="1pt">
                  <v:stroke joinstyle="miter"/>
                </v:oval>
              </v:group>
            </w:pict>
          </mc:Fallback>
        </mc:AlternateContent>
      </w:r>
      <w:r w:rsidRPr="002921E0">
        <w:rPr>
          <w:rFonts w:ascii="Times New Roman" w:hAnsi="Times New Roman" w:cs="Times New Roman"/>
          <w:noProof/>
          <w:lang w:eastAsia="en-ZA"/>
        </w:rPr>
        <w:drawing>
          <wp:anchor distT="0" distB="0" distL="114300" distR="114300" simplePos="0" relativeHeight="251652096" behindDoc="1" locked="0" layoutInCell="1" allowOverlap="1" wp14:anchorId="37044D1E" wp14:editId="15DDB062">
            <wp:simplePos x="0" y="0"/>
            <wp:positionH relativeFrom="margin">
              <wp:posOffset>69215</wp:posOffset>
            </wp:positionH>
            <wp:positionV relativeFrom="paragraph">
              <wp:posOffset>250190</wp:posOffset>
            </wp:positionV>
            <wp:extent cx="5837555" cy="3256280"/>
            <wp:effectExtent l="0" t="0" r="0" b="1270"/>
            <wp:wrapNone/>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837555" cy="3256280"/>
                    </a:xfrm>
                    <a:prstGeom prst="rect">
                      <a:avLst/>
                    </a:prstGeom>
                  </pic:spPr>
                </pic:pic>
              </a:graphicData>
            </a:graphic>
            <wp14:sizeRelH relativeFrom="margin">
              <wp14:pctWidth>0</wp14:pctWidth>
            </wp14:sizeRelH>
            <wp14:sizeRelV relativeFrom="margin">
              <wp14:pctHeight>0</wp14:pctHeight>
            </wp14:sizeRelV>
          </wp:anchor>
        </w:drawing>
      </w:r>
    </w:p>
    <w:p w14:paraId="258B8A73" w14:textId="2FDBE11E" w:rsidR="00892111" w:rsidRPr="002921E0" w:rsidRDefault="00892111" w:rsidP="00892111">
      <w:pPr>
        <w:rPr>
          <w:rFonts w:ascii="Times New Roman" w:hAnsi="Times New Roman" w:cs="Times New Roman"/>
        </w:rPr>
      </w:pPr>
    </w:p>
    <w:p w14:paraId="754B2136" w14:textId="77777777" w:rsidR="00892111" w:rsidRPr="002921E0" w:rsidRDefault="00892111" w:rsidP="00892111">
      <w:pPr>
        <w:rPr>
          <w:rFonts w:ascii="Times New Roman" w:hAnsi="Times New Roman" w:cs="Times New Roman"/>
        </w:rPr>
      </w:pPr>
    </w:p>
    <w:p w14:paraId="5E4600BD" w14:textId="77777777" w:rsidR="00892111" w:rsidRPr="002921E0" w:rsidRDefault="00892111" w:rsidP="00892111">
      <w:pPr>
        <w:rPr>
          <w:rFonts w:ascii="Times New Roman" w:hAnsi="Times New Roman" w:cs="Times New Roman"/>
        </w:rPr>
      </w:pPr>
    </w:p>
    <w:p w14:paraId="3E9730B2" w14:textId="77777777" w:rsidR="00892111" w:rsidRPr="002921E0" w:rsidRDefault="00892111" w:rsidP="00892111">
      <w:pPr>
        <w:rPr>
          <w:rFonts w:ascii="Times New Roman" w:hAnsi="Times New Roman" w:cs="Times New Roman"/>
        </w:rPr>
      </w:pPr>
    </w:p>
    <w:p w14:paraId="4933F4EE" w14:textId="77777777" w:rsidR="00892111" w:rsidRPr="002921E0" w:rsidRDefault="00892111" w:rsidP="00892111">
      <w:pPr>
        <w:rPr>
          <w:rFonts w:ascii="Times New Roman" w:hAnsi="Times New Roman" w:cs="Times New Roman"/>
        </w:rPr>
      </w:pPr>
    </w:p>
    <w:p w14:paraId="69482740" w14:textId="77777777" w:rsidR="00892111" w:rsidRPr="002921E0" w:rsidRDefault="00892111" w:rsidP="00892111">
      <w:pPr>
        <w:rPr>
          <w:rFonts w:ascii="Times New Roman" w:hAnsi="Times New Roman" w:cs="Times New Roman"/>
        </w:rPr>
      </w:pPr>
    </w:p>
    <w:p w14:paraId="1016A575" w14:textId="77777777" w:rsidR="00892111" w:rsidRPr="002921E0" w:rsidRDefault="00892111" w:rsidP="00892111">
      <w:pPr>
        <w:rPr>
          <w:rFonts w:ascii="Times New Roman" w:hAnsi="Times New Roman" w:cs="Times New Roman"/>
        </w:rPr>
      </w:pPr>
    </w:p>
    <w:p w14:paraId="4FD63FDC" w14:textId="77777777" w:rsidR="00892111" w:rsidRPr="002921E0" w:rsidRDefault="00892111" w:rsidP="00892111">
      <w:pPr>
        <w:rPr>
          <w:rFonts w:ascii="Times New Roman" w:hAnsi="Times New Roman" w:cs="Times New Roman"/>
        </w:rPr>
      </w:pPr>
    </w:p>
    <w:p w14:paraId="500891E1" w14:textId="77777777" w:rsidR="002921E0" w:rsidRPr="002921E0" w:rsidRDefault="002921E0" w:rsidP="00892111">
      <w:pPr>
        <w:rPr>
          <w:rFonts w:ascii="Times New Roman" w:hAnsi="Times New Roman" w:cs="Times New Roman"/>
        </w:rPr>
      </w:pPr>
    </w:p>
    <w:p w14:paraId="27C86966" w14:textId="77777777" w:rsidR="00892111" w:rsidRPr="002921E0" w:rsidRDefault="00892111" w:rsidP="00892111">
      <w:pPr>
        <w:rPr>
          <w:rFonts w:ascii="Times New Roman" w:hAnsi="Times New Roman" w:cs="Times New Roman"/>
        </w:rPr>
      </w:pPr>
    </w:p>
    <w:p w14:paraId="4E802799" w14:textId="77777777" w:rsidR="00892111" w:rsidRPr="002921E0" w:rsidRDefault="00892111" w:rsidP="00892111">
      <w:pPr>
        <w:rPr>
          <w:rFonts w:ascii="Times New Roman" w:hAnsi="Times New Roman" w:cs="Times New Roman"/>
        </w:rPr>
      </w:pPr>
    </w:p>
    <w:p w14:paraId="257C059B" w14:textId="77777777" w:rsidR="00892111" w:rsidRPr="002921E0" w:rsidRDefault="00892111" w:rsidP="00892111">
      <w:pPr>
        <w:rPr>
          <w:rFonts w:ascii="Times New Roman" w:hAnsi="Times New Roman" w:cs="Times New Roman"/>
          <w:b/>
          <w:bCs/>
        </w:rPr>
      </w:pPr>
    </w:p>
    <w:p w14:paraId="21EFC9CD" w14:textId="2EC08141" w:rsidR="00892111" w:rsidRPr="002921E0" w:rsidRDefault="00892111" w:rsidP="00892111">
      <w:pPr>
        <w:rPr>
          <w:rFonts w:ascii="Times New Roman" w:hAnsi="Times New Roman" w:cs="Times New Roman"/>
        </w:rPr>
      </w:pPr>
    </w:p>
    <w:p w14:paraId="580393AA" w14:textId="3F68FAFC" w:rsidR="00892111" w:rsidRDefault="00892111" w:rsidP="0038270E">
      <w:pPr>
        <w:spacing w:line="240" w:lineRule="auto"/>
        <w:rPr>
          <w:rFonts w:ascii="Times New Roman" w:hAnsi="Times New Roman" w:cs="Times New Roman"/>
        </w:rPr>
      </w:pPr>
    </w:p>
    <w:p w14:paraId="39716772" w14:textId="77777777" w:rsidR="002921E0" w:rsidRPr="002921E0" w:rsidRDefault="002921E0" w:rsidP="0038270E">
      <w:pPr>
        <w:spacing w:line="240" w:lineRule="auto"/>
        <w:rPr>
          <w:rFonts w:ascii="Times New Roman" w:hAnsi="Times New Roman" w:cs="Times New Roman"/>
        </w:rPr>
      </w:pPr>
    </w:p>
    <w:p w14:paraId="5D660B55" w14:textId="643220E8" w:rsidR="00892111" w:rsidRPr="002921E0" w:rsidRDefault="00892111" w:rsidP="0038270E">
      <w:pPr>
        <w:spacing w:line="240" w:lineRule="auto"/>
        <w:rPr>
          <w:rFonts w:ascii="Times New Roman" w:hAnsi="Times New Roman" w:cs="Times New Roman"/>
          <w:sz w:val="20"/>
          <w:szCs w:val="20"/>
        </w:rPr>
      </w:pPr>
      <w:r w:rsidRPr="002921E0">
        <w:rPr>
          <w:rFonts w:ascii="Times New Roman" w:hAnsi="Times New Roman" w:cs="Times New Roman"/>
          <w:sz w:val="20"/>
          <w:szCs w:val="20"/>
        </w:rPr>
        <w:t xml:space="preserve">Figure </w:t>
      </w:r>
      <w:r w:rsidR="00DB6343" w:rsidRPr="002921E0">
        <w:rPr>
          <w:rFonts w:ascii="Times New Roman" w:hAnsi="Times New Roman" w:cs="Times New Roman"/>
          <w:sz w:val="20"/>
          <w:szCs w:val="20"/>
        </w:rPr>
        <w:t>S</w:t>
      </w:r>
      <w:r w:rsidR="0082606C">
        <w:rPr>
          <w:rFonts w:ascii="Times New Roman" w:hAnsi="Times New Roman" w:cs="Times New Roman"/>
          <w:sz w:val="20"/>
          <w:szCs w:val="20"/>
        </w:rPr>
        <w:t>2</w:t>
      </w:r>
      <w:r w:rsidRPr="002921E0">
        <w:rPr>
          <w:rFonts w:ascii="Times New Roman" w:hAnsi="Times New Roman" w:cs="Times New Roman"/>
          <w:sz w:val="20"/>
          <w:szCs w:val="20"/>
        </w:rPr>
        <w:t>. Map of the Karoo area sampled with haplotype networks for the EF-1</w:t>
      </w:r>
      <w:bookmarkStart w:id="2" w:name="_Hlk97888597"/>
      <w:r w:rsidRPr="002921E0">
        <w:rPr>
          <w:rFonts w:ascii="Times New Roman" w:hAnsi="Times New Roman" w:cs="Times New Roman"/>
          <w:sz w:val="20"/>
          <w:szCs w:val="20"/>
        </w:rPr>
        <w:t>ɣ</w:t>
      </w:r>
      <w:bookmarkEnd w:id="2"/>
      <w:r w:rsidRPr="002921E0">
        <w:rPr>
          <w:rFonts w:ascii="Times New Roman" w:hAnsi="Times New Roman" w:cs="Times New Roman"/>
          <w:sz w:val="20"/>
          <w:szCs w:val="20"/>
        </w:rPr>
        <w:t xml:space="preserve"> gene region. Each circle in the networks represents a unique haplotype. The black dots on each network represents a hypothetical intermediate haplotype. Mutational steps are indicated by lines, and more than two steps by the corresponding number. The haplotype networks and map circles are proportional to the given sample size.</w:t>
      </w:r>
    </w:p>
    <w:p w14:paraId="02027EB5" w14:textId="77777777" w:rsidR="00892111" w:rsidRPr="002921E0" w:rsidRDefault="00892111" w:rsidP="00892111">
      <w:pPr>
        <w:spacing w:line="276" w:lineRule="auto"/>
        <w:rPr>
          <w:rFonts w:ascii="Times New Roman" w:hAnsi="Times New Roman" w:cs="Times New Roman"/>
          <w:sz w:val="20"/>
          <w:szCs w:val="20"/>
        </w:rPr>
      </w:pPr>
    </w:p>
    <w:p w14:paraId="337736A9" w14:textId="77777777" w:rsidR="00892111" w:rsidRPr="002921E0" w:rsidRDefault="00892111">
      <w:pPr>
        <w:rPr>
          <w:rFonts w:ascii="Times New Roman" w:hAnsi="Times New Roman" w:cs="Times New Roman"/>
        </w:rPr>
      </w:pPr>
    </w:p>
    <w:sectPr w:rsidR="00892111" w:rsidRPr="002921E0" w:rsidSect="00FC3F61">
      <w:footerReference w:type="default" r:id="rId44"/>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1EB672" w14:textId="77777777" w:rsidR="00C62C5F" w:rsidRDefault="00C62C5F" w:rsidP="002921E0">
      <w:pPr>
        <w:spacing w:after="0" w:line="240" w:lineRule="auto"/>
      </w:pPr>
      <w:r>
        <w:separator/>
      </w:r>
    </w:p>
  </w:endnote>
  <w:endnote w:type="continuationSeparator" w:id="0">
    <w:p w14:paraId="6C2A2E6B" w14:textId="77777777" w:rsidR="00C62C5F" w:rsidRDefault="00C62C5F" w:rsidP="0029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0825297"/>
      <w:docPartObj>
        <w:docPartGallery w:val="Page Numbers (Bottom of Page)"/>
        <w:docPartUnique/>
      </w:docPartObj>
    </w:sdtPr>
    <w:sdtEndPr>
      <w:rPr>
        <w:noProof/>
      </w:rPr>
    </w:sdtEndPr>
    <w:sdtContent>
      <w:p w14:paraId="4C36FD13" w14:textId="7D4DD93D" w:rsidR="002921E0" w:rsidRDefault="002921E0">
        <w:pPr>
          <w:pStyle w:val="Footer"/>
          <w:jc w:val="right"/>
        </w:pPr>
        <w:r>
          <w:fldChar w:fldCharType="begin"/>
        </w:r>
        <w:r>
          <w:instrText xml:space="preserve"> PAGE   \* MERGEFORMAT </w:instrText>
        </w:r>
        <w:r>
          <w:fldChar w:fldCharType="separate"/>
        </w:r>
        <w:r w:rsidR="005B4609">
          <w:rPr>
            <w:noProof/>
          </w:rPr>
          <w:t>2</w:t>
        </w:r>
        <w:r>
          <w:rPr>
            <w:noProof/>
          </w:rPr>
          <w:fldChar w:fldCharType="end"/>
        </w:r>
      </w:p>
    </w:sdtContent>
  </w:sdt>
  <w:p w14:paraId="13642B80" w14:textId="77777777" w:rsidR="002921E0" w:rsidRDefault="002921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EA453" w14:textId="77777777" w:rsidR="00C62C5F" w:rsidRDefault="00C62C5F" w:rsidP="002921E0">
      <w:pPr>
        <w:spacing w:after="0" w:line="240" w:lineRule="auto"/>
      </w:pPr>
      <w:r>
        <w:separator/>
      </w:r>
    </w:p>
  </w:footnote>
  <w:footnote w:type="continuationSeparator" w:id="0">
    <w:p w14:paraId="494168F8" w14:textId="77777777" w:rsidR="00C62C5F" w:rsidRDefault="00C62C5F" w:rsidP="002921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3EB"/>
    <w:rsid w:val="00021273"/>
    <w:rsid w:val="000E5766"/>
    <w:rsid w:val="0012549F"/>
    <w:rsid w:val="00263F6B"/>
    <w:rsid w:val="002921E0"/>
    <w:rsid w:val="002B1797"/>
    <w:rsid w:val="00333FCF"/>
    <w:rsid w:val="0037243D"/>
    <w:rsid w:val="00377822"/>
    <w:rsid w:val="0038270E"/>
    <w:rsid w:val="004D4858"/>
    <w:rsid w:val="004F06B2"/>
    <w:rsid w:val="004F6046"/>
    <w:rsid w:val="005207BE"/>
    <w:rsid w:val="00594D78"/>
    <w:rsid w:val="005B4609"/>
    <w:rsid w:val="005C4729"/>
    <w:rsid w:val="00605683"/>
    <w:rsid w:val="006E34D1"/>
    <w:rsid w:val="006F114E"/>
    <w:rsid w:val="00750BBC"/>
    <w:rsid w:val="007554D5"/>
    <w:rsid w:val="007E3467"/>
    <w:rsid w:val="0082606C"/>
    <w:rsid w:val="00843735"/>
    <w:rsid w:val="0086220C"/>
    <w:rsid w:val="00892111"/>
    <w:rsid w:val="008C2E69"/>
    <w:rsid w:val="00903B6B"/>
    <w:rsid w:val="0094485D"/>
    <w:rsid w:val="009F4FC9"/>
    <w:rsid w:val="00A61536"/>
    <w:rsid w:val="00B02C34"/>
    <w:rsid w:val="00B30F75"/>
    <w:rsid w:val="00C62C5F"/>
    <w:rsid w:val="00D04693"/>
    <w:rsid w:val="00D417A0"/>
    <w:rsid w:val="00DA73EB"/>
    <w:rsid w:val="00DB6343"/>
    <w:rsid w:val="00DC08ED"/>
    <w:rsid w:val="00EA73F0"/>
    <w:rsid w:val="00F45F7C"/>
    <w:rsid w:val="00FC3F6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6CC37"/>
  <w15:chartTrackingRefBased/>
  <w15:docId w15:val="{D3B341B3-27D0-42FE-89D6-4F4E15C60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21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6056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921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21E0"/>
  </w:style>
  <w:style w:type="paragraph" w:styleId="Footer">
    <w:name w:val="footer"/>
    <w:basedOn w:val="Normal"/>
    <w:link w:val="FooterChar"/>
    <w:uiPriority w:val="99"/>
    <w:unhideWhenUsed/>
    <w:rsid w:val="002921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21E0"/>
  </w:style>
  <w:style w:type="paragraph" w:styleId="Revision">
    <w:name w:val="Revision"/>
    <w:hidden/>
    <w:uiPriority w:val="99"/>
    <w:semiHidden/>
    <w:rsid w:val="007E34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26401">
      <w:bodyDiv w:val="1"/>
      <w:marLeft w:val="0"/>
      <w:marRight w:val="0"/>
      <w:marTop w:val="0"/>
      <w:marBottom w:val="0"/>
      <w:divBdr>
        <w:top w:val="none" w:sz="0" w:space="0" w:color="auto"/>
        <w:left w:val="none" w:sz="0" w:space="0" w:color="auto"/>
        <w:bottom w:val="none" w:sz="0" w:space="0" w:color="auto"/>
        <w:right w:val="none" w:sz="0" w:space="0" w:color="auto"/>
      </w:divBdr>
    </w:div>
    <w:div w:id="1016077016">
      <w:bodyDiv w:val="1"/>
      <w:marLeft w:val="0"/>
      <w:marRight w:val="0"/>
      <w:marTop w:val="0"/>
      <w:marBottom w:val="0"/>
      <w:divBdr>
        <w:top w:val="none" w:sz="0" w:space="0" w:color="auto"/>
        <w:left w:val="none" w:sz="0" w:space="0" w:color="auto"/>
        <w:bottom w:val="none" w:sz="0" w:space="0" w:color="auto"/>
        <w:right w:val="none" w:sz="0" w:space="0" w:color="auto"/>
      </w:divBdr>
    </w:div>
    <w:div w:id="147005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501</Words>
  <Characters>1425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Mitchell</dc:creator>
  <cp:keywords/>
  <dc:description/>
  <cp:lastModifiedBy>Miss. NNP Mazibuko</cp:lastModifiedBy>
  <cp:revision>2</cp:revision>
  <dcterms:created xsi:type="dcterms:W3CDTF">2025-02-07T04:45:00Z</dcterms:created>
  <dcterms:modified xsi:type="dcterms:W3CDTF">2025-02-07T04:45:00Z</dcterms:modified>
</cp:coreProperties>
</file>